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073C" w:rsidRDefault="0008073C" w:rsidP="00673E89">
      <w:pPr>
        <w:spacing w:after="0" w:line="240" w:lineRule="auto"/>
        <w:ind w:right="6"/>
        <w:jc w:val="center"/>
        <w:rPr>
          <w:rFonts w:ascii="Palentino" w:eastAsia="Times New Roman" w:hAnsi="Palentino" w:cs="Times New Roman"/>
          <w:b/>
          <w:sz w:val="24"/>
          <w:szCs w:val="24"/>
        </w:rPr>
      </w:pPr>
      <w:r>
        <w:rPr>
          <w:rFonts w:ascii="Palentino" w:eastAsia="Times New Roman" w:hAnsi="Palentino" w:cs="Times New Roman"/>
          <w:b/>
          <w:sz w:val="24"/>
          <w:szCs w:val="24"/>
        </w:rPr>
        <w:t xml:space="preserve">PENGARUH SUPERVISI </w:t>
      </w:r>
      <w:r w:rsidR="002A7432">
        <w:rPr>
          <w:rFonts w:ascii="Palentino" w:eastAsia="Times New Roman" w:hAnsi="Palentino" w:cs="Times New Roman"/>
          <w:b/>
          <w:sz w:val="24"/>
          <w:szCs w:val="24"/>
        </w:rPr>
        <w:t xml:space="preserve">AKADEMIK </w:t>
      </w:r>
      <w:r>
        <w:rPr>
          <w:rFonts w:ascii="Palentino" w:eastAsia="Times New Roman" w:hAnsi="Palentino" w:cs="Times New Roman"/>
          <w:b/>
          <w:sz w:val="24"/>
          <w:szCs w:val="24"/>
        </w:rPr>
        <w:t>DAN MOTIVASI TERHADAP KINERJA GURU SMP NEGERI LIUKANG TANGAYA</w:t>
      </w:r>
    </w:p>
    <w:p w:rsidR="001D22F2" w:rsidRPr="006836C2" w:rsidRDefault="001D22F2" w:rsidP="00673E89">
      <w:pPr>
        <w:spacing w:after="8" w:line="240" w:lineRule="auto"/>
        <w:ind w:left="-142" w:right="-1" w:hanging="10"/>
        <w:jc w:val="center"/>
        <w:rPr>
          <w:rFonts w:ascii="Palentino" w:eastAsia="Times New Roman" w:hAnsi="Palentino" w:cs="Times New Roman"/>
          <w:sz w:val="24"/>
          <w:szCs w:val="24"/>
        </w:rPr>
      </w:pPr>
    </w:p>
    <w:p w:rsidR="001D22F2" w:rsidRPr="006836C2" w:rsidRDefault="002A7432" w:rsidP="00673E89">
      <w:pPr>
        <w:spacing w:after="0" w:line="240" w:lineRule="auto"/>
        <w:ind w:left="-142" w:right="-1"/>
        <w:jc w:val="center"/>
        <w:rPr>
          <w:rFonts w:ascii="Palentino" w:hAnsi="Palentino"/>
          <w:sz w:val="24"/>
          <w:szCs w:val="24"/>
        </w:rPr>
      </w:pPr>
      <w:r>
        <w:rPr>
          <w:rFonts w:ascii="Palentino" w:eastAsia="Times New Roman" w:hAnsi="Palentino" w:cs="Times New Roman"/>
          <w:b/>
          <w:sz w:val="24"/>
          <w:szCs w:val="24"/>
        </w:rPr>
        <w:t>Ramlang</w:t>
      </w:r>
      <w:r w:rsidR="001D22F2" w:rsidRPr="006836C2">
        <w:rPr>
          <w:rFonts w:ascii="Palentino" w:eastAsia="Times New Roman" w:hAnsi="Palentino" w:cs="Times New Roman"/>
          <w:b/>
          <w:sz w:val="24"/>
          <w:szCs w:val="24"/>
          <w:vertAlign w:val="superscript"/>
        </w:rPr>
        <w:t>1</w:t>
      </w:r>
      <w:r w:rsidR="005603AE">
        <w:rPr>
          <w:rFonts w:ascii="Palentino" w:eastAsia="Times New Roman" w:hAnsi="Palentino" w:cs="Times New Roman"/>
          <w:b/>
          <w:sz w:val="24"/>
          <w:szCs w:val="24"/>
          <w:vertAlign w:val="superscript"/>
        </w:rPr>
        <w:t>)</w:t>
      </w:r>
      <w:r w:rsidR="001D22F2" w:rsidRPr="006836C2">
        <w:rPr>
          <w:rFonts w:ascii="Palentino" w:eastAsia="Times New Roman" w:hAnsi="Palentino" w:cs="Times New Roman"/>
          <w:b/>
          <w:sz w:val="24"/>
          <w:szCs w:val="24"/>
        </w:rPr>
        <w:t xml:space="preserve">, </w:t>
      </w:r>
      <w:r>
        <w:rPr>
          <w:rFonts w:ascii="Palentino" w:eastAsia="Times New Roman" w:hAnsi="Palentino" w:cs="Times New Roman"/>
          <w:b/>
          <w:sz w:val="24"/>
          <w:szCs w:val="24"/>
        </w:rPr>
        <w:t>Muh. Yunus</w:t>
      </w:r>
      <w:r w:rsidR="001D22F2" w:rsidRPr="006836C2">
        <w:rPr>
          <w:rFonts w:ascii="Palentino" w:eastAsia="Times New Roman" w:hAnsi="Palentino" w:cs="Times New Roman"/>
          <w:b/>
          <w:sz w:val="24"/>
          <w:szCs w:val="24"/>
          <w:vertAlign w:val="superscript"/>
        </w:rPr>
        <w:t>2</w:t>
      </w:r>
      <w:r w:rsidR="005603AE">
        <w:rPr>
          <w:rFonts w:ascii="Palentino" w:eastAsia="Times New Roman" w:hAnsi="Palentino" w:cs="Times New Roman"/>
          <w:b/>
          <w:sz w:val="24"/>
          <w:szCs w:val="24"/>
          <w:vertAlign w:val="superscript"/>
        </w:rPr>
        <w:t>)</w:t>
      </w:r>
      <w:r w:rsidR="001D22F2" w:rsidRPr="006836C2">
        <w:rPr>
          <w:rFonts w:ascii="Palentino" w:eastAsia="Times New Roman" w:hAnsi="Palentino" w:cs="Times New Roman"/>
          <w:b/>
          <w:sz w:val="24"/>
          <w:szCs w:val="24"/>
        </w:rPr>
        <w:t xml:space="preserve">, </w:t>
      </w:r>
      <w:r>
        <w:rPr>
          <w:rFonts w:ascii="Palentino" w:eastAsia="Times New Roman" w:hAnsi="Palentino" w:cs="Times New Roman"/>
          <w:b/>
          <w:sz w:val="24"/>
          <w:szCs w:val="24"/>
        </w:rPr>
        <w:t>Mulyadi Radjab</w:t>
      </w:r>
      <w:r w:rsidR="001D22F2" w:rsidRPr="006836C2">
        <w:rPr>
          <w:rFonts w:ascii="Palentino" w:eastAsia="Times New Roman" w:hAnsi="Palentino" w:cs="Times New Roman"/>
          <w:b/>
          <w:sz w:val="24"/>
          <w:szCs w:val="24"/>
          <w:vertAlign w:val="superscript"/>
        </w:rPr>
        <w:t>3</w:t>
      </w:r>
      <w:r w:rsidR="005603AE">
        <w:rPr>
          <w:rFonts w:ascii="Palentino" w:eastAsia="Times New Roman" w:hAnsi="Palentino" w:cs="Times New Roman"/>
          <w:b/>
          <w:sz w:val="24"/>
          <w:szCs w:val="24"/>
          <w:vertAlign w:val="superscript"/>
        </w:rPr>
        <w:t>)</w:t>
      </w:r>
    </w:p>
    <w:p w:rsidR="001D22F2" w:rsidRPr="006836C2" w:rsidRDefault="002A7432" w:rsidP="00673E89">
      <w:pPr>
        <w:spacing w:after="0" w:line="240" w:lineRule="auto"/>
        <w:ind w:left="-142" w:right="-1" w:hanging="10"/>
        <w:jc w:val="center"/>
        <w:rPr>
          <w:rFonts w:ascii="Palentino" w:hAnsi="Palentino"/>
          <w:sz w:val="24"/>
          <w:szCs w:val="24"/>
        </w:rPr>
      </w:pPr>
      <w:r>
        <w:rPr>
          <w:rFonts w:ascii="Palentino" w:eastAsia="Times New Roman" w:hAnsi="Palentino" w:cs="Times New Roman"/>
          <w:sz w:val="24"/>
          <w:szCs w:val="24"/>
        </w:rPr>
        <w:t>STKIP</w:t>
      </w:r>
      <w:r w:rsidR="0032696B">
        <w:rPr>
          <w:rFonts w:ascii="Palentino" w:eastAsia="Times New Roman" w:hAnsi="Palentino" w:cs="Times New Roman"/>
          <w:sz w:val="24"/>
          <w:szCs w:val="24"/>
        </w:rPr>
        <w:t>-</w:t>
      </w:r>
      <w:r w:rsidR="00674BF8">
        <w:rPr>
          <w:rFonts w:ascii="Palentino" w:eastAsia="Times New Roman" w:hAnsi="Palentino" w:cs="Times New Roman"/>
          <w:sz w:val="24"/>
          <w:szCs w:val="24"/>
        </w:rPr>
        <w:t>Pembagunan Indonesia, Makassar, Indonesia</w:t>
      </w:r>
      <w:r w:rsidR="001D22F2" w:rsidRPr="006836C2">
        <w:rPr>
          <w:rFonts w:ascii="Palentino" w:eastAsia="Times New Roman" w:hAnsi="Palentino" w:cs="Times New Roman"/>
          <w:sz w:val="24"/>
          <w:szCs w:val="24"/>
          <w:vertAlign w:val="superscript"/>
        </w:rPr>
        <w:t>1</w:t>
      </w:r>
    </w:p>
    <w:p w:rsidR="001D22F2" w:rsidRPr="006836C2" w:rsidRDefault="00E15C04" w:rsidP="00673E89">
      <w:pPr>
        <w:spacing w:after="0" w:line="240" w:lineRule="auto"/>
        <w:ind w:right="-143"/>
        <w:jc w:val="center"/>
        <w:rPr>
          <w:rFonts w:ascii="Palentino" w:hAnsi="Palentino"/>
          <w:sz w:val="24"/>
          <w:szCs w:val="24"/>
        </w:rPr>
      </w:pPr>
      <w:proofErr w:type="gramStart"/>
      <w:r>
        <w:rPr>
          <w:rFonts w:ascii="Palentino" w:eastAsia="Times New Roman" w:hAnsi="Palentino" w:cs="Times New Roman"/>
          <w:sz w:val="24"/>
          <w:szCs w:val="24"/>
        </w:rPr>
        <w:t>E</w:t>
      </w:r>
      <w:r w:rsidR="00674BF8">
        <w:rPr>
          <w:rFonts w:ascii="Palentino" w:eastAsia="Times New Roman" w:hAnsi="Palentino" w:cs="Times New Roman"/>
          <w:sz w:val="24"/>
          <w:szCs w:val="24"/>
        </w:rPr>
        <w:t>mail :</w:t>
      </w:r>
      <w:proofErr w:type="gramEnd"/>
      <w:r w:rsidR="00674BF8">
        <w:rPr>
          <w:rFonts w:ascii="Palentino" w:eastAsia="Times New Roman" w:hAnsi="Palentino" w:cs="Times New Roman"/>
          <w:sz w:val="24"/>
          <w:szCs w:val="24"/>
        </w:rPr>
        <w:t xml:space="preserve"> eniramlang@gmail.com</w:t>
      </w:r>
      <w:r w:rsidR="001D22F2" w:rsidRPr="006836C2">
        <w:rPr>
          <w:rFonts w:ascii="Palentino" w:eastAsia="Times New Roman" w:hAnsi="Palentino" w:cs="Times New Roman"/>
          <w:sz w:val="24"/>
          <w:szCs w:val="24"/>
          <w:vertAlign w:val="superscript"/>
        </w:rPr>
        <w:t>1</w:t>
      </w:r>
    </w:p>
    <w:p w:rsidR="001D22F2" w:rsidRPr="006836C2" w:rsidRDefault="001D22F2" w:rsidP="007540E9">
      <w:pPr>
        <w:spacing w:after="32" w:line="240" w:lineRule="auto"/>
        <w:ind w:left="-284" w:right="-143" w:firstLine="3686"/>
        <w:rPr>
          <w:rFonts w:ascii="Palentino" w:hAnsi="Palentino"/>
          <w:sz w:val="24"/>
          <w:szCs w:val="24"/>
        </w:rPr>
      </w:pPr>
      <w:r w:rsidRPr="006836C2">
        <w:rPr>
          <w:rFonts w:ascii="Palentino" w:eastAsia="Times New Roman" w:hAnsi="Palentino" w:cs="Times New Roman"/>
          <w:sz w:val="24"/>
          <w:szCs w:val="24"/>
        </w:rPr>
        <w:t xml:space="preserve"> </w:t>
      </w:r>
    </w:p>
    <w:p w:rsidR="001D22F2" w:rsidRPr="006836C2" w:rsidRDefault="001D22F2" w:rsidP="007540E9">
      <w:pPr>
        <w:pStyle w:val="Heading1"/>
        <w:spacing w:before="0" w:line="240" w:lineRule="auto"/>
        <w:jc w:val="center"/>
        <w:rPr>
          <w:rFonts w:ascii="Palentino" w:hAnsi="Palentino"/>
          <w:color w:val="auto"/>
          <w:sz w:val="24"/>
          <w:szCs w:val="24"/>
        </w:rPr>
      </w:pPr>
      <w:r w:rsidRPr="006836C2">
        <w:rPr>
          <w:rFonts w:ascii="Palentino" w:eastAsia="Times New Roman" w:hAnsi="Palentino" w:cs="Times New Roman"/>
          <w:b/>
          <w:color w:val="auto"/>
          <w:sz w:val="24"/>
          <w:szCs w:val="24"/>
        </w:rPr>
        <w:t>ABSTRAK</w:t>
      </w:r>
    </w:p>
    <w:p w:rsidR="00FB73B6" w:rsidRPr="00706778" w:rsidRDefault="003615BC" w:rsidP="00706778">
      <w:pPr>
        <w:spacing w:before="14" w:after="0" w:line="240" w:lineRule="auto"/>
        <w:ind w:right="124"/>
        <w:jc w:val="both"/>
        <w:rPr>
          <w:rFonts w:ascii="Palentino" w:hAnsi="Palentino"/>
          <w:w w:val="105"/>
          <w:sz w:val="24"/>
          <w:szCs w:val="24"/>
        </w:rPr>
      </w:pPr>
      <w:r>
        <w:rPr>
          <w:rFonts w:ascii="Palentino" w:hAnsi="Palentino" w:cs="Times New Roman"/>
          <w:sz w:val="24"/>
          <w:szCs w:val="24"/>
          <w:lang w:val="sv-SE"/>
        </w:rPr>
        <w:t>T</w:t>
      </w:r>
      <w:r w:rsidR="00BD7877" w:rsidRPr="00706778">
        <w:rPr>
          <w:rFonts w:ascii="Palentino" w:hAnsi="Palentino" w:cs="Times New Roman"/>
          <w:sz w:val="24"/>
          <w:szCs w:val="24"/>
          <w:lang w:val="sv-SE"/>
        </w:rPr>
        <w:t xml:space="preserve">ujuan </w:t>
      </w:r>
      <w:r>
        <w:rPr>
          <w:rFonts w:ascii="Palentino" w:hAnsi="Palentino" w:cs="Times New Roman"/>
          <w:sz w:val="24"/>
          <w:szCs w:val="24"/>
          <w:lang w:val="sv-SE"/>
        </w:rPr>
        <w:t xml:space="preserve">penelitian </w:t>
      </w:r>
      <w:r w:rsidR="00BD7877" w:rsidRPr="00706778">
        <w:rPr>
          <w:rFonts w:ascii="Palentino" w:hAnsi="Palentino" w:cs="Times New Roman"/>
          <w:sz w:val="24"/>
          <w:szCs w:val="24"/>
          <w:lang w:val="sv-SE"/>
        </w:rPr>
        <w:t>mengatahu</w:t>
      </w:r>
      <w:r w:rsidR="007C201B" w:rsidRPr="00706778">
        <w:rPr>
          <w:rFonts w:ascii="Palentino" w:hAnsi="Palentino" w:cs="Times New Roman"/>
          <w:sz w:val="24"/>
          <w:szCs w:val="24"/>
          <w:lang w:val="sv-SE"/>
        </w:rPr>
        <w:t>i</w:t>
      </w:r>
      <w:r w:rsidR="00706778" w:rsidRPr="00706778">
        <w:rPr>
          <w:rFonts w:ascii="Palentino" w:hAnsi="Palentino" w:cs="Times New Roman"/>
          <w:sz w:val="24"/>
          <w:szCs w:val="24"/>
          <w:lang w:val="sv-SE"/>
        </w:rPr>
        <w:t xml:space="preserve"> </w:t>
      </w:r>
      <w:r w:rsidR="00BD7877" w:rsidRPr="00706778">
        <w:rPr>
          <w:rFonts w:ascii="Palentino" w:hAnsi="Palentino"/>
          <w:w w:val="105"/>
          <w:sz w:val="24"/>
          <w:szCs w:val="24"/>
        </w:rPr>
        <w:t xml:space="preserve">pengaruh supervisi akademik dan motivasi </w:t>
      </w:r>
      <w:r>
        <w:rPr>
          <w:rFonts w:ascii="Palentino" w:hAnsi="Palentino"/>
          <w:w w:val="105"/>
          <w:sz w:val="24"/>
          <w:szCs w:val="24"/>
        </w:rPr>
        <w:t xml:space="preserve">secara bersama-sama </w:t>
      </w:r>
      <w:r w:rsidR="00BD7877" w:rsidRPr="00706778">
        <w:rPr>
          <w:rFonts w:ascii="Palentino" w:hAnsi="Palentino"/>
          <w:w w:val="105"/>
          <w:sz w:val="24"/>
          <w:szCs w:val="24"/>
        </w:rPr>
        <w:t>terhadap kinerja guru</w:t>
      </w:r>
      <w:r>
        <w:rPr>
          <w:rFonts w:ascii="Palentino" w:hAnsi="Palentino"/>
          <w:w w:val="105"/>
          <w:sz w:val="24"/>
          <w:szCs w:val="24"/>
        </w:rPr>
        <w:t xml:space="preserve"> </w:t>
      </w:r>
      <w:r w:rsidRPr="00706778">
        <w:rPr>
          <w:rFonts w:ascii="Palentino" w:hAnsi="Palentino"/>
          <w:bCs/>
          <w:spacing w:val="-3"/>
          <w:sz w:val="24"/>
          <w:szCs w:val="24"/>
        </w:rPr>
        <w:t>SMP Negeri Liukang Tangaya se-kecamatan</w:t>
      </w:r>
      <w:r w:rsidR="00BD7877" w:rsidRPr="00706778">
        <w:rPr>
          <w:rFonts w:ascii="Palentino" w:hAnsi="Palentino"/>
          <w:w w:val="105"/>
          <w:sz w:val="24"/>
          <w:szCs w:val="24"/>
        </w:rPr>
        <w:t xml:space="preserve">. </w:t>
      </w:r>
      <w:r w:rsidR="007C201B" w:rsidRPr="00706778">
        <w:rPr>
          <w:rFonts w:ascii="Palentino" w:hAnsi="Palentino"/>
          <w:w w:val="105"/>
          <w:sz w:val="24"/>
          <w:szCs w:val="24"/>
        </w:rPr>
        <w:t>M</w:t>
      </w:r>
      <w:r w:rsidR="00FB73B6" w:rsidRPr="00706778">
        <w:rPr>
          <w:rFonts w:ascii="Palentino" w:hAnsi="Palentino"/>
          <w:w w:val="105"/>
          <w:sz w:val="24"/>
          <w:szCs w:val="24"/>
        </w:rPr>
        <w:t xml:space="preserve">etode </w:t>
      </w:r>
      <w:r w:rsidR="00FB73B6" w:rsidRPr="00706778">
        <w:rPr>
          <w:rFonts w:ascii="Palentino" w:hAnsi="Palentino"/>
          <w:bCs/>
          <w:spacing w:val="-3"/>
          <w:sz w:val="24"/>
          <w:szCs w:val="24"/>
        </w:rPr>
        <w:t xml:space="preserve">penelitian kuantitatif </w:t>
      </w:r>
      <w:proofErr w:type="gramStart"/>
      <w:r w:rsidR="00FB73B6" w:rsidRPr="00706778">
        <w:rPr>
          <w:rFonts w:ascii="Palentino" w:hAnsi="Palentino"/>
          <w:bCs/>
          <w:spacing w:val="-3"/>
          <w:sz w:val="24"/>
          <w:szCs w:val="24"/>
        </w:rPr>
        <w:t xml:space="preserve">deskriptif </w:t>
      </w:r>
      <w:r w:rsidR="00FB73B6" w:rsidRPr="00706778">
        <w:rPr>
          <w:rFonts w:ascii="Palentino" w:hAnsi="Palentino"/>
          <w:sz w:val="24"/>
          <w:szCs w:val="24"/>
        </w:rPr>
        <w:t xml:space="preserve"> menggunakan</w:t>
      </w:r>
      <w:proofErr w:type="gramEnd"/>
      <w:r w:rsidR="00FB73B6" w:rsidRPr="00706778">
        <w:rPr>
          <w:rFonts w:ascii="Palentino" w:hAnsi="Palentino"/>
          <w:sz w:val="24"/>
          <w:szCs w:val="24"/>
        </w:rPr>
        <w:t xml:space="preserve"> studi regresi</w:t>
      </w:r>
      <w:r w:rsidR="007C201B" w:rsidRPr="00706778">
        <w:rPr>
          <w:rFonts w:ascii="Palentino" w:hAnsi="Palentino"/>
          <w:bCs/>
          <w:spacing w:val="-3"/>
          <w:sz w:val="24"/>
          <w:szCs w:val="24"/>
        </w:rPr>
        <w:t xml:space="preserve">. </w:t>
      </w:r>
      <w:proofErr w:type="gramStart"/>
      <w:r w:rsidR="007C201B" w:rsidRPr="00706778">
        <w:rPr>
          <w:rFonts w:ascii="Palentino" w:hAnsi="Palentino"/>
          <w:bCs/>
          <w:spacing w:val="-3"/>
          <w:sz w:val="24"/>
          <w:szCs w:val="24"/>
        </w:rPr>
        <w:t xml:space="preserve">Populasi penelitian guru </w:t>
      </w:r>
      <w:r w:rsidR="00FB73B6" w:rsidRPr="00706778">
        <w:rPr>
          <w:rFonts w:ascii="Palentino" w:hAnsi="Palentino"/>
          <w:bCs/>
          <w:spacing w:val="-3"/>
          <w:sz w:val="24"/>
          <w:szCs w:val="24"/>
        </w:rPr>
        <w:t>SMP Negeri Liukang Tangaya se-kecamatan.</w:t>
      </w:r>
      <w:proofErr w:type="gramEnd"/>
      <w:r w:rsidR="00FB73B6" w:rsidRPr="00706778">
        <w:rPr>
          <w:rFonts w:ascii="Palentino" w:hAnsi="Palentino"/>
          <w:bCs/>
          <w:spacing w:val="-3"/>
          <w:sz w:val="24"/>
          <w:szCs w:val="24"/>
        </w:rPr>
        <w:t xml:space="preserve"> </w:t>
      </w:r>
      <w:proofErr w:type="gramStart"/>
      <w:r w:rsidR="00FB73B6" w:rsidRPr="00706778">
        <w:rPr>
          <w:rFonts w:ascii="Palentino" w:hAnsi="Palentino"/>
          <w:bCs/>
          <w:spacing w:val="-3"/>
          <w:sz w:val="24"/>
          <w:szCs w:val="24"/>
        </w:rPr>
        <w:t xml:space="preserve">Sampel penelitian </w:t>
      </w:r>
      <w:r w:rsidR="007C201B" w:rsidRPr="00706778">
        <w:rPr>
          <w:rFonts w:ascii="Palentino" w:hAnsi="Palentino"/>
          <w:bCs/>
          <w:spacing w:val="-3"/>
          <w:sz w:val="24"/>
          <w:szCs w:val="24"/>
        </w:rPr>
        <w:t>sebaganyak 3</w:t>
      </w:r>
      <w:r w:rsidR="007C201B" w:rsidRPr="00706778">
        <w:rPr>
          <w:rFonts w:ascii="Palentino" w:hAnsi="Palentino"/>
          <w:sz w:val="24"/>
          <w:szCs w:val="24"/>
        </w:rPr>
        <w:t xml:space="preserve"> sekolah SMP Negeri 4, SMP Negeri 7</w:t>
      </w:r>
      <w:r w:rsidR="00FB73B6" w:rsidRPr="00706778">
        <w:rPr>
          <w:rFonts w:ascii="Palentino" w:hAnsi="Palentino"/>
          <w:sz w:val="24"/>
          <w:szCs w:val="24"/>
        </w:rPr>
        <w:t>, SMP Negeri</w:t>
      </w:r>
      <w:r w:rsidR="00FB73B6" w:rsidRPr="00706778">
        <w:rPr>
          <w:rFonts w:ascii="Palentino" w:hAnsi="Palentino"/>
          <w:spacing w:val="-14"/>
          <w:sz w:val="24"/>
          <w:szCs w:val="24"/>
        </w:rPr>
        <w:t xml:space="preserve"> </w:t>
      </w:r>
      <w:r w:rsidR="007C201B" w:rsidRPr="00706778">
        <w:rPr>
          <w:rFonts w:ascii="Palentino" w:hAnsi="Palentino"/>
          <w:sz w:val="24"/>
          <w:szCs w:val="24"/>
        </w:rPr>
        <w:t>8</w:t>
      </w:r>
      <w:r w:rsidR="00FB73B6" w:rsidRPr="00706778">
        <w:rPr>
          <w:rFonts w:ascii="Palentino" w:hAnsi="Palentino"/>
          <w:sz w:val="24"/>
          <w:szCs w:val="24"/>
        </w:rPr>
        <w:t>.</w:t>
      </w:r>
      <w:proofErr w:type="gramEnd"/>
      <w:r w:rsidR="00FB73B6" w:rsidRPr="00706778">
        <w:rPr>
          <w:rFonts w:ascii="Palentino" w:hAnsi="Palentino"/>
          <w:sz w:val="24"/>
          <w:szCs w:val="24"/>
        </w:rPr>
        <w:t xml:space="preserve"> </w:t>
      </w:r>
      <w:proofErr w:type="gramStart"/>
      <w:r w:rsidR="00FB73B6" w:rsidRPr="00706778">
        <w:rPr>
          <w:rFonts w:ascii="Palentino" w:hAnsi="Palentino"/>
          <w:sz w:val="24"/>
          <w:szCs w:val="24"/>
        </w:rPr>
        <w:t>Pro</w:t>
      </w:r>
      <w:r w:rsidR="007C201B" w:rsidRPr="00706778">
        <w:rPr>
          <w:rFonts w:ascii="Palentino" w:hAnsi="Palentino"/>
          <w:sz w:val="24"/>
          <w:szCs w:val="24"/>
        </w:rPr>
        <w:t>sedur pengumpulan data melalui angket, d</w:t>
      </w:r>
      <w:r w:rsidR="00FB73B6" w:rsidRPr="00706778">
        <w:rPr>
          <w:rFonts w:ascii="Palentino" w:hAnsi="Palentino"/>
          <w:sz w:val="24"/>
          <w:szCs w:val="24"/>
        </w:rPr>
        <w:t>okumentasi.</w:t>
      </w:r>
      <w:proofErr w:type="gramEnd"/>
      <w:r w:rsidR="00FB73B6" w:rsidRPr="00706778">
        <w:rPr>
          <w:rFonts w:ascii="Palentino" w:hAnsi="Palentino"/>
          <w:sz w:val="24"/>
          <w:szCs w:val="24"/>
        </w:rPr>
        <w:t xml:space="preserve"> </w:t>
      </w:r>
      <w:proofErr w:type="gramStart"/>
      <w:r w:rsidR="00FB73B6" w:rsidRPr="00706778">
        <w:rPr>
          <w:rFonts w:ascii="Palentino" w:hAnsi="Palentino"/>
          <w:sz w:val="24"/>
          <w:szCs w:val="24"/>
        </w:rPr>
        <w:t>Prosedur analisis data mengunakan uji persyaratan Intrumen, uji</w:t>
      </w:r>
      <w:r w:rsidR="007C201B" w:rsidRPr="00706778">
        <w:rPr>
          <w:rFonts w:ascii="Palentino" w:hAnsi="Palentino"/>
          <w:sz w:val="24"/>
          <w:szCs w:val="24"/>
        </w:rPr>
        <w:t xml:space="preserve"> persyaratan analisis data, uji hipotesis.</w:t>
      </w:r>
      <w:proofErr w:type="gramEnd"/>
      <w:r w:rsidR="007C201B" w:rsidRPr="00706778">
        <w:rPr>
          <w:rFonts w:ascii="Palentino" w:hAnsi="Palentino"/>
          <w:sz w:val="24"/>
          <w:szCs w:val="24"/>
        </w:rPr>
        <w:t xml:space="preserve"> </w:t>
      </w:r>
      <w:proofErr w:type="gramStart"/>
      <w:r w:rsidR="00FB73B6" w:rsidRPr="00706778">
        <w:rPr>
          <w:rFonts w:ascii="Palentino" w:hAnsi="Palentino"/>
          <w:w w:val="105"/>
          <w:sz w:val="24"/>
          <w:szCs w:val="24"/>
        </w:rPr>
        <w:t>Hasil analisis data menunjukkan</w:t>
      </w:r>
      <w:r w:rsidR="00706778" w:rsidRPr="00706778">
        <w:rPr>
          <w:rFonts w:ascii="Palentino" w:hAnsi="Palentino"/>
          <w:w w:val="105"/>
          <w:sz w:val="24"/>
          <w:szCs w:val="24"/>
        </w:rPr>
        <w:t xml:space="preserve"> bahwa </w:t>
      </w:r>
      <w:r w:rsidR="007C201B" w:rsidRPr="00706778">
        <w:rPr>
          <w:rFonts w:ascii="Palentino" w:hAnsi="Palentino"/>
          <w:w w:val="105"/>
          <w:sz w:val="24"/>
          <w:szCs w:val="24"/>
        </w:rPr>
        <w:t>t</w:t>
      </w:r>
      <w:r w:rsidR="00FB73B6" w:rsidRPr="00706778">
        <w:rPr>
          <w:rFonts w:ascii="Palentino" w:hAnsi="Palentino"/>
          <w:w w:val="105"/>
          <w:sz w:val="24"/>
          <w:szCs w:val="24"/>
        </w:rPr>
        <w:t>erdapat pengaruh positif dan signifikan supervisi akademik dan motivasi secara bersama-sama terhadap kinerja guru di SMP</w:t>
      </w:r>
      <w:r w:rsidR="007C201B" w:rsidRPr="00706778">
        <w:rPr>
          <w:rFonts w:ascii="Palentino" w:hAnsi="Palentino"/>
          <w:w w:val="105"/>
          <w:sz w:val="24"/>
          <w:szCs w:val="24"/>
        </w:rPr>
        <w:t xml:space="preserve"> </w:t>
      </w:r>
      <w:r w:rsidR="00FB73B6" w:rsidRPr="00706778">
        <w:rPr>
          <w:rFonts w:ascii="Palentino" w:hAnsi="Palentino"/>
          <w:w w:val="105"/>
          <w:sz w:val="24"/>
          <w:szCs w:val="24"/>
        </w:rPr>
        <w:t>N</w:t>
      </w:r>
      <w:r w:rsidR="007C201B" w:rsidRPr="00706778">
        <w:rPr>
          <w:rFonts w:ascii="Palentino" w:hAnsi="Palentino"/>
          <w:w w:val="105"/>
          <w:sz w:val="24"/>
          <w:szCs w:val="24"/>
        </w:rPr>
        <w:t>egeri</w:t>
      </w:r>
      <w:r w:rsidR="00FB73B6" w:rsidRPr="00706778">
        <w:rPr>
          <w:rFonts w:ascii="Palentino" w:hAnsi="Palentino"/>
          <w:w w:val="105"/>
          <w:sz w:val="24"/>
          <w:szCs w:val="24"/>
        </w:rPr>
        <w:t xml:space="preserve"> Se-Kecamatan Liukang Tangaya, dengan nilai R</w:t>
      </w:r>
      <w:r w:rsidR="00FB73B6" w:rsidRPr="00706778">
        <w:rPr>
          <w:rFonts w:ascii="Palentino" w:hAnsi="Palentino"/>
          <w:w w:val="105"/>
          <w:sz w:val="24"/>
          <w:szCs w:val="24"/>
          <w:vertAlign w:val="superscript"/>
        </w:rPr>
        <w:t>2</w:t>
      </w:r>
      <w:r w:rsidR="00FB73B6" w:rsidRPr="00706778">
        <w:rPr>
          <w:rFonts w:ascii="Palentino" w:hAnsi="Palentino"/>
          <w:w w:val="105"/>
          <w:sz w:val="24"/>
          <w:szCs w:val="24"/>
        </w:rPr>
        <w:t xml:space="preserve"> sebesar 0,867.</w:t>
      </w:r>
      <w:proofErr w:type="gramEnd"/>
      <w:r w:rsidR="00FB73B6" w:rsidRPr="00706778">
        <w:rPr>
          <w:rFonts w:ascii="Palentino" w:hAnsi="Palentino"/>
          <w:w w:val="105"/>
          <w:sz w:val="24"/>
          <w:szCs w:val="24"/>
        </w:rPr>
        <w:t xml:space="preserve"> </w:t>
      </w:r>
      <w:r w:rsidR="007C201B" w:rsidRPr="00706778">
        <w:rPr>
          <w:rFonts w:ascii="Palentino" w:hAnsi="Palentino"/>
          <w:w w:val="105"/>
          <w:sz w:val="24"/>
          <w:szCs w:val="24"/>
        </w:rPr>
        <w:t>Dapat d</w:t>
      </w:r>
      <w:r w:rsidR="00FB73B6" w:rsidRPr="00706778">
        <w:rPr>
          <w:rFonts w:ascii="Palentino" w:hAnsi="Palentino"/>
          <w:w w:val="105"/>
          <w:sz w:val="24"/>
          <w:szCs w:val="24"/>
        </w:rPr>
        <w:t>isimpulkan bahwa 86</w:t>
      </w:r>
      <w:proofErr w:type="gramStart"/>
      <w:r w:rsidR="00FB73B6" w:rsidRPr="00706778">
        <w:rPr>
          <w:rFonts w:ascii="Palentino" w:hAnsi="Palentino"/>
          <w:w w:val="105"/>
          <w:sz w:val="24"/>
          <w:szCs w:val="24"/>
        </w:rPr>
        <w:t>,7</w:t>
      </w:r>
      <w:proofErr w:type="gramEnd"/>
      <w:r w:rsidR="00FB73B6" w:rsidRPr="00706778">
        <w:rPr>
          <w:rFonts w:ascii="Palentino" w:hAnsi="Palentino"/>
          <w:w w:val="105"/>
          <w:sz w:val="24"/>
          <w:szCs w:val="24"/>
        </w:rPr>
        <w:t>% kinerja guru dipengaruhi oleh supervisi akademik dan motivasi berprestasi. Sedangkan 13</w:t>
      </w:r>
      <w:proofErr w:type="gramStart"/>
      <w:r w:rsidR="00FB73B6" w:rsidRPr="00706778">
        <w:rPr>
          <w:rFonts w:ascii="Palentino" w:hAnsi="Palentino"/>
          <w:w w:val="105"/>
          <w:sz w:val="24"/>
          <w:szCs w:val="24"/>
        </w:rPr>
        <w:t>,3</w:t>
      </w:r>
      <w:proofErr w:type="gramEnd"/>
      <w:r w:rsidR="00FB73B6" w:rsidRPr="00706778">
        <w:rPr>
          <w:rFonts w:ascii="Palentino" w:hAnsi="Palentino"/>
          <w:w w:val="105"/>
          <w:sz w:val="24"/>
          <w:szCs w:val="24"/>
        </w:rPr>
        <w:t>% dipengaruhi oleh faktor lain yang tidak diteliti dalam penelitian</w:t>
      </w:r>
      <w:r w:rsidR="00FB73B6" w:rsidRPr="00706778">
        <w:rPr>
          <w:rFonts w:ascii="Palentino" w:hAnsi="Palentino"/>
          <w:spacing w:val="-21"/>
          <w:w w:val="105"/>
          <w:sz w:val="24"/>
          <w:szCs w:val="24"/>
        </w:rPr>
        <w:t xml:space="preserve"> </w:t>
      </w:r>
      <w:r w:rsidR="00FB73B6" w:rsidRPr="00706778">
        <w:rPr>
          <w:rFonts w:ascii="Palentino" w:hAnsi="Palentino"/>
          <w:w w:val="105"/>
          <w:sz w:val="24"/>
          <w:szCs w:val="24"/>
        </w:rPr>
        <w:t>ini.</w:t>
      </w:r>
    </w:p>
    <w:p w:rsidR="007540E9" w:rsidRPr="006836C2" w:rsidRDefault="007540E9" w:rsidP="00706778">
      <w:pPr>
        <w:widowControl w:val="0"/>
        <w:tabs>
          <w:tab w:val="left" w:pos="8080"/>
          <w:tab w:val="left" w:pos="8222"/>
        </w:tabs>
        <w:autoSpaceDE w:val="0"/>
        <w:autoSpaceDN w:val="0"/>
        <w:adjustRightInd w:val="0"/>
        <w:spacing w:after="0" w:line="240" w:lineRule="auto"/>
        <w:ind w:right="49"/>
        <w:jc w:val="both"/>
        <w:rPr>
          <w:rFonts w:ascii="Palentino" w:hAnsi="Palentino"/>
          <w:position w:val="-1"/>
          <w:sz w:val="24"/>
          <w:szCs w:val="24"/>
        </w:rPr>
      </w:pPr>
    </w:p>
    <w:p w:rsidR="001D22F2" w:rsidRPr="00706778" w:rsidRDefault="001D22F2" w:rsidP="003615BC">
      <w:pPr>
        <w:spacing w:after="0" w:line="240" w:lineRule="auto"/>
        <w:ind w:left="1350" w:hanging="1350"/>
        <w:jc w:val="both"/>
        <w:rPr>
          <w:rFonts w:ascii="Palentino" w:hAnsi="Palentino"/>
          <w:sz w:val="24"/>
          <w:szCs w:val="24"/>
        </w:rPr>
      </w:pPr>
      <w:r w:rsidRPr="006836C2">
        <w:rPr>
          <w:rFonts w:ascii="Palentino" w:hAnsi="Palentino"/>
          <w:b/>
          <w:position w:val="-1"/>
          <w:sz w:val="24"/>
          <w:szCs w:val="24"/>
        </w:rPr>
        <w:t>K</w:t>
      </w:r>
      <w:r w:rsidRPr="006836C2">
        <w:rPr>
          <w:rFonts w:ascii="Palentino" w:hAnsi="Palentino"/>
          <w:b/>
          <w:spacing w:val="-1"/>
          <w:position w:val="-1"/>
          <w:sz w:val="24"/>
          <w:szCs w:val="24"/>
        </w:rPr>
        <w:t>a</w:t>
      </w:r>
      <w:r w:rsidRPr="006836C2">
        <w:rPr>
          <w:rFonts w:ascii="Palentino" w:hAnsi="Palentino"/>
          <w:b/>
          <w:position w:val="-1"/>
          <w:sz w:val="24"/>
          <w:szCs w:val="24"/>
        </w:rPr>
        <w:t xml:space="preserve">ta </w:t>
      </w:r>
      <w:proofErr w:type="gramStart"/>
      <w:r w:rsidRPr="006836C2">
        <w:rPr>
          <w:rFonts w:ascii="Palentino" w:hAnsi="Palentino"/>
          <w:b/>
          <w:position w:val="-1"/>
          <w:sz w:val="24"/>
          <w:szCs w:val="24"/>
        </w:rPr>
        <w:t>Kun</w:t>
      </w:r>
      <w:r w:rsidRPr="006836C2">
        <w:rPr>
          <w:rFonts w:ascii="Palentino" w:hAnsi="Palentino"/>
          <w:b/>
          <w:spacing w:val="-1"/>
          <w:position w:val="-1"/>
          <w:sz w:val="24"/>
          <w:szCs w:val="24"/>
        </w:rPr>
        <w:t>c</w:t>
      </w:r>
      <w:r w:rsidRPr="006836C2">
        <w:rPr>
          <w:rFonts w:ascii="Palentino" w:hAnsi="Palentino"/>
          <w:b/>
          <w:position w:val="-1"/>
          <w:sz w:val="24"/>
          <w:szCs w:val="24"/>
        </w:rPr>
        <w:t>i</w:t>
      </w:r>
      <w:r w:rsidR="003615BC">
        <w:rPr>
          <w:rFonts w:ascii="Palentino" w:hAnsi="Palentino"/>
          <w:b/>
          <w:position w:val="-1"/>
          <w:sz w:val="24"/>
          <w:szCs w:val="24"/>
        </w:rPr>
        <w:t xml:space="preserve"> </w:t>
      </w:r>
      <w:r w:rsidRPr="003615BC">
        <w:rPr>
          <w:rFonts w:ascii="Palentino" w:hAnsi="Palentino"/>
          <w:sz w:val="24"/>
          <w:szCs w:val="24"/>
          <w:lang w:val="id-ID"/>
        </w:rPr>
        <w:t>:</w:t>
      </w:r>
      <w:proofErr w:type="gramEnd"/>
      <w:r w:rsidRPr="006836C2">
        <w:rPr>
          <w:rFonts w:ascii="Palentino" w:hAnsi="Palentino"/>
          <w:sz w:val="24"/>
          <w:szCs w:val="24"/>
          <w:lang w:val="id-ID"/>
        </w:rPr>
        <w:t xml:space="preserve"> </w:t>
      </w:r>
      <w:r w:rsidR="003615BC">
        <w:rPr>
          <w:rFonts w:ascii="Palentino" w:hAnsi="Palentino"/>
          <w:sz w:val="24"/>
          <w:szCs w:val="24"/>
        </w:rPr>
        <w:t>S</w:t>
      </w:r>
      <w:r w:rsidR="00706778">
        <w:rPr>
          <w:rFonts w:ascii="Palentino" w:hAnsi="Palentino"/>
          <w:sz w:val="24"/>
          <w:szCs w:val="24"/>
        </w:rPr>
        <w:t xml:space="preserve">upervisi </w:t>
      </w:r>
      <w:r w:rsidR="003615BC">
        <w:rPr>
          <w:rFonts w:ascii="Palentino" w:hAnsi="Palentino"/>
          <w:sz w:val="24"/>
          <w:szCs w:val="24"/>
        </w:rPr>
        <w:t>A</w:t>
      </w:r>
      <w:r w:rsidR="00706778">
        <w:rPr>
          <w:rFonts w:ascii="Palentino" w:hAnsi="Palentino"/>
          <w:sz w:val="24"/>
          <w:szCs w:val="24"/>
        </w:rPr>
        <w:t xml:space="preserve">kademik, </w:t>
      </w:r>
      <w:r w:rsidR="003615BC">
        <w:rPr>
          <w:rFonts w:ascii="Palentino" w:hAnsi="Palentino"/>
          <w:sz w:val="24"/>
          <w:szCs w:val="24"/>
        </w:rPr>
        <w:t>Pemecahan Masalah, M</w:t>
      </w:r>
      <w:r w:rsidR="00706778">
        <w:rPr>
          <w:rFonts w:ascii="Palentino" w:hAnsi="Palentino"/>
          <w:sz w:val="24"/>
          <w:szCs w:val="24"/>
        </w:rPr>
        <w:t>otivasi</w:t>
      </w:r>
      <w:r w:rsidR="003615BC">
        <w:rPr>
          <w:rFonts w:ascii="Palentino" w:hAnsi="Palentino"/>
          <w:sz w:val="24"/>
          <w:szCs w:val="24"/>
        </w:rPr>
        <w:t xml:space="preserve"> Berprestasi</w:t>
      </w:r>
      <w:r w:rsidR="00706778">
        <w:rPr>
          <w:rFonts w:ascii="Palentino" w:hAnsi="Palentino"/>
          <w:sz w:val="24"/>
          <w:szCs w:val="24"/>
        </w:rPr>
        <w:t xml:space="preserve">, </w:t>
      </w:r>
      <w:r w:rsidR="003615BC">
        <w:rPr>
          <w:rFonts w:ascii="Palentino" w:hAnsi="Palentino"/>
          <w:sz w:val="24"/>
          <w:szCs w:val="24"/>
        </w:rPr>
        <w:t>K</w:t>
      </w:r>
      <w:r w:rsidR="00706778">
        <w:rPr>
          <w:rFonts w:ascii="Palentino" w:hAnsi="Palentino"/>
          <w:sz w:val="24"/>
          <w:szCs w:val="24"/>
        </w:rPr>
        <w:t xml:space="preserve">inerja </w:t>
      </w:r>
      <w:r w:rsidR="003615BC">
        <w:rPr>
          <w:rFonts w:ascii="Palentino" w:hAnsi="Palentino"/>
          <w:sz w:val="24"/>
          <w:szCs w:val="24"/>
        </w:rPr>
        <w:t xml:space="preserve">       G</w:t>
      </w:r>
      <w:r w:rsidR="00706778">
        <w:rPr>
          <w:rFonts w:ascii="Palentino" w:hAnsi="Palentino"/>
          <w:sz w:val="24"/>
          <w:szCs w:val="24"/>
        </w:rPr>
        <w:t>uru</w:t>
      </w:r>
    </w:p>
    <w:p w:rsidR="001D22F2" w:rsidRPr="006836C2" w:rsidRDefault="001D22F2" w:rsidP="007540E9">
      <w:pPr>
        <w:widowControl w:val="0"/>
        <w:tabs>
          <w:tab w:val="left" w:pos="8080"/>
          <w:tab w:val="left" w:pos="8222"/>
        </w:tabs>
        <w:autoSpaceDE w:val="0"/>
        <w:autoSpaceDN w:val="0"/>
        <w:adjustRightInd w:val="0"/>
        <w:spacing w:after="0" w:line="240" w:lineRule="auto"/>
        <w:ind w:right="49"/>
        <w:jc w:val="both"/>
        <w:rPr>
          <w:rFonts w:ascii="Palentino" w:hAnsi="Palentino"/>
          <w:iCs/>
          <w:position w:val="-1"/>
          <w:sz w:val="24"/>
          <w:szCs w:val="24"/>
        </w:rPr>
      </w:pPr>
    </w:p>
    <w:p w:rsidR="001D22F2" w:rsidRPr="006836C2" w:rsidRDefault="001D22F2" w:rsidP="007540E9">
      <w:pPr>
        <w:widowControl w:val="0"/>
        <w:tabs>
          <w:tab w:val="left" w:pos="8080"/>
          <w:tab w:val="left" w:pos="8222"/>
        </w:tabs>
        <w:autoSpaceDE w:val="0"/>
        <w:autoSpaceDN w:val="0"/>
        <w:adjustRightInd w:val="0"/>
        <w:spacing w:after="0" w:line="240" w:lineRule="auto"/>
        <w:ind w:right="51"/>
        <w:jc w:val="center"/>
        <w:rPr>
          <w:rFonts w:ascii="Palentino" w:hAnsi="Palentino"/>
          <w:iCs/>
          <w:position w:val="-1"/>
          <w:sz w:val="24"/>
          <w:szCs w:val="24"/>
        </w:rPr>
      </w:pPr>
      <w:r w:rsidRPr="006836C2">
        <w:rPr>
          <w:rFonts w:ascii="Palentino" w:hAnsi="Palentino"/>
          <w:b/>
          <w:iCs/>
          <w:position w:val="-1"/>
          <w:sz w:val="24"/>
          <w:szCs w:val="24"/>
        </w:rPr>
        <w:t>ABTRACT</w:t>
      </w:r>
    </w:p>
    <w:p w:rsidR="007540E9" w:rsidRDefault="0032696B" w:rsidP="007540E9">
      <w:pPr>
        <w:widowControl w:val="0"/>
        <w:tabs>
          <w:tab w:val="left" w:pos="8080"/>
          <w:tab w:val="left" w:pos="8222"/>
        </w:tabs>
        <w:autoSpaceDE w:val="0"/>
        <w:autoSpaceDN w:val="0"/>
        <w:adjustRightInd w:val="0"/>
        <w:spacing w:after="0" w:line="240" w:lineRule="auto"/>
        <w:ind w:right="51"/>
        <w:jc w:val="both"/>
        <w:rPr>
          <w:rFonts w:ascii="Palentino" w:hAnsi="Palentino"/>
          <w:position w:val="-1"/>
          <w:sz w:val="24"/>
          <w:szCs w:val="24"/>
        </w:rPr>
      </w:pPr>
      <w:r>
        <w:rPr>
          <w:rFonts w:ascii="Palentino" w:hAnsi="Palentino"/>
          <w:position w:val="-1"/>
          <w:sz w:val="24"/>
          <w:szCs w:val="24"/>
        </w:rPr>
        <w:t xml:space="preserve">The purpose of the study is to know the influence of academic supervision and motivation together on the performance of Liukang Tangaya State Junior High School teachers in the sub-district. Descriptive quantitative research methods use regression studies. </w:t>
      </w:r>
      <w:proofErr w:type="gramStart"/>
      <w:r>
        <w:rPr>
          <w:rFonts w:ascii="Palentino" w:hAnsi="Palentino"/>
          <w:position w:val="-1"/>
          <w:sz w:val="24"/>
          <w:szCs w:val="24"/>
        </w:rPr>
        <w:t>Research population of Liukang Tangaya State Junior High School teachers in sub-districts.</w:t>
      </w:r>
      <w:proofErr w:type="gramEnd"/>
      <w:r>
        <w:rPr>
          <w:rFonts w:ascii="Palentino" w:hAnsi="Palentino"/>
          <w:position w:val="-1"/>
          <w:sz w:val="24"/>
          <w:szCs w:val="24"/>
        </w:rPr>
        <w:t xml:space="preserve"> Research samples as 3 state junior high schools 4, SMP Negeri 7, SMP Negeri 8. </w:t>
      </w:r>
      <w:proofErr w:type="gramStart"/>
      <w:r>
        <w:rPr>
          <w:rFonts w:ascii="Palentino" w:hAnsi="Palentino"/>
          <w:position w:val="-1"/>
          <w:sz w:val="24"/>
          <w:szCs w:val="24"/>
        </w:rPr>
        <w:t>Data collection procedure through questionnaire, documentation.</w:t>
      </w:r>
      <w:proofErr w:type="gramEnd"/>
      <w:r>
        <w:rPr>
          <w:rFonts w:ascii="Palentino" w:hAnsi="Palentino"/>
          <w:position w:val="-1"/>
          <w:sz w:val="24"/>
          <w:szCs w:val="24"/>
        </w:rPr>
        <w:t xml:space="preserve"> Data analysis procedures use intrusion requirements tests, data analysis requirements tests, hypothesis tests. The results of the data analysis showed that there was a positive and significant influence of academic supervision and motivation together on the performance of teachers in Liukang Tangaya State Junior High School, with an R2 score of 0.867. It can be concluded that 86.7% of teacher performance is influenced by academic supervision and achievement motivation. While 13.3% were affected by other factors not studied in the study.</w:t>
      </w:r>
    </w:p>
    <w:p w:rsidR="0032696B" w:rsidRPr="006836C2" w:rsidRDefault="0032696B" w:rsidP="007540E9">
      <w:pPr>
        <w:widowControl w:val="0"/>
        <w:tabs>
          <w:tab w:val="left" w:pos="8080"/>
          <w:tab w:val="left" w:pos="8222"/>
        </w:tabs>
        <w:autoSpaceDE w:val="0"/>
        <w:autoSpaceDN w:val="0"/>
        <w:adjustRightInd w:val="0"/>
        <w:spacing w:after="0" w:line="240" w:lineRule="auto"/>
        <w:ind w:right="51"/>
        <w:jc w:val="both"/>
        <w:rPr>
          <w:rFonts w:ascii="Palentino" w:hAnsi="Palentino"/>
          <w:position w:val="-1"/>
          <w:sz w:val="24"/>
          <w:szCs w:val="24"/>
        </w:rPr>
      </w:pPr>
    </w:p>
    <w:p w:rsidR="001D22F2" w:rsidRPr="006836C2" w:rsidRDefault="001D22F2" w:rsidP="0032696B">
      <w:pPr>
        <w:widowControl w:val="0"/>
        <w:tabs>
          <w:tab w:val="left" w:pos="8080"/>
          <w:tab w:val="left" w:pos="8222"/>
        </w:tabs>
        <w:autoSpaceDE w:val="0"/>
        <w:autoSpaceDN w:val="0"/>
        <w:adjustRightInd w:val="0"/>
        <w:spacing w:after="0" w:line="240" w:lineRule="auto"/>
        <w:ind w:left="1350" w:right="49" w:hanging="1350"/>
        <w:jc w:val="both"/>
        <w:rPr>
          <w:rFonts w:ascii="Palentino" w:hAnsi="Palentino"/>
          <w:iCs/>
          <w:position w:val="-1"/>
          <w:sz w:val="24"/>
          <w:szCs w:val="24"/>
        </w:rPr>
      </w:pPr>
      <w:proofErr w:type="gramStart"/>
      <w:r w:rsidRPr="006836C2">
        <w:rPr>
          <w:rFonts w:ascii="Palentino" w:hAnsi="Palentino"/>
          <w:b/>
          <w:position w:val="-1"/>
          <w:sz w:val="24"/>
          <w:szCs w:val="24"/>
        </w:rPr>
        <w:t>K</w:t>
      </w:r>
      <w:r w:rsidR="00713327">
        <w:rPr>
          <w:rFonts w:ascii="Palentino" w:hAnsi="Palentino"/>
          <w:b/>
          <w:spacing w:val="-1"/>
          <w:position w:val="-1"/>
          <w:sz w:val="24"/>
          <w:szCs w:val="24"/>
        </w:rPr>
        <w:t>eyw</w:t>
      </w:r>
      <w:r w:rsidRPr="006836C2">
        <w:rPr>
          <w:rFonts w:ascii="Palentino" w:hAnsi="Palentino"/>
          <w:b/>
          <w:spacing w:val="-1"/>
          <w:position w:val="-1"/>
          <w:sz w:val="24"/>
          <w:szCs w:val="24"/>
        </w:rPr>
        <w:t>ords</w:t>
      </w:r>
      <w:r w:rsidR="0032696B">
        <w:rPr>
          <w:rFonts w:ascii="Palentino" w:hAnsi="Palentino"/>
          <w:b/>
          <w:spacing w:val="-1"/>
          <w:position w:val="-1"/>
          <w:sz w:val="24"/>
          <w:szCs w:val="24"/>
        </w:rPr>
        <w:t xml:space="preserve"> </w:t>
      </w:r>
      <w:r w:rsidRPr="006836C2">
        <w:rPr>
          <w:rFonts w:ascii="Palentino" w:hAnsi="Palentino"/>
          <w:sz w:val="24"/>
          <w:szCs w:val="24"/>
          <w:lang w:val="id-ID"/>
        </w:rPr>
        <w:t>:</w:t>
      </w:r>
      <w:proofErr w:type="gramEnd"/>
      <w:r w:rsidRPr="006836C2">
        <w:rPr>
          <w:rFonts w:ascii="Palentino" w:hAnsi="Palentino"/>
          <w:sz w:val="24"/>
          <w:szCs w:val="24"/>
          <w:lang w:val="id-ID"/>
        </w:rPr>
        <w:t xml:space="preserve"> </w:t>
      </w:r>
      <w:r w:rsidR="0032696B">
        <w:rPr>
          <w:rFonts w:ascii="Palentino" w:hAnsi="Palentino"/>
          <w:sz w:val="24"/>
          <w:szCs w:val="24"/>
        </w:rPr>
        <w:t xml:space="preserve">Academic Supervision, Promlem Solving, Achievement Motivation, Teacher Performance </w:t>
      </w:r>
    </w:p>
    <w:p w:rsidR="001B729E" w:rsidRPr="006836C2" w:rsidRDefault="001B729E" w:rsidP="00EE5258">
      <w:pPr>
        <w:tabs>
          <w:tab w:val="left" w:pos="2445"/>
        </w:tabs>
        <w:rPr>
          <w:rFonts w:ascii="Palentino" w:hAnsi="Palentino"/>
          <w:sz w:val="24"/>
          <w:szCs w:val="24"/>
        </w:rPr>
        <w:sectPr w:rsidR="001B729E" w:rsidRPr="006836C2" w:rsidSect="009907B2">
          <w:headerReference w:type="default" r:id="rId9"/>
          <w:footerReference w:type="default" r:id="rId10"/>
          <w:pgSz w:w="11906" w:h="16838" w:code="9"/>
          <w:pgMar w:top="1701" w:right="1588" w:bottom="1134" w:left="1814" w:header="720" w:footer="720" w:gutter="0"/>
          <w:cols w:space="720"/>
          <w:docGrid w:linePitch="360"/>
        </w:sectPr>
      </w:pPr>
    </w:p>
    <w:p w:rsidR="001D22F2" w:rsidRPr="006836C2" w:rsidRDefault="001D22F2" w:rsidP="00673E89">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lastRenderedPageBreak/>
        <w:t>PENDAHULUAN</w:t>
      </w:r>
    </w:p>
    <w:p w:rsidR="00C01C5E" w:rsidRPr="009F6441" w:rsidRDefault="004173C8" w:rsidP="009F6441">
      <w:pPr>
        <w:spacing w:after="0" w:line="276" w:lineRule="auto"/>
        <w:ind w:firstLine="720"/>
        <w:jc w:val="both"/>
        <w:rPr>
          <w:rFonts w:ascii="Palentino" w:hAnsi="Palentino"/>
          <w:bCs/>
          <w:spacing w:val="-3"/>
          <w:sz w:val="24"/>
          <w:szCs w:val="24"/>
        </w:rPr>
      </w:pPr>
      <w:r w:rsidRPr="009F6441">
        <w:rPr>
          <w:rFonts w:ascii="Palentino" w:hAnsi="Palentino"/>
          <w:bCs/>
          <w:spacing w:val="-3"/>
          <w:sz w:val="24"/>
          <w:szCs w:val="24"/>
        </w:rPr>
        <w:t>Pentingnya Supervisi A</w:t>
      </w:r>
      <w:r w:rsidR="00544C42" w:rsidRPr="009F6441">
        <w:rPr>
          <w:rFonts w:ascii="Palentino" w:hAnsi="Palentino"/>
          <w:bCs/>
          <w:spacing w:val="-3"/>
          <w:sz w:val="24"/>
          <w:szCs w:val="24"/>
        </w:rPr>
        <w:t xml:space="preserve">kademik </w:t>
      </w:r>
      <w:r w:rsidRPr="009F6441">
        <w:rPr>
          <w:rFonts w:ascii="Palentino" w:hAnsi="Palentino"/>
          <w:bCs/>
          <w:spacing w:val="-3"/>
          <w:sz w:val="24"/>
          <w:szCs w:val="24"/>
        </w:rPr>
        <w:t xml:space="preserve">yang </w:t>
      </w:r>
      <w:r w:rsidR="00544C42" w:rsidRPr="009F6441">
        <w:rPr>
          <w:rFonts w:ascii="Palentino" w:hAnsi="Palentino"/>
          <w:bCs/>
          <w:spacing w:val="-3"/>
          <w:sz w:val="24"/>
          <w:szCs w:val="24"/>
        </w:rPr>
        <w:t>diberikan</w:t>
      </w:r>
      <w:r w:rsidRPr="009F6441">
        <w:rPr>
          <w:rFonts w:ascii="Palentino" w:hAnsi="Palentino"/>
          <w:bCs/>
          <w:spacing w:val="-3"/>
          <w:sz w:val="24"/>
          <w:szCs w:val="24"/>
        </w:rPr>
        <w:t xml:space="preserve"> </w:t>
      </w:r>
      <w:r w:rsidR="00C01C5E" w:rsidRPr="009F6441">
        <w:rPr>
          <w:rFonts w:ascii="Palentino" w:hAnsi="Palentino"/>
          <w:bCs/>
          <w:spacing w:val="-3"/>
          <w:sz w:val="24"/>
          <w:szCs w:val="24"/>
        </w:rPr>
        <w:t xml:space="preserve">oleh kepala sekolah </w:t>
      </w:r>
      <w:proofErr w:type="gramStart"/>
      <w:r w:rsidR="00C01C5E" w:rsidRPr="009F6441">
        <w:rPr>
          <w:rFonts w:ascii="Palentino" w:hAnsi="Palentino"/>
          <w:bCs/>
          <w:spacing w:val="-3"/>
          <w:sz w:val="24"/>
          <w:szCs w:val="24"/>
        </w:rPr>
        <w:t>akan</w:t>
      </w:r>
      <w:proofErr w:type="gramEnd"/>
      <w:r w:rsidR="00C01C5E" w:rsidRPr="009F6441">
        <w:rPr>
          <w:rFonts w:ascii="Palentino" w:hAnsi="Palentino"/>
          <w:bCs/>
          <w:spacing w:val="-3"/>
          <w:sz w:val="24"/>
          <w:szCs w:val="24"/>
        </w:rPr>
        <w:t xml:space="preserve"> sangat membantu guru karena supervisi akademik lebih difokuskan u</w:t>
      </w:r>
      <w:r w:rsidRPr="009F6441">
        <w:rPr>
          <w:rFonts w:ascii="Palentino" w:hAnsi="Palentino"/>
          <w:bCs/>
          <w:spacing w:val="-3"/>
          <w:sz w:val="24"/>
          <w:szCs w:val="24"/>
        </w:rPr>
        <w:t xml:space="preserve">ntuk membantu guru meningkatkan </w:t>
      </w:r>
      <w:r w:rsidR="00C01C5E" w:rsidRPr="009F6441">
        <w:rPr>
          <w:rFonts w:ascii="Palentino" w:hAnsi="Palentino"/>
          <w:bCs/>
          <w:spacing w:val="-3"/>
          <w:sz w:val="24"/>
          <w:szCs w:val="24"/>
        </w:rPr>
        <w:t>keterampilannya dalam proses belajar mengajar di sekolah. Tujuan supe</w:t>
      </w:r>
      <w:r w:rsidR="00462366" w:rsidRPr="009F6441">
        <w:rPr>
          <w:rFonts w:ascii="Palentino" w:hAnsi="Palentino"/>
          <w:bCs/>
          <w:spacing w:val="-3"/>
          <w:sz w:val="24"/>
          <w:szCs w:val="24"/>
        </w:rPr>
        <w:t xml:space="preserve">rvisi akademik </w:t>
      </w:r>
      <w:r w:rsidR="00C01C5E" w:rsidRPr="009F6441">
        <w:rPr>
          <w:rFonts w:ascii="Palentino" w:hAnsi="Palentino"/>
          <w:bCs/>
          <w:spacing w:val="-3"/>
          <w:sz w:val="24"/>
          <w:szCs w:val="24"/>
        </w:rPr>
        <w:t xml:space="preserve">untuk membantu guru dalam mengembangkan kemampuan profesionalnya daripada mengevaluasi kinerjanya dalam mengelola proses pembelajaran. </w:t>
      </w:r>
      <w:r w:rsidRPr="009F6441">
        <w:rPr>
          <w:rFonts w:ascii="Palentino" w:hAnsi="Palentino"/>
          <w:bCs/>
          <w:spacing w:val="-3"/>
          <w:sz w:val="24"/>
          <w:szCs w:val="24"/>
        </w:rPr>
        <w:fldChar w:fldCharType="begin" w:fldLock="1"/>
      </w:r>
      <w:r w:rsidR="00795F62" w:rsidRPr="009F6441">
        <w:rPr>
          <w:rFonts w:ascii="Palentino" w:hAnsi="Palentino"/>
          <w:bCs/>
          <w:spacing w:val="-3"/>
          <w:sz w:val="24"/>
          <w:szCs w:val="24"/>
        </w:rPr>
        <w:instrText>ADDIN CSL_CITATION {"citationItems":[{"id":"ITEM-1","itemData":{"abstract":"Kinerja guru dapat terlihat melalui sebuah penilaian kinerja yang pada prinsipnya merupakan cara pengukuran kontribusi dari individu dalam institusi yang dilakukan terhadap organisasi. Supervisi akademik merupakan salah satu cara penilaian kinerja …","author":[{"dropping-particle":"","family":"Khoeriyah","given":"SW","non-dropping-particle":"","parse-names":false,"suffix":""}],"container-title":"Ta'dibi","id":"ITEM-1","issue":"2","issued":{"date-parts":[["2015"]]},"page":"34-38","title":"Pengaruh Supervisi Akademik Terhadap Kinerja Guru Smp It Yaspida Sukabumi","type":"article-journal","volume":"5"},"uris":["http://www.mendeley.com/documents/?uuid=3d51d100-783e-466c-a767-54af4c2991b8"]}],"mendeley":{"formattedCitation":"(Khoeriyah, 2015)","plainTextFormattedCitation":"(Khoeriyah, 2015)","previouslyFormattedCitation":"(Khoeriyah, 2015)"},"properties":{"noteIndex":0},"schema":"https://github.com/citation-style-language/schema/raw/master/csl-citation.json"}</w:instrText>
      </w:r>
      <w:r w:rsidRPr="009F6441">
        <w:rPr>
          <w:rFonts w:ascii="Palentino" w:hAnsi="Palentino"/>
          <w:bCs/>
          <w:spacing w:val="-3"/>
          <w:sz w:val="24"/>
          <w:szCs w:val="24"/>
        </w:rPr>
        <w:fldChar w:fldCharType="separate"/>
      </w:r>
      <w:proofErr w:type="gramStart"/>
      <w:r w:rsidRPr="009F6441">
        <w:rPr>
          <w:rFonts w:ascii="Palentino" w:hAnsi="Palentino"/>
          <w:bCs/>
          <w:noProof/>
          <w:spacing w:val="-3"/>
          <w:sz w:val="24"/>
          <w:szCs w:val="24"/>
        </w:rPr>
        <w:t>(Khoeriyah, 2015)</w:t>
      </w:r>
      <w:r w:rsidRPr="009F6441">
        <w:rPr>
          <w:rFonts w:ascii="Palentino" w:hAnsi="Palentino"/>
          <w:bCs/>
          <w:spacing w:val="-3"/>
          <w:sz w:val="24"/>
          <w:szCs w:val="24"/>
        </w:rPr>
        <w:fldChar w:fldCharType="end"/>
      </w:r>
      <w:r w:rsidRPr="009F6441">
        <w:rPr>
          <w:rFonts w:ascii="Palentino" w:hAnsi="Palentino"/>
          <w:bCs/>
          <w:spacing w:val="-3"/>
          <w:sz w:val="24"/>
          <w:szCs w:val="24"/>
        </w:rPr>
        <w:t>.</w:t>
      </w:r>
      <w:proofErr w:type="gramEnd"/>
    </w:p>
    <w:p w:rsidR="00795F62" w:rsidRPr="009F6441" w:rsidRDefault="00795F62" w:rsidP="009F6441">
      <w:pPr>
        <w:spacing w:after="0" w:line="276" w:lineRule="auto"/>
        <w:ind w:firstLine="720"/>
        <w:jc w:val="both"/>
        <w:rPr>
          <w:rFonts w:ascii="Palentino" w:hAnsi="Palentino"/>
          <w:bCs/>
          <w:spacing w:val="-3"/>
          <w:sz w:val="24"/>
          <w:szCs w:val="24"/>
        </w:rPr>
      </w:pPr>
      <w:proofErr w:type="gramStart"/>
      <w:r w:rsidRPr="009F6441">
        <w:rPr>
          <w:rFonts w:ascii="Palentino" w:hAnsi="Palentino"/>
          <w:bCs/>
          <w:spacing w:val="-3"/>
          <w:sz w:val="24"/>
          <w:szCs w:val="24"/>
        </w:rPr>
        <w:t>Supervisi akademik terkait erat dengan kepemimpinan kepala sekolah, karena pemberian layanan supervisi kepada guru merupakan salah satu variabel organisasi yang mempengaruhi kinerja guru.</w:t>
      </w:r>
      <w:proofErr w:type="gramEnd"/>
      <w:r w:rsidRPr="009F6441">
        <w:rPr>
          <w:rFonts w:ascii="Palentino" w:hAnsi="Palentino"/>
          <w:bCs/>
          <w:spacing w:val="-3"/>
          <w:sz w:val="24"/>
          <w:szCs w:val="24"/>
        </w:rPr>
        <w:t xml:space="preserve"> Supervisi kepala sekolah di sekolah berperan besar dan penting dalam meningkatkan kinerja staf guru, yang pada gilirannya meningkatkan kualitas proses dan hasil pembelajaran. pada tataran mikro, dan peningkatan kualitas pengajaran dan pendidikan pada tataran makro, yang berdampak pada peningkatan kualitas sumber daya manusia Indonesia secara menyeluruh </w:t>
      </w:r>
      <w:r w:rsidRPr="009F6441">
        <w:rPr>
          <w:rFonts w:ascii="Palentino" w:hAnsi="Palentino"/>
          <w:bCs/>
          <w:spacing w:val="-3"/>
          <w:sz w:val="24"/>
          <w:szCs w:val="24"/>
        </w:rPr>
        <w:fldChar w:fldCharType="begin" w:fldLock="1"/>
      </w:r>
      <w:r w:rsidR="00462366" w:rsidRPr="009F6441">
        <w:rPr>
          <w:rFonts w:ascii="Palentino" w:hAnsi="Palentino"/>
          <w:bCs/>
          <w:spacing w:val="-3"/>
          <w:sz w:val="24"/>
          <w:szCs w:val="24"/>
        </w:rPr>
        <w:instrText>ADDIN CSL_CITATION {"citationItems":[{"id":"ITEM-1","itemData":{"DOI":"10.26858/est.v3i2.3579","ISSN":"2460-1497","abstract":"Penelitian ini selain bertujuan untuk mengetahui pelaksanaan supervisi akademik pengawas sekolah, supervisi kepala sekolah, kinerja guru, juga untuk mengetahui pengaruh pelaksanaan supervisi akademik pengawas sekolah terhadap kinerja guru, pengaruh supervisi kepala sekolah terhadap kinerja guru dan pengaruh secara simultan antara pelaksanaan supervisi akademik pengawas dengan supervisi kepala sekolah terhadap kinerja guru pada SMK Negeri di Kabupaten Majene. Jenis penelitian ex post facto, dengan sampel sebanyak 138 guru, ditetapkan dengan teknik proportional random sampling. Instrumen yang digunakan berupa kuesioner dengan responden guru. Pengembangan instrumen mulai validasi isi, butir dan instrumen. Analisis menggunakan analisis deskriptif dan analisis infrensial. Hasil analisis deskriptif menunjukkan bahwa pelaksanaan supervisi akademik pengawas sekolah tidak terlaksana dengan baik dan berkategori rendah, supervisi kepala sekolah terlaksana dengan baik dan berkategori tinggi dan kinerja guru terlaksana dengan baik dan berkategori tinggi. Hasil analisis inferensial menggunakan regresi linear menunjukkan bahwa: (1) kompetensi supervisi akademik pengawas sekolah berpengaruh signifikan terhadap kinerja guru, (2) supervisi kepala sekolah berpengaruh signifikan terhadap kinerja guru, (3) kompetensi supervisi akademik pengawas sekolah dan supervisi kepala sekolah secara bersama-sama berpengaruh signifikan terhadap kinerja guru.","author":[{"dropping-particle":"","family":"Ramadhan","given":"Ahmad","non-dropping-particle":"","parse-names":false,"suffix":""}],"container-title":"Journal of Educational Science and Technology (EST)","id":"ITEM-1","issue":"2","issued":{"date-parts":[["2017"]]},"page":"136","title":"Pengaruh Pelaksanaan Supervisi Akademik Pengawas Sekolah Dan Supervisi Kepala Sekolah Terhadap Kinerja Guru SMK Negeri Di Kabupaten Majene","type":"article-journal","volume":"3"},"uris":["http://www.mendeley.com/documents/?uuid=2a109d94-cb4f-49cf-8426-81eec2725fe9"]}],"mendeley":{"formattedCitation":"(Ramadhan, 2017)","plainTextFormattedCitation":"(Ramadhan, 2017)","previouslyFormattedCitation":"(Ramadhan, 2017)"},"properties":{"noteIndex":0},"schema":"https://github.com/citation-style-language/schema/raw/master/csl-citation.json"}</w:instrText>
      </w:r>
      <w:r w:rsidRPr="009F6441">
        <w:rPr>
          <w:rFonts w:ascii="Palentino" w:hAnsi="Palentino"/>
          <w:bCs/>
          <w:spacing w:val="-3"/>
          <w:sz w:val="24"/>
          <w:szCs w:val="24"/>
        </w:rPr>
        <w:fldChar w:fldCharType="separate"/>
      </w:r>
      <w:r w:rsidRPr="009F6441">
        <w:rPr>
          <w:rFonts w:ascii="Palentino" w:hAnsi="Palentino"/>
          <w:bCs/>
          <w:noProof/>
          <w:spacing w:val="-3"/>
          <w:sz w:val="24"/>
          <w:szCs w:val="24"/>
        </w:rPr>
        <w:t>(Ramadhan, 2017)</w:t>
      </w:r>
      <w:r w:rsidRPr="009F6441">
        <w:rPr>
          <w:rFonts w:ascii="Palentino" w:hAnsi="Palentino"/>
          <w:bCs/>
          <w:spacing w:val="-3"/>
          <w:sz w:val="24"/>
          <w:szCs w:val="24"/>
        </w:rPr>
        <w:fldChar w:fldCharType="end"/>
      </w:r>
      <w:r w:rsidRPr="009F6441">
        <w:rPr>
          <w:rFonts w:ascii="Palentino" w:hAnsi="Palentino"/>
          <w:bCs/>
          <w:spacing w:val="-3"/>
          <w:sz w:val="24"/>
          <w:szCs w:val="24"/>
        </w:rPr>
        <w:t>.</w:t>
      </w:r>
    </w:p>
    <w:p w:rsidR="00795F62" w:rsidRPr="009F6441" w:rsidRDefault="00795F62" w:rsidP="009F6441">
      <w:pPr>
        <w:spacing w:after="0" w:line="276" w:lineRule="auto"/>
        <w:ind w:firstLine="720"/>
        <w:jc w:val="both"/>
        <w:rPr>
          <w:rFonts w:ascii="Palentino" w:hAnsi="Palentino"/>
          <w:bCs/>
          <w:spacing w:val="-3"/>
          <w:sz w:val="24"/>
          <w:szCs w:val="24"/>
        </w:rPr>
      </w:pPr>
      <w:proofErr w:type="gramStart"/>
      <w:r w:rsidRPr="009F6441">
        <w:rPr>
          <w:rFonts w:ascii="Palentino" w:hAnsi="Palentino"/>
          <w:bCs/>
          <w:spacing w:val="-3"/>
          <w:sz w:val="24"/>
          <w:szCs w:val="24"/>
        </w:rPr>
        <w:t>Mengingat pentingnya peran guru dalam keberhasilan pendidikan, berbagai upaya yang ditujukan untuk meningkatkan motivasi berprestasi guru terus dilakukan.</w:t>
      </w:r>
      <w:proofErr w:type="gramEnd"/>
      <w:r w:rsidRPr="009F6441">
        <w:rPr>
          <w:rFonts w:ascii="Palentino" w:hAnsi="Palentino"/>
          <w:bCs/>
          <w:spacing w:val="-3"/>
          <w:sz w:val="24"/>
          <w:szCs w:val="24"/>
        </w:rPr>
        <w:t xml:space="preserve"> Upaya pemerintah untuk meningkatkan motivasi berprestasi guru dengan memberikan penghargaan kepada guru yang berprestasi dalam bekerja dan memberikan pembinaan kepada guru yang tidak berprestasi, serta meningkatkan kesejahteraan guru, seperti pemberian tunjangan dengan harapan guru tidak mencari tambahan pekerjaan di luar dan akan lebih fokus dan semangat dalam menjalankan tanggung jawabnya sebagai pendidik</w:t>
      </w:r>
      <w:r w:rsidR="00462366" w:rsidRPr="009F6441">
        <w:rPr>
          <w:rFonts w:ascii="Palentino" w:hAnsi="Palentino"/>
          <w:bCs/>
          <w:spacing w:val="-3"/>
          <w:sz w:val="24"/>
          <w:szCs w:val="24"/>
        </w:rPr>
        <w:fldChar w:fldCharType="begin" w:fldLock="1"/>
      </w:r>
      <w:r w:rsidR="00462366" w:rsidRPr="009F6441">
        <w:rPr>
          <w:rFonts w:ascii="Palentino" w:hAnsi="Palentino"/>
          <w:bCs/>
          <w:spacing w:val="-3"/>
          <w:sz w:val="24"/>
          <w:szCs w:val="24"/>
        </w:rPr>
        <w:instrText>ADDIN CSL_CITATION {"citationItems":[{"id":"ITEM-1","itemData":{"DOI":"10.31004/basicedu.v4i3.379","ISSN":"2580-3735","abstract":"Penelitian ini dilakukan untuk melihat pengaruh kepemimpinan kepala sekolah dan insentif terhadap prestasi guru di SMP Negeri 1 Payakumbuh. Penelitian ini merupakan jenis penelitian kuantitatif dengan korelasi. Populasinya adalah guru-guru di SMP Negeri 1 Payakumbuh. Pengambilan sampel dilakukan dengan purpose sampling. Data penelitian berupa pengamatan terhadap prilaku kepala sekolah terhadap guru. Hasil penelitian yang diperoleh menunjukkan bahwa terdapat kontribusi antara kepemimpinan kepala sekolah dengan kinerja guru di SMP Negeri 1 Payakumbuh sebesar 8,10% dan adanya kontribusi antara insentif dengan prestasi guru di SMP Negeri 1 Payakumbuh sebesar 7,60%. Berdasarkan hasil penelitian dapat disimpulkan bahwa terlihat  pengaruh kepemimpinan kepala sekolah dan insentif terhadap prestasi guru di SMP Negeri 1 Payakumbuh.","author":[{"dropping-particle":"","family":"Candra","given":"Ade","non-dropping-particle":"","parse-names":false,"suffix":""},{"dropping-particle":"","family":"Sabandi","given":"Ahmad","non-dropping-particle":"","parse-names":false,"suffix":""},{"dropping-particle":"","family":"Syahril","given":"Syahril","non-dropping-particle":"","parse-names":false,"suffix":""},{"dropping-particle":"","family":"Zikri","given":"Ahmad","non-dropping-particle":"","parse-names":false,"suffix":""}],"container-title":"Jurnal Basicedu","id":"ITEM-1","issue":"3","issued":{"date-parts":[["2020"]]},"page":"690-695","title":"Kontribusi Kepemimpinan Kepala Sekolah dan Insentif terhadap Motivasi Berprestasi Guru","type":"article-journal","volume":"4"},"uris":["http://www.mendeley.com/documents/?uuid=4ea1d299-5bda-43d3-a81f-899007f43616"]}],"mendeley":{"formattedCitation":"(Candra et al., 2020)","plainTextFormattedCitation":"(Candra et al., 2020)","previouslyFormattedCitation":"(Candra et al., 2020)"},"properties":{"noteIndex":0},"schema":"https://github.com/citation-style-language/schema/raw/master/csl-citation.json"}</w:instrText>
      </w:r>
      <w:r w:rsidR="00462366" w:rsidRPr="009F6441">
        <w:rPr>
          <w:rFonts w:ascii="Palentino" w:hAnsi="Palentino"/>
          <w:bCs/>
          <w:spacing w:val="-3"/>
          <w:sz w:val="24"/>
          <w:szCs w:val="24"/>
        </w:rPr>
        <w:fldChar w:fldCharType="separate"/>
      </w:r>
      <w:r w:rsidR="00462366" w:rsidRPr="009F6441">
        <w:rPr>
          <w:rFonts w:ascii="Palentino" w:hAnsi="Palentino"/>
          <w:bCs/>
          <w:noProof/>
          <w:spacing w:val="-3"/>
          <w:sz w:val="24"/>
          <w:szCs w:val="24"/>
        </w:rPr>
        <w:t>(Candra et al., 2020)</w:t>
      </w:r>
      <w:r w:rsidR="00462366" w:rsidRPr="009F6441">
        <w:rPr>
          <w:rFonts w:ascii="Palentino" w:hAnsi="Palentino"/>
          <w:bCs/>
          <w:spacing w:val="-3"/>
          <w:sz w:val="24"/>
          <w:szCs w:val="24"/>
        </w:rPr>
        <w:fldChar w:fldCharType="end"/>
      </w:r>
      <w:r w:rsidR="00462366" w:rsidRPr="009F6441">
        <w:rPr>
          <w:rFonts w:ascii="Palentino" w:hAnsi="Palentino"/>
          <w:bCs/>
          <w:spacing w:val="-3"/>
          <w:sz w:val="24"/>
          <w:szCs w:val="24"/>
        </w:rPr>
        <w:t>.</w:t>
      </w:r>
    </w:p>
    <w:p w:rsidR="00462366" w:rsidRPr="009F6441" w:rsidRDefault="00462366" w:rsidP="009F6441">
      <w:pPr>
        <w:spacing w:after="0" w:line="276" w:lineRule="auto"/>
        <w:ind w:firstLine="720"/>
        <w:jc w:val="both"/>
        <w:rPr>
          <w:rFonts w:ascii="Palentino" w:hAnsi="Palentino"/>
          <w:bCs/>
          <w:spacing w:val="-3"/>
          <w:sz w:val="24"/>
          <w:szCs w:val="24"/>
        </w:rPr>
      </w:pPr>
      <w:proofErr w:type="gramStart"/>
      <w:r w:rsidRPr="009F6441">
        <w:rPr>
          <w:rFonts w:ascii="Palentino" w:hAnsi="Palentino"/>
          <w:bCs/>
          <w:spacing w:val="-3"/>
          <w:sz w:val="24"/>
          <w:szCs w:val="24"/>
        </w:rPr>
        <w:t>Karena motivasi sangat penting dalam meningkatkan kinerja guru, sekolah harus merancang suatu sistem untuk membantu guru berkinerja lebih baik.</w:t>
      </w:r>
      <w:proofErr w:type="gramEnd"/>
      <w:r w:rsidRPr="009F6441">
        <w:rPr>
          <w:rFonts w:ascii="Palentino" w:hAnsi="Palentino"/>
          <w:bCs/>
          <w:spacing w:val="-3"/>
          <w:sz w:val="24"/>
          <w:szCs w:val="24"/>
        </w:rPr>
        <w:t xml:space="preserve"> Pemberian motivasi kepada guru dan </w:t>
      </w:r>
      <w:proofErr w:type="gramStart"/>
      <w:r w:rsidRPr="009F6441">
        <w:rPr>
          <w:rFonts w:ascii="Palentino" w:hAnsi="Palentino"/>
          <w:bCs/>
          <w:spacing w:val="-3"/>
          <w:sz w:val="24"/>
          <w:szCs w:val="24"/>
        </w:rPr>
        <w:t>cara</w:t>
      </w:r>
      <w:proofErr w:type="gramEnd"/>
      <w:r w:rsidRPr="009F6441">
        <w:rPr>
          <w:rFonts w:ascii="Palentino" w:hAnsi="Palentino"/>
          <w:bCs/>
          <w:spacing w:val="-3"/>
          <w:sz w:val="24"/>
          <w:szCs w:val="24"/>
        </w:rPr>
        <w:t xml:space="preserve"> memotivasi guru agar dapat membangkitkan semangat dan dorongan untuk melaksanakan tugas secara optimal merupakan salah satu hal yang harus diperhatikan. Jika motivasi guru tidak efektif dan tidak merata, maka akan berdampak langsung pada kinerjanya </w:t>
      </w:r>
      <w:r w:rsidRPr="009F6441">
        <w:rPr>
          <w:rFonts w:ascii="Palentino" w:hAnsi="Palentino"/>
          <w:bCs/>
          <w:spacing w:val="-3"/>
          <w:sz w:val="24"/>
          <w:szCs w:val="24"/>
        </w:rPr>
        <w:fldChar w:fldCharType="begin" w:fldLock="1"/>
      </w:r>
      <w:r w:rsidR="00654D50" w:rsidRPr="009F6441">
        <w:rPr>
          <w:rFonts w:ascii="Palentino" w:hAnsi="Palentino"/>
          <w:bCs/>
          <w:spacing w:val="-3"/>
          <w:sz w:val="24"/>
          <w:szCs w:val="24"/>
        </w:rPr>
        <w:instrText>ADDIN CSL_CITATION {"citationItems":[{"id":"ITEM-1","itemData":{"DOI":"10.31764/jua.v23i1.658","ISSN":"1410-2110","abstract":"Permasalahan dalam penelitian ini adalah (1) adakah pengaruh motivasi kerja terhadap kinerja guru SMP? (2) Adakah pengaruh kedisiplinan terhadap kinerja guru SMP? (3) Adakah pengaruh motivasi kerja dan kedisiplinan terhadap kinerja guru SMP?. Tujuan dari penelitian ini adalah sebagai berikut: (1) Untuk mengetahui pengaruh motivasi kerja terhadap kinerja guru SMP. (2) Untuk mengetahui pengaruh kedisiplinan terhadap kinerja guru SMP. (3) Untuk mengetahui pengaruh motivasi kerja dan kedisiplinan terhadap kinerja guru SMP. Berdasarkan hasil penelitian, dapat disimpulkan sebagai berikut: (1) terdapat pengaruh motivasi kerja terhadap kinerja guru SMP. Motivasi kerja berpengaruh positif dan signifikan terhadap kinerja guru SMP sebesar 46,4%. (2) terdapat pengaruh kedisiplinan terhadap kinerja guru SMP. Kedisiplinan berpengaruh positif dan signifikan terhadap kinerja guru SMP sebesar 21,4%, (3) terdapat pengaruh motivasi kerja dan kedisiplinan terhadap kinerja guru SMP. Motivasi kerja dan kedisiplinan berpengaruh positif dan signifikan terhadap kinerja guru SMP sebesar 50%.","author":[{"dropping-particle":"","family":"Rizal","given":"Anis Syamsu","non-dropping-particle":"","parse-names":false,"suffix":""}],"container-title":"Jurnal Ulul Albab","id":"ITEM-1","issue":"1","issued":{"date-parts":[["2019"]]},"page":"15","title":"Pengaruh Motivasi Kerja Dan Kedisiplinan Terhadap Kinerja Guru Smp","type":"article-journal","volume":"23"},"uris":["http://www.mendeley.com/documents/?uuid=326a2676-9aa1-4ee5-9f14-7be10edd3a1c"]}],"mendeley":{"formattedCitation":"(Rizal, 2019)","plainTextFormattedCitation":"(Rizal, 2019)","previouslyFormattedCitation":"(Rizal, 2019)"},"properties":{"noteIndex":0},"schema":"https://github.com/citation-style-language/schema/raw/master/csl-citation.json"}</w:instrText>
      </w:r>
      <w:r w:rsidRPr="009F6441">
        <w:rPr>
          <w:rFonts w:ascii="Palentino" w:hAnsi="Palentino"/>
          <w:bCs/>
          <w:spacing w:val="-3"/>
          <w:sz w:val="24"/>
          <w:szCs w:val="24"/>
        </w:rPr>
        <w:fldChar w:fldCharType="separate"/>
      </w:r>
      <w:r w:rsidRPr="009F6441">
        <w:rPr>
          <w:rFonts w:ascii="Palentino" w:hAnsi="Palentino"/>
          <w:bCs/>
          <w:noProof/>
          <w:spacing w:val="-3"/>
          <w:sz w:val="24"/>
          <w:szCs w:val="24"/>
        </w:rPr>
        <w:t>(Rizal, 2019)</w:t>
      </w:r>
      <w:r w:rsidRPr="009F6441">
        <w:rPr>
          <w:rFonts w:ascii="Palentino" w:hAnsi="Palentino"/>
          <w:bCs/>
          <w:spacing w:val="-3"/>
          <w:sz w:val="24"/>
          <w:szCs w:val="24"/>
        </w:rPr>
        <w:fldChar w:fldCharType="end"/>
      </w:r>
      <w:r w:rsidR="00AA420D" w:rsidRPr="009F6441">
        <w:rPr>
          <w:rFonts w:ascii="Palentino" w:hAnsi="Palentino"/>
          <w:bCs/>
          <w:spacing w:val="-3"/>
          <w:sz w:val="24"/>
          <w:szCs w:val="24"/>
        </w:rPr>
        <w:t>.</w:t>
      </w:r>
    </w:p>
    <w:p w:rsidR="00654D50" w:rsidRPr="009F6441" w:rsidRDefault="00654D50" w:rsidP="009F6441">
      <w:pPr>
        <w:spacing w:after="0" w:line="276" w:lineRule="auto"/>
        <w:ind w:firstLine="720"/>
        <w:jc w:val="both"/>
        <w:rPr>
          <w:rFonts w:ascii="Palentino" w:hAnsi="Palentino"/>
          <w:bCs/>
          <w:spacing w:val="-3"/>
          <w:sz w:val="24"/>
          <w:szCs w:val="24"/>
        </w:rPr>
      </w:pPr>
      <w:r w:rsidRPr="009F6441">
        <w:rPr>
          <w:rFonts w:ascii="Palentino" w:hAnsi="Palentino"/>
          <w:bCs/>
          <w:spacing w:val="-3"/>
          <w:sz w:val="24"/>
          <w:szCs w:val="24"/>
        </w:rPr>
        <w:t xml:space="preserve">Rendahnya supervise akademik menyebabkan kinerja guru terganggu akibat kurangnya supervisi akademik. </w:t>
      </w:r>
      <w:proofErr w:type="gramStart"/>
      <w:r w:rsidRPr="009F6441">
        <w:rPr>
          <w:rFonts w:ascii="Palentino" w:hAnsi="Palentino"/>
          <w:bCs/>
          <w:spacing w:val="-3"/>
          <w:sz w:val="24"/>
          <w:szCs w:val="24"/>
        </w:rPr>
        <w:t>Karena pemimpin tidak memenuhi semua tugas dan tanggung jawabnya, kualitas pengajaran guru harus dipantau dan dibimbing secara berkesinambungan dan berjangka panjang.</w:t>
      </w:r>
      <w:proofErr w:type="gramEnd"/>
      <w:r w:rsidRPr="009F6441">
        <w:rPr>
          <w:rFonts w:ascii="Palentino" w:hAnsi="Palentino"/>
          <w:bCs/>
          <w:spacing w:val="-3"/>
          <w:sz w:val="24"/>
          <w:szCs w:val="24"/>
        </w:rPr>
        <w:t xml:space="preserve"> Supervisi profesional kepala sekolah terhadap guru dengan tujuan meningkatkan keterampilan mengajar </w:t>
      </w:r>
      <w:r w:rsidRPr="009F6441">
        <w:rPr>
          <w:rFonts w:ascii="Palentino" w:hAnsi="Palentino"/>
          <w:bCs/>
          <w:spacing w:val="-3"/>
          <w:sz w:val="24"/>
          <w:szCs w:val="24"/>
        </w:rPr>
        <w:fldChar w:fldCharType="begin" w:fldLock="1"/>
      </w:r>
      <w:r w:rsidR="00544C42" w:rsidRPr="009F6441">
        <w:rPr>
          <w:rFonts w:ascii="Palentino" w:hAnsi="Palentino"/>
          <w:bCs/>
          <w:spacing w:val="-3"/>
          <w:sz w:val="24"/>
          <w:szCs w:val="24"/>
        </w:rPr>
        <w:instrText>ADDIN CSL_CITATION {"citationItems":[{"id":"ITEM-1","itemData":{"DOI":"10.17509/jap.v17i1.6435","ISSN":"1412-8152","abstract":"Penelitian ini difokuskan pada pengaruh supervisi akademik kepala sekolah, budaya sekolah terhadap kinerja mengajar guru pada Sekolah Dasar di Kecamatan Cileunyi Kabupaten Bandung. Kinerja mengajar guru merupakan prestasi yang dicapai oleh seorang guru dalam melaksanakan tugasnya berdasarkan tiga indikator: (1) penguasaan bahan ajar, (2) kemampuan mengelola pembelajaran dan (3) komitmen menjalankan tugas. Kinerja mengajar guru mendapat pengawasan dan pembinaan oleh kepala sekolah (supervisi akademik) dengan tujuan untuk mengembangkan potensi peserta didik melalui kegiatan belajar bermutu sehingga akan menjadi kekuatan kualitas budaya sekolah bermutu. Metode penelitian menggunakan metode deskriptif analitis dengan pendekatan kuantitatif. Teknik pengumpulan data dengan penyebaran angket tetutup. Data hasil penelitian dilakukan dengan “statistik deskriptif”.Temuan hasil penelitian adalah kinerja mengajar guru lebih banyak dipengaruhi oleh budaya sekolah dibandingkan dengan pengaruh supervisi akademik kepala sekolah..Kinerja mengajar guru akan menjadi optimal apabila diintegrasikan dengan semua komponen persekolahan, kepala sekolah, guru, karyawan maupun peserta didik. Memelihara tradisi, nilai-nilai, dan kebiasaan yang menguatkan budaya sekolah positif, akan berdampak pada peningkatan kualitas sekolah. Kinerja mengajar guru akan lebih profesional bila diimbangi dengan pelayanan supervisi akademik kepala sekolah yang rutin dan terstruktur sebagai budaya sekolah bermutu.","author":[{"dropping-particle":"","family":"Suhayati","given":"Iis","non-dropping-particle":"","parse-names":false,"suffix":""}],"container-title":"Jurnal Administrasi Pendidikan UPI","id":"ITEM-1","issue":"1","issued":{"date-parts":[["2013"]]},"page":"86-95","title":"Supervisi Akademik Kepala Sekolah, Budaya Sekolah Dan Kinerja Mengajar Guru","type":"article-journal","volume":"17"},"uris":["http://www.mendeley.com/documents/?uuid=2b22a8d4-c4c5-44fe-8011-66cf817247bc"]}],"mendeley":{"formattedCitation":"(Suhayati, 2013)","plainTextFormattedCitation":"(Suhayati, 2013)","previouslyFormattedCitation":"(Suhayati, 2013)"},"properties":{"noteIndex":0},"schema":"https://github.com/citation-style-language/schema/raw/master/csl-citation.json"}</w:instrText>
      </w:r>
      <w:r w:rsidRPr="009F6441">
        <w:rPr>
          <w:rFonts w:ascii="Palentino" w:hAnsi="Palentino"/>
          <w:bCs/>
          <w:spacing w:val="-3"/>
          <w:sz w:val="24"/>
          <w:szCs w:val="24"/>
        </w:rPr>
        <w:fldChar w:fldCharType="separate"/>
      </w:r>
      <w:r w:rsidRPr="009F6441">
        <w:rPr>
          <w:rFonts w:ascii="Palentino" w:hAnsi="Palentino"/>
          <w:bCs/>
          <w:noProof/>
          <w:spacing w:val="-3"/>
          <w:sz w:val="24"/>
          <w:szCs w:val="24"/>
        </w:rPr>
        <w:t>(Suhayati, 2013)</w:t>
      </w:r>
      <w:r w:rsidRPr="009F6441">
        <w:rPr>
          <w:rFonts w:ascii="Palentino" w:hAnsi="Palentino"/>
          <w:bCs/>
          <w:spacing w:val="-3"/>
          <w:sz w:val="24"/>
          <w:szCs w:val="24"/>
        </w:rPr>
        <w:fldChar w:fldCharType="end"/>
      </w:r>
    </w:p>
    <w:p w:rsidR="00544C42" w:rsidRPr="009F6441" w:rsidRDefault="00544C42" w:rsidP="009F6441">
      <w:pPr>
        <w:spacing w:after="0" w:line="276" w:lineRule="auto"/>
        <w:ind w:firstLine="720"/>
        <w:jc w:val="both"/>
        <w:rPr>
          <w:rFonts w:ascii="Palentino" w:hAnsi="Palentino"/>
          <w:bCs/>
          <w:spacing w:val="-3"/>
          <w:sz w:val="24"/>
          <w:szCs w:val="24"/>
        </w:rPr>
      </w:pPr>
      <w:proofErr w:type="gramStart"/>
      <w:r w:rsidRPr="009F6441">
        <w:rPr>
          <w:rFonts w:ascii="Palentino" w:hAnsi="Palentino"/>
          <w:bCs/>
          <w:spacing w:val="-3"/>
          <w:sz w:val="24"/>
          <w:szCs w:val="24"/>
        </w:rPr>
        <w:t>Jika kita melihat motivasi yang rendah, kita dapat melihat bahwa banyak guru yang masih mengesampingkan upaya untuk meningkatkan motivasi berprestasi.</w:t>
      </w:r>
      <w:proofErr w:type="gramEnd"/>
      <w:r w:rsidRPr="009F6441">
        <w:rPr>
          <w:rFonts w:ascii="Palentino" w:hAnsi="Palentino"/>
          <w:bCs/>
          <w:spacing w:val="-3"/>
          <w:sz w:val="24"/>
          <w:szCs w:val="24"/>
        </w:rPr>
        <w:t xml:space="preserve"> </w:t>
      </w:r>
      <w:proofErr w:type="gramStart"/>
      <w:r w:rsidRPr="009F6441">
        <w:rPr>
          <w:rFonts w:ascii="Palentino" w:hAnsi="Palentino"/>
          <w:bCs/>
          <w:spacing w:val="-3"/>
          <w:sz w:val="24"/>
          <w:szCs w:val="24"/>
        </w:rPr>
        <w:t>Rendahnya motivasi guru untuk meningkatkan kinerjanya dapat mengakibatkan buruknya mutu pendidikan di sekolah.</w:t>
      </w:r>
      <w:proofErr w:type="gramEnd"/>
      <w:r w:rsidRPr="009F6441">
        <w:rPr>
          <w:rFonts w:ascii="Palentino" w:hAnsi="Palentino"/>
          <w:bCs/>
          <w:spacing w:val="-3"/>
          <w:sz w:val="24"/>
          <w:szCs w:val="24"/>
        </w:rPr>
        <w:t xml:space="preserve"> </w:t>
      </w:r>
      <w:proofErr w:type="gramStart"/>
      <w:r w:rsidRPr="009F6441">
        <w:rPr>
          <w:rFonts w:ascii="Palentino" w:hAnsi="Palentino"/>
          <w:bCs/>
          <w:spacing w:val="-3"/>
          <w:sz w:val="24"/>
          <w:szCs w:val="24"/>
        </w:rPr>
        <w:t>Ini mungkin berdampak langsung pada kinerja buruk guru yang disebutkan sebelumnya.</w:t>
      </w:r>
      <w:proofErr w:type="gramEnd"/>
      <w:r w:rsidRPr="009F6441">
        <w:rPr>
          <w:rFonts w:ascii="Palentino" w:hAnsi="Palentino"/>
          <w:bCs/>
          <w:spacing w:val="-3"/>
          <w:sz w:val="24"/>
          <w:szCs w:val="24"/>
        </w:rPr>
        <w:t xml:space="preserve"> Motivasi guru akan membuatnya bersemangat dalam bekerja, dan ia akan selalu berusaha memenuhi tugas dan kewajibannya dengan sebaik-baiknya </w:t>
      </w:r>
      <w:r w:rsidRPr="009F6441">
        <w:rPr>
          <w:rFonts w:ascii="Palentino" w:hAnsi="Palentino"/>
          <w:bCs/>
          <w:spacing w:val="-3"/>
          <w:sz w:val="24"/>
          <w:szCs w:val="24"/>
        </w:rPr>
        <w:fldChar w:fldCharType="begin" w:fldLock="1"/>
      </w:r>
      <w:r w:rsidR="009F6441">
        <w:rPr>
          <w:rFonts w:ascii="Palentino" w:hAnsi="Palentino"/>
          <w:bCs/>
          <w:spacing w:val="-3"/>
          <w:sz w:val="24"/>
          <w:szCs w:val="24"/>
        </w:rPr>
        <w:instrText>ADDIN CSL_CITATION {"citationItems":[{"id":"ITEM-1","itemData":{"ISSN":"2252-7001","abstract":"Abstrak Tujuan penelitian ini untuk mendeskripsikan dan menganalisis pengaruh kepemimpinan kepala sekolah, supervisi akademik terhadap motivasi kerja dan kinerja baik secara parsial maupun simultan. Penelitian ini juga menguji pengaruh kepemimpinan kepala sekolah dan supervisi akademik terhadap kinerja melalui motivasi kerja. Jenis penelitian yang digunakan adalah korelasional dengan alat pengumpulan data menggunakan kuesioner, dan teknik analisis yang digunakan adalah validitas, reliabilitas, analisis regresi dan path analisis. Hasil penelitian menunjukkan bahwa nilai F test (51,172) dengan tingkat signifikan (0,000) &lt; 0,05. Penelitian ini lebih lanjut akan membuktikan peningkatan kinerja guru melalui kepemimpinan kepala sekolah, superviai akademik melalui motivasi kerja. Abstract The purpose of this research is to describe and analyze the influence of principal leadership, academic supervision on work motivation and performance either partially or simultaneously. This study also examines the influence of principal leadership and academic supervision on performance through work motivation. The type of research used is correlation with data collection tools using questionnaires, and analyst technique used is the validity, reliability, regression analysis and path analysis. The result of research shows that F test (51,172) with significant level (0.000) &lt;0,05. This study will further prove the improvement of teacher performance through principal leadership, academic supervision through work motivation.","author":[{"dropping-particle":"","family":"Hardono","given":"Hardono","non-dropping-particle":"","parse-names":false,"suffix":""},{"dropping-particle":"","family":"Haryono","given":"Haryono","non-dropping-particle":"","parse-names":false,"suffix":""},{"dropping-particle":"","family":"Yusuf","given":"Amin","non-dropping-particle":"","parse-names":false,"suffix":""}],"container-title":"Educational Management Journal","id":"ITEM-1","issue":"1","issued":{"date-parts":[["2017"]]},"page":"26-33","title":"Kepemimpinan Kepala Sekolah, Supervisi Akademik, dan Motivasi Kerja dalam Meningkatkan Kinerja Guru.","type":"article-journal","volume":"6"},"uris":["http://www.mendeley.com/documents/?uuid=3bc61825-ef85-440a-a17f-3fd98429f5ee"]}],"mendeley":{"formattedCitation":"(Hardono et al., 2017)","plainTextFormattedCitation":"(Hardono et al., 2017)","previouslyFormattedCitation":"(Hardono et al., 2017)"},"properties":{"noteIndex":0},"schema":"https://github.com/citation-style-language/schema/raw/master/csl-citation.json"}</w:instrText>
      </w:r>
      <w:r w:rsidRPr="009F6441">
        <w:rPr>
          <w:rFonts w:ascii="Palentino" w:hAnsi="Palentino"/>
          <w:bCs/>
          <w:spacing w:val="-3"/>
          <w:sz w:val="24"/>
          <w:szCs w:val="24"/>
        </w:rPr>
        <w:fldChar w:fldCharType="separate"/>
      </w:r>
      <w:r w:rsidRPr="009F6441">
        <w:rPr>
          <w:rFonts w:ascii="Palentino" w:hAnsi="Palentino"/>
          <w:bCs/>
          <w:noProof/>
          <w:spacing w:val="-3"/>
          <w:sz w:val="24"/>
          <w:szCs w:val="24"/>
        </w:rPr>
        <w:t>(Hardono et al., 2017)</w:t>
      </w:r>
      <w:r w:rsidRPr="009F6441">
        <w:rPr>
          <w:rFonts w:ascii="Palentino" w:hAnsi="Palentino"/>
          <w:bCs/>
          <w:spacing w:val="-3"/>
          <w:sz w:val="24"/>
          <w:szCs w:val="24"/>
        </w:rPr>
        <w:fldChar w:fldCharType="end"/>
      </w:r>
      <w:r w:rsidRPr="009F6441">
        <w:rPr>
          <w:rFonts w:ascii="Palentino" w:hAnsi="Palentino"/>
          <w:bCs/>
          <w:spacing w:val="-3"/>
          <w:sz w:val="24"/>
          <w:szCs w:val="24"/>
        </w:rPr>
        <w:t xml:space="preserve">. </w:t>
      </w:r>
    </w:p>
    <w:p w:rsidR="009F6441" w:rsidRPr="009F6441" w:rsidRDefault="009E01B8" w:rsidP="009F6441">
      <w:pPr>
        <w:spacing w:after="0" w:line="276" w:lineRule="auto"/>
        <w:ind w:firstLine="720"/>
        <w:jc w:val="both"/>
        <w:rPr>
          <w:rFonts w:ascii="Palentino" w:hAnsi="Palentino"/>
          <w:bCs/>
          <w:spacing w:val="-3"/>
          <w:sz w:val="24"/>
          <w:szCs w:val="24"/>
        </w:rPr>
      </w:pPr>
      <w:r w:rsidRPr="009E01B8">
        <w:rPr>
          <w:rFonts w:ascii="Palentino" w:hAnsi="Palentino"/>
          <w:bCs/>
          <w:spacing w:val="-3"/>
          <w:sz w:val="24"/>
          <w:szCs w:val="24"/>
        </w:rPr>
        <w:t>Penel</w:t>
      </w:r>
      <w:r w:rsidR="00D93BB7">
        <w:rPr>
          <w:rFonts w:ascii="Palentino" w:hAnsi="Palentino"/>
          <w:bCs/>
          <w:spacing w:val="-3"/>
          <w:sz w:val="24"/>
          <w:szCs w:val="24"/>
        </w:rPr>
        <w:t xml:space="preserve">itian yang dilakukan oleh Wulan, </w:t>
      </w:r>
      <w:r w:rsidRPr="009E01B8">
        <w:rPr>
          <w:rFonts w:ascii="Palentino" w:hAnsi="Palentino"/>
          <w:bCs/>
          <w:spacing w:val="-3"/>
          <w:sz w:val="24"/>
          <w:szCs w:val="24"/>
        </w:rPr>
        <w:t xml:space="preserve">(2021) tentang Pengaruh Motivasi Berprestasi dan Persepsi Siswa Tentang Pengajaran Guru Terhadap Hasil Belajar </w:t>
      </w:r>
      <w:r w:rsidRPr="009E01B8">
        <w:rPr>
          <w:rFonts w:ascii="Palentino" w:hAnsi="Palentino"/>
          <w:bCs/>
          <w:spacing w:val="-3"/>
          <w:sz w:val="24"/>
          <w:szCs w:val="24"/>
        </w:rPr>
        <w:lastRenderedPageBreak/>
        <w:t>Matematika Siswa hanya terfokus pada kinerja guru dan hasil belajar matematika siswa, sedangkan penelitian yang dilakukan oleh peneliti di SMP</w:t>
      </w:r>
      <w:r>
        <w:rPr>
          <w:rFonts w:ascii="Palentino" w:hAnsi="Palentino"/>
          <w:bCs/>
          <w:spacing w:val="-3"/>
          <w:sz w:val="24"/>
          <w:szCs w:val="24"/>
        </w:rPr>
        <w:t xml:space="preserve"> Negeri Liukang Tangaya, </w:t>
      </w:r>
      <w:r w:rsidRPr="009E01B8">
        <w:rPr>
          <w:rFonts w:ascii="Palentino" w:hAnsi="Palentino"/>
          <w:bCs/>
          <w:spacing w:val="-3"/>
          <w:sz w:val="24"/>
          <w:szCs w:val="24"/>
        </w:rPr>
        <w:t>fokus pada supervisi akademik dan motivasi dalam meningkatkan kinerja guru.</w:t>
      </w:r>
      <w:r>
        <w:rPr>
          <w:rFonts w:ascii="Palentino" w:hAnsi="Palentino"/>
          <w:bCs/>
          <w:spacing w:val="-3"/>
          <w:sz w:val="24"/>
          <w:szCs w:val="24"/>
        </w:rPr>
        <w:t xml:space="preserve"> </w:t>
      </w:r>
      <w:proofErr w:type="gramStart"/>
      <w:r w:rsidR="0034284F">
        <w:rPr>
          <w:rFonts w:ascii="Palentino" w:hAnsi="Palentino"/>
          <w:bCs/>
          <w:spacing w:val="-3"/>
          <w:sz w:val="24"/>
          <w:szCs w:val="24"/>
        </w:rPr>
        <w:t>Manik</w:t>
      </w:r>
      <w:r w:rsidR="00D93BB7">
        <w:rPr>
          <w:rFonts w:ascii="Palentino" w:hAnsi="Palentino"/>
          <w:bCs/>
          <w:spacing w:val="-3"/>
          <w:sz w:val="24"/>
          <w:szCs w:val="24"/>
        </w:rPr>
        <w:t xml:space="preserve">, </w:t>
      </w:r>
      <w:r w:rsidR="0034284F" w:rsidRPr="0034284F">
        <w:rPr>
          <w:rFonts w:ascii="Palentino" w:hAnsi="Palentino"/>
          <w:bCs/>
          <w:spacing w:val="-3"/>
          <w:sz w:val="24"/>
          <w:szCs w:val="24"/>
        </w:rPr>
        <w:t>(2011) melakukan penelitian tentang pengaruh kepemimpinan kepala sekolah, budaya organisasi, dan motivasi kerja terhadap kinerja guru.</w:t>
      </w:r>
      <w:proofErr w:type="gramEnd"/>
      <w:r w:rsidR="0034284F" w:rsidRPr="0034284F">
        <w:rPr>
          <w:rFonts w:ascii="Palentino" w:hAnsi="Palentino"/>
          <w:bCs/>
          <w:spacing w:val="-3"/>
          <w:sz w:val="24"/>
          <w:szCs w:val="24"/>
        </w:rPr>
        <w:t xml:space="preserve"> </w:t>
      </w:r>
      <w:proofErr w:type="gramStart"/>
      <w:r w:rsidR="0034284F" w:rsidRPr="0034284F">
        <w:rPr>
          <w:rFonts w:ascii="Palentino" w:hAnsi="Palentino"/>
          <w:bCs/>
          <w:spacing w:val="-3"/>
          <w:sz w:val="24"/>
          <w:szCs w:val="24"/>
        </w:rPr>
        <w:t>Penelitian sebelumnya di SMP Negeri 3 Rancaekek hanya melihat pengaruh kepala sekolah, budaya, dan organisasi.</w:t>
      </w:r>
      <w:proofErr w:type="gramEnd"/>
      <w:r w:rsidR="0034284F" w:rsidRPr="0034284F">
        <w:rPr>
          <w:rFonts w:ascii="Palentino" w:hAnsi="Palentino"/>
          <w:bCs/>
          <w:spacing w:val="-3"/>
          <w:sz w:val="24"/>
          <w:szCs w:val="24"/>
        </w:rPr>
        <w:t xml:space="preserve"> Berbeda dengan temuan</w:t>
      </w:r>
      <w:r w:rsidR="0034284F">
        <w:rPr>
          <w:rFonts w:ascii="Palentino" w:hAnsi="Palentino"/>
          <w:bCs/>
          <w:spacing w:val="-3"/>
          <w:sz w:val="24"/>
          <w:szCs w:val="24"/>
        </w:rPr>
        <w:t xml:space="preserve"> penelitian SMP Liukang Tangaya</w:t>
      </w:r>
    </w:p>
    <w:p w:rsidR="00AA420D" w:rsidRDefault="00597995" w:rsidP="009F6441">
      <w:pPr>
        <w:spacing w:after="0" w:line="276" w:lineRule="auto"/>
        <w:ind w:firstLine="720"/>
        <w:jc w:val="both"/>
        <w:rPr>
          <w:rFonts w:ascii="Palentino" w:hAnsi="Palentino"/>
          <w:bCs/>
          <w:spacing w:val="-3"/>
          <w:sz w:val="24"/>
          <w:szCs w:val="24"/>
        </w:rPr>
      </w:pPr>
      <w:proofErr w:type="gramStart"/>
      <w:r w:rsidRPr="009F6441">
        <w:rPr>
          <w:rFonts w:ascii="Palentino" w:hAnsi="Palentino"/>
          <w:bCs/>
          <w:spacing w:val="-3"/>
          <w:sz w:val="24"/>
          <w:szCs w:val="24"/>
        </w:rPr>
        <w:t>Pentingnya penelitian ini dil</w:t>
      </w:r>
      <w:r w:rsidR="0034284F">
        <w:rPr>
          <w:rFonts w:ascii="Palentino" w:hAnsi="Palentino"/>
          <w:bCs/>
          <w:spacing w:val="-3"/>
          <w:sz w:val="24"/>
          <w:szCs w:val="24"/>
        </w:rPr>
        <w:t>akukan</w:t>
      </w:r>
      <w:r w:rsidR="00F53463" w:rsidRPr="009F6441">
        <w:rPr>
          <w:rFonts w:ascii="Palentino" w:hAnsi="Palentino"/>
          <w:bCs/>
          <w:spacing w:val="-3"/>
          <w:sz w:val="24"/>
          <w:szCs w:val="24"/>
        </w:rPr>
        <w:t xml:space="preserve"> karn kinerja guru di SMP</w:t>
      </w:r>
      <w:r w:rsidR="0034284F">
        <w:rPr>
          <w:rFonts w:ascii="Palentino" w:hAnsi="Palentino"/>
          <w:bCs/>
          <w:spacing w:val="-3"/>
          <w:sz w:val="24"/>
          <w:szCs w:val="24"/>
        </w:rPr>
        <w:t xml:space="preserve"> Liukang Tangaya masih rendah</w:t>
      </w:r>
      <w:r w:rsidR="00D93BB7">
        <w:rPr>
          <w:rFonts w:ascii="Palentino" w:hAnsi="Palentino"/>
          <w:bCs/>
          <w:spacing w:val="-3"/>
          <w:sz w:val="24"/>
          <w:szCs w:val="24"/>
        </w:rPr>
        <w:t>.</w:t>
      </w:r>
      <w:proofErr w:type="gramEnd"/>
      <w:r w:rsidR="00D93BB7">
        <w:rPr>
          <w:rFonts w:ascii="Palentino" w:hAnsi="Palentino"/>
          <w:bCs/>
          <w:spacing w:val="-3"/>
          <w:sz w:val="24"/>
          <w:szCs w:val="24"/>
        </w:rPr>
        <w:t xml:space="preserve"> </w:t>
      </w:r>
      <w:proofErr w:type="gramStart"/>
      <w:r w:rsidR="00D93BB7">
        <w:rPr>
          <w:rFonts w:ascii="Palentino" w:hAnsi="Palentino"/>
          <w:bCs/>
          <w:spacing w:val="-3"/>
          <w:sz w:val="24"/>
          <w:szCs w:val="24"/>
        </w:rPr>
        <w:t>K</w:t>
      </w:r>
      <w:r w:rsidR="00F53463" w:rsidRPr="009F6441">
        <w:rPr>
          <w:rFonts w:ascii="Palentino" w:hAnsi="Palentino"/>
          <w:bCs/>
          <w:spacing w:val="-3"/>
          <w:sz w:val="24"/>
          <w:szCs w:val="24"/>
        </w:rPr>
        <w:t>inerja guru yang rendah selalu disertai dengan kurangnya moti</w:t>
      </w:r>
      <w:r w:rsidR="0034284F">
        <w:rPr>
          <w:rFonts w:ascii="Palentino" w:hAnsi="Palentino"/>
          <w:bCs/>
          <w:spacing w:val="-3"/>
          <w:sz w:val="24"/>
          <w:szCs w:val="24"/>
        </w:rPr>
        <w:t>vasi berprestasi dari pihak sekolah.</w:t>
      </w:r>
      <w:proofErr w:type="gramEnd"/>
      <w:r w:rsidR="0034284F">
        <w:rPr>
          <w:rFonts w:ascii="Palentino" w:hAnsi="Palentino"/>
          <w:bCs/>
          <w:spacing w:val="-3"/>
          <w:sz w:val="24"/>
          <w:szCs w:val="24"/>
        </w:rPr>
        <w:t xml:space="preserve"> </w:t>
      </w:r>
      <w:r w:rsidR="0034284F" w:rsidRPr="0034284F">
        <w:rPr>
          <w:rFonts w:ascii="Palentino" w:hAnsi="Palentino"/>
          <w:bCs/>
          <w:spacing w:val="-3"/>
          <w:sz w:val="24"/>
          <w:szCs w:val="24"/>
        </w:rPr>
        <w:t>oleh karena itu perlu upaya-upaya untuk meningkatkan mutu guru u</w:t>
      </w:r>
      <w:r w:rsidR="0034284F">
        <w:rPr>
          <w:rFonts w:ascii="Palentino" w:hAnsi="Palentino"/>
          <w:bCs/>
          <w:spacing w:val="-3"/>
          <w:sz w:val="24"/>
          <w:szCs w:val="24"/>
        </w:rPr>
        <w:t xml:space="preserve">ntuk menjadi tenaga professional </w:t>
      </w:r>
      <w:r w:rsidR="0034284F">
        <w:rPr>
          <w:rFonts w:ascii="Palentino" w:hAnsi="Palentino"/>
          <w:bCs/>
          <w:spacing w:val="-3"/>
          <w:sz w:val="24"/>
          <w:szCs w:val="24"/>
        </w:rPr>
        <w:fldChar w:fldCharType="begin" w:fldLock="1"/>
      </w:r>
      <w:r w:rsidR="00D93BB7">
        <w:rPr>
          <w:rFonts w:ascii="Palentino" w:hAnsi="Palentino"/>
          <w:bCs/>
          <w:spacing w:val="-3"/>
          <w:sz w:val="24"/>
          <w:szCs w:val="24"/>
        </w:rPr>
        <w:instrText>ADDIN CSL_CITATION {"citationItems":[{"id":"ITEM-1","itemData":{"author":[{"dropping-particle":"","family":"Manik","given":"Ester","non-dropping-particle":"","parse-names":false,"suffix":""},{"dropping-particle":"","family":"Bustomi","given":"Kamal","non-dropping-particle":"","parse-names":false,"suffix":""}],"id":"ITEM-1","issue":"2","issued":{"date-parts":[["2011"]]},"page":"97-107","title":"BUDAYA ORGANISASI DAN MOTIVASI KERJA TERHADAP KINERJA GURU PADA SMP NEGERI 3 RANCAEKEK","type":"article-journal","volume":"5"},"uris":["http://www.mendeley.com/documents/?uuid=f934a342-7fe9-4509-926e-eaf23e48bf72"]}],"mendeley":{"formattedCitation":"(Manik &amp; Bustomi, 2011)","plainTextFormattedCitation":"(Manik &amp; Bustomi, 2011)","previouslyFormattedCitation":"(Manik &amp; Bustomi, 2011)"},"properties":{"noteIndex":0},"schema":"https://github.com/citation-style-language/schema/raw/master/csl-citation.json"}</w:instrText>
      </w:r>
      <w:r w:rsidR="0034284F">
        <w:rPr>
          <w:rFonts w:ascii="Palentino" w:hAnsi="Palentino"/>
          <w:bCs/>
          <w:spacing w:val="-3"/>
          <w:sz w:val="24"/>
          <w:szCs w:val="24"/>
        </w:rPr>
        <w:fldChar w:fldCharType="separate"/>
      </w:r>
      <w:r w:rsidR="0034284F" w:rsidRPr="0034284F">
        <w:rPr>
          <w:rFonts w:ascii="Palentino" w:hAnsi="Palentino"/>
          <w:bCs/>
          <w:noProof/>
          <w:spacing w:val="-3"/>
          <w:sz w:val="24"/>
          <w:szCs w:val="24"/>
        </w:rPr>
        <w:t>(Manik &amp; Bustomi, 2011)</w:t>
      </w:r>
      <w:r w:rsidR="0034284F">
        <w:rPr>
          <w:rFonts w:ascii="Palentino" w:hAnsi="Palentino"/>
          <w:bCs/>
          <w:spacing w:val="-3"/>
          <w:sz w:val="24"/>
          <w:szCs w:val="24"/>
        </w:rPr>
        <w:fldChar w:fldCharType="end"/>
      </w:r>
      <w:r w:rsidR="00D93BB7">
        <w:rPr>
          <w:rFonts w:ascii="Palentino" w:hAnsi="Palentino"/>
          <w:bCs/>
          <w:spacing w:val="-3"/>
          <w:sz w:val="24"/>
          <w:szCs w:val="24"/>
        </w:rPr>
        <w:t xml:space="preserve">. </w:t>
      </w:r>
      <w:r w:rsidR="00D93BB7" w:rsidRPr="00D93BB7">
        <w:rPr>
          <w:rFonts w:ascii="Palentino" w:hAnsi="Palentino"/>
          <w:bCs/>
          <w:spacing w:val="-3"/>
          <w:sz w:val="24"/>
          <w:szCs w:val="24"/>
        </w:rPr>
        <w:t xml:space="preserve">Dapat dipastikan bahwa jika seorang guru memiliki motivasi berprestasi yang baik, ia akan mendapatkan kesempatan yang cukup besar untuk memberikan pelajaran yang maksimal dibandingkan dengan guru yang tidak memiliki </w:t>
      </w:r>
      <w:r w:rsidR="00D93BB7">
        <w:rPr>
          <w:rFonts w:ascii="Palentino" w:hAnsi="Palentino"/>
          <w:bCs/>
          <w:spacing w:val="-3"/>
          <w:sz w:val="24"/>
          <w:szCs w:val="24"/>
        </w:rPr>
        <w:t xml:space="preserve">motivasi berprestasi yang buruk </w:t>
      </w:r>
      <w:r w:rsidR="00D93BB7">
        <w:rPr>
          <w:rFonts w:ascii="Palentino" w:hAnsi="Palentino"/>
          <w:bCs/>
          <w:spacing w:val="-3"/>
          <w:sz w:val="24"/>
          <w:szCs w:val="24"/>
        </w:rPr>
        <w:fldChar w:fldCharType="begin" w:fldLock="1"/>
      </w:r>
      <w:r w:rsidR="00627767">
        <w:rPr>
          <w:rFonts w:ascii="Palentino" w:hAnsi="Palentino"/>
          <w:bCs/>
          <w:spacing w:val="-3"/>
          <w:sz w:val="24"/>
          <w:szCs w:val="24"/>
        </w:rPr>
        <w:instrText>ADDIN CSL_CITATION {"citationItems":[{"id":"ITEM-1","itemData":{"DOI":"10.29303/griya.v1i3.86","ISSN":"2776-1258","abstract":"This study aims to: (1) find out how achievement motivation affects the mathematics learning outcomes;</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2) knowing how the influence by</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student perceptions of how teachers teach on mathematics learning outcomes; and (3) to find out how the influence of achievement motivation and student perceptions about how teachers teach on the mathematics learning outcomes at VIII grade students of SMPN 16 Mataram in academic year 2019/2020. This type of research is ex post facto research.</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The population of this study were all students at</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VIII grade</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as many as 110 students consisting of classes A, B, C and D. The sample used was saturated sampling where the entire population was the sample in this study.</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The data collection technique used was a questionnaire and tests.</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This research uses prerequisite test analysis techniques and inferential analysis techniques.</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The results obtained show: (a) There is a significant effect of achievement motivation on the mathematics learning outcomes with a contribution of 10.1%;</w:instrText>
      </w:r>
      <w:r w:rsidR="00627767">
        <w:rPr>
          <w:rFonts w:ascii="Palentino" w:hAnsi="Palentino" w:hint="eastAsia"/>
          <w:bCs/>
          <w:spacing w:val="-3"/>
          <w:sz w:val="24"/>
          <w:szCs w:val="24"/>
        </w:rPr>
        <w:instrText> </w:instrText>
      </w:r>
      <w:r w:rsidR="00627767">
        <w:rPr>
          <w:rFonts w:ascii="Palentino" w:hAnsi="Palentino"/>
          <w:bCs/>
          <w:spacing w:val="-3"/>
          <w:sz w:val="24"/>
          <w:szCs w:val="24"/>
        </w:rPr>
        <w:instrText xml:space="preserve"> (b) there is a significant influence on student perceptions of how teachers teach on mathematics learning outcomes with a contribution of 17.8%; and (c) there is a significant influence on achievement motivation and student perceptions of how teachers teach on mathematics learning outcomes with a contribution of 20.1%.","author":[{"dropping-particle":"","family":"Wulandari","given":"Wulandari","non-dropping-particle":"","parse-names":false,"suffix":""},{"dropping-particle":"","family":"Azmi","given":"Syahrul","non-dropping-particle":"","parse-names":false,"suffix":""},{"dropping-particle":"","family":"Kurniati","given":"Nani","non-dropping-particle":"","parse-names":false,"suffix":""},{"dropping-particle":"","family":"Hikmah","given":"Nurul","non-dropping-particle":"","parse-names":false,"suffix":""}],"container-title":"Griya Journal of Mathematics Education and Application","id":"ITEM-1","issue":"3","issued":{"date-parts":[["2021"]]},"page":"455-466","title":"Pengaruh Motivasi Berprestasi dan Persepsi Siswa Tentang Cara Guru Mengajar Terhadap Hasil Belajar Matematika Siswa","type":"article-journal","volume":"1"},"uris":["http://www.mendeley.com/documents/?uuid=dd2a3798-b8e6-4213-9570-b1e718a08c0c"]}],"mendeley":{"formattedCitation":"(Wulandari et al., 2021)","plainTextFormattedCitation":"(Wulandari et al., 2021)","previouslyFormattedCitation":"(Wulandari et al., 2021)"},"properties":{"noteIndex":0},"schema":"https://github.com/citation-style-language/schema/raw/master/csl-citation.json"}</w:instrText>
      </w:r>
      <w:r w:rsidR="00D93BB7">
        <w:rPr>
          <w:rFonts w:ascii="Palentino" w:hAnsi="Palentino"/>
          <w:bCs/>
          <w:spacing w:val="-3"/>
          <w:sz w:val="24"/>
          <w:szCs w:val="24"/>
        </w:rPr>
        <w:fldChar w:fldCharType="separate"/>
      </w:r>
      <w:r w:rsidR="00D93BB7" w:rsidRPr="00D93BB7">
        <w:rPr>
          <w:rFonts w:ascii="Palentino" w:hAnsi="Palentino"/>
          <w:bCs/>
          <w:noProof/>
          <w:spacing w:val="-3"/>
          <w:sz w:val="24"/>
          <w:szCs w:val="24"/>
        </w:rPr>
        <w:t>(Wulandari et al., 2021)</w:t>
      </w:r>
      <w:r w:rsidR="00D93BB7">
        <w:rPr>
          <w:rFonts w:ascii="Palentino" w:hAnsi="Palentino"/>
          <w:bCs/>
          <w:spacing w:val="-3"/>
          <w:sz w:val="24"/>
          <w:szCs w:val="24"/>
        </w:rPr>
        <w:fldChar w:fldCharType="end"/>
      </w:r>
      <w:r w:rsidR="00D93BB7">
        <w:rPr>
          <w:rFonts w:ascii="Palentino" w:hAnsi="Palentino"/>
          <w:bCs/>
          <w:spacing w:val="-3"/>
          <w:sz w:val="24"/>
          <w:szCs w:val="24"/>
        </w:rPr>
        <w:t>.</w:t>
      </w:r>
    </w:p>
    <w:p w:rsidR="009F6441" w:rsidRDefault="00D93BB7" w:rsidP="00DC3A0A">
      <w:pPr>
        <w:spacing w:after="0" w:line="276" w:lineRule="auto"/>
        <w:ind w:firstLine="720"/>
        <w:jc w:val="both"/>
        <w:rPr>
          <w:rFonts w:ascii="Palentino" w:hAnsi="Palentino"/>
          <w:bCs/>
          <w:spacing w:val="-3"/>
          <w:sz w:val="24"/>
          <w:szCs w:val="24"/>
        </w:rPr>
      </w:pPr>
      <w:proofErr w:type="gramStart"/>
      <w:r w:rsidRPr="00D93BB7">
        <w:rPr>
          <w:rFonts w:ascii="Palentino" w:hAnsi="Palentino"/>
          <w:bCs/>
          <w:spacing w:val="-3"/>
          <w:sz w:val="24"/>
          <w:szCs w:val="24"/>
        </w:rPr>
        <w:t>Sebagaimana dikemukakan di atas, tujuan penelitian ini adalah untuk mengetahui sejauh mana supervisi a</w:t>
      </w:r>
      <w:r>
        <w:rPr>
          <w:rFonts w:ascii="Palentino" w:hAnsi="Palentino"/>
          <w:bCs/>
          <w:spacing w:val="-3"/>
          <w:sz w:val="24"/>
          <w:szCs w:val="24"/>
        </w:rPr>
        <w:t>kademik dan motivasi</w:t>
      </w:r>
      <w:r w:rsidRPr="00D93BB7">
        <w:rPr>
          <w:rFonts w:ascii="Palentino" w:hAnsi="Palentino"/>
          <w:bCs/>
          <w:spacing w:val="-3"/>
          <w:sz w:val="24"/>
          <w:szCs w:val="24"/>
        </w:rPr>
        <w:t xml:space="preserve"> mempengaruhi kinerja guru di SMP </w:t>
      </w:r>
      <w:r>
        <w:rPr>
          <w:rFonts w:ascii="Palentino" w:hAnsi="Palentino"/>
          <w:bCs/>
          <w:spacing w:val="-3"/>
          <w:sz w:val="24"/>
          <w:szCs w:val="24"/>
        </w:rPr>
        <w:t xml:space="preserve">Negeri </w:t>
      </w:r>
      <w:r w:rsidRPr="00D93BB7">
        <w:rPr>
          <w:rFonts w:ascii="Palentino" w:hAnsi="Palentino"/>
          <w:bCs/>
          <w:spacing w:val="-3"/>
          <w:sz w:val="24"/>
          <w:szCs w:val="24"/>
        </w:rPr>
        <w:t>Liukang Tangaya.</w:t>
      </w:r>
      <w:proofErr w:type="gramEnd"/>
    </w:p>
    <w:p w:rsidR="00673E89" w:rsidRPr="006836C2" w:rsidRDefault="00673E89" w:rsidP="00673E89">
      <w:pPr>
        <w:spacing w:after="0" w:line="276" w:lineRule="auto"/>
        <w:jc w:val="both"/>
        <w:rPr>
          <w:rFonts w:ascii="Palentino" w:hAnsi="Palentino"/>
          <w:b/>
          <w:sz w:val="24"/>
          <w:szCs w:val="24"/>
          <w:lang w:val="id-ID"/>
        </w:rPr>
      </w:pPr>
    </w:p>
    <w:p w:rsidR="001D22F2" w:rsidRPr="006836C2" w:rsidRDefault="001D22F2" w:rsidP="00673E89">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METODE</w:t>
      </w:r>
      <w:r w:rsidR="005D5DD5">
        <w:rPr>
          <w:rFonts w:ascii="Palentino" w:hAnsi="Palentino"/>
          <w:b/>
          <w:bCs/>
          <w:spacing w:val="-3"/>
          <w:sz w:val="24"/>
          <w:szCs w:val="24"/>
        </w:rPr>
        <w:t xml:space="preserve"> PENELITIAN</w:t>
      </w:r>
    </w:p>
    <w:p w:rsidR="00801C67" w:rsidRPr="000F2442" w:rsidRDefault="00801C67" w:rsidP="00DD36FF">
      <w:pPr>
        <w:widowControl w:val="0"/>
        <w:autoSpaceDE w:val="0"/>
        <w:autoSpaceDN w:val="0"/>
        <w:adjustRightInd w:val="0"/>
        <w:spacing w:after="0" w:line="276" w:lineRule="auto"/>
        <w:ind w:firstLine="720"/>
        <w:jc w:val="both"/>
        <w:rPr>
          <w:rFonts w:ascii="Palentino" w:hAnsi="Palentino"/>
          <w:sz w:val="24"/>
          <w:szCs w:val="24"/>
        </w:rPr>
      </w:pPr>
      <w:r w:rsidRPr="000F2442">
        <w:rPr>
          <w:rFonts w:ascii="Palentino" w:hAnsi="Palentino"/>
          <w:bCs/>
          <w:spacing w:val="-3"/>
          <w:sz w:val="24"/>
          <w:szCs w:val="24"/>
        </w:rPr>
        <w:t xml:space="preserve">Penelitian ini dilaksanakan di </w:t>
      </w:r>
      <w:r w:rsidR="00DD36FF">
        <w:rPr>
          <w:rFonts w:ascii="Palentino" w:hAnsi="Palentino"/>
          <w:sz w:val="24"/>
          <w:szCs w:val="24"/>
        </w:rPr>
        <w:t>SMP Negeri Se-K</w:t>
      </w:r>
      <w:r w:rsidRPr="000F2442">
        <w:rPr>
          <w:rFonts w:ascii="Palentino" w:hAnsi="Palentino"/>
          <w:sz w:val="24"/>
          <w:szCs w:val="24"/>
        </w:rPr>
        <w:t>ecamatan Liukang Tangaya</w:t>
      </w:r>
      <w:r w:rsidR="00EB05A0" w:rsidRPr="000F2442">
        <w:rPr>
          <w:rFonts w:ascii="Palentino" w:hAnsi="Palentino"/>
          <w:sz w:val="24"/>
          <w:szCs w:val="24"/>
        </w:rPr>
        <w:t xml:space="preserve"> pada September </w:t>
      </w:r>
      <w:proofErr w:type="gramStart"/>
      <w:r w:rsidR="00EB05A0" w:rsidRPr="000F2442">
        <w:rPr>
          <w:rFonts w:ascii="Palentino" w:hAnsi="Palentino"/>
          <w:sz w:val="24"/>
          <w:szCs w:val="24"/>
        </w:rPr>
        <w:t>sampai  November</w:t>
      </w:r>
      <w:proofErr w:type="gramEnd"/>
      <w:r w:rsidR="000F2442" w:rsidRPr="000F2442">
        <w:rPr>
          <w:rFonts w:ascii="Palentino" w:hAnsi="Palentino"/>
          <w:sz w:val="24"/>
          <w:szCs w:val="24"/>
        </w:rPr>
        <w:t xml:space="preserve"> 2020/2021</w:t>
      </w:r>
      <w:r w:rsidRPr="000F2442">
        <w:rPr>
          <w:rFonts w:ascii="Palentino" w:hAnsi="Palentino"/>
          <w:sz w:val="24"/>
          <w:szCs w:val="24"/>
        </w:rPr>
        <w:t xml:space="preserve">.  </w:t>
      </w:r>
      <w:proofErr w:type="gramStart"/>
      <w:r w:rsidR="00DC3A0A" w:rsidRPr="000F2442">
        <w:rPr>
          <w:rFonts w:ascii="Palentino" w:hAnsi="Palentino"/>
          <w:bCs/>
          <w:spacing w:val="-3"/>
          <w:sz w:val="24"/>
          <w:szCs w:val="24"/>
        </w:rPr>
        <w:t xml:space="preserve">Jenis penelitian </w:t>
      </w:r>
      <w:r w:rsidR="00EB05A0" w:rsidRPr="000F2442">
        <w:rPr>
          <w:rFonts w:ascii="Palentino" w:hAnsi="Palentino"/>
          <w:bCs/>
          <w:spacing w:val="-3"/>
          <w:sz w:val="24"/>
          <w:szCs w:val="24"/>
        </w:rPr>
        <w:t xml:space="preserve">Kuantitatif Deskriptif </w:t>
      </w:r>
      <w:r w:rsidR="00EB05A0" w:rsidRPr="000F2442">
        <w:rPr>
          <w:rFonts w:ascii="Palentino" w:hAnsi="Palentino"/>
          <w:sz w:val="24"/>
          <w:szCs w:val="24"/>
        </w:rPr>
        <w:t>dengan menggunakan studi regresi</w:t>
      </w:r>
      <w:r w:rsidR="00EB05A0" w:rsidRPr="000F2442">
        <w:rPr>
          <w:rFonts w:ascii="Palentino" w:hAnsi="Palentino"/>
          <w:bCs/>
          <w:spacing w:val="-3"/>
          <w:sz w:val="24"/>
          <w:szCs w:val="24"/>
        </w:rPr>
        <w:t>.</w:t>
      </w:r>
      <w:proofErr w:type="gramEnd"/>
      <w:r w:rsidR="00EB05A0" w:rsidRPr="000F2442">
        <w:rPr>
          <w:rFonts w:ascii="Palentino" w:hAnsi="Palentino"/>
          <w:bCs/>
          <w:spacing w:val="-3"/>
          <w:sz w:val="24"/>
          <w:szCs w:val="24"/>
        </w:rPr>
        <w:t xml:space="preserve"> </w:t>
      </w:r>
      <w:proofErr w:type="gramStart"/>
      <w:r w:rsidR="00DC3A0A" w:rsidRPr="000F2442">
        <w:rPr>
          <w:rFonts w:ascii="Palentino" w:hAnsi="Palentino"/>
          <w:bCs/>
          <w:spacing w:val="-3"/>
          <w:sz w:val="24"/>
          <w:szCs w:val="24"/>
        </w:rPr>
        <w:t>Populasi penelitian guru SMP Negeri Liukang Tangaya</w:t>
      </w:r>
      <w:r w:rsidR="00DD36FF">
        <w:rPr>
          <w:rFonts w:ascii="Palentino" w:hAnsi="Palentino"/>
          <w:bCs/>
          <w:spacing w:val="-3"/>
          <w:sz w:val="24"/>
          <w:szCs w:val="24"/>
        </w:rPr>
        <w:t xml:space="preserve"> Se-K</w:t>
      </w:r>
      <w:r w:rsidRPr="000F2442">
        <w:rPr>
          <w:rFonts w:ascii="Palentino" w:hAnsi="Palentino"/>
          <w:bCs/>
          <w:spacing w:val="-3"/>
          <w:sz w:val="24"/>
          <w:szCs w:val="24"/>
        </w:rPr>
        <w:t>ecamatan</w:t>
      </w:r>
      <w:r w:rsidR="00DC3A0A" w:rsidRPr="000F2442">
        <w:rPr>
          <w:rFonts w:ascii="Palentino" w:hAnsi="Palentino"/>
          <w:bCs/>
          <w:spacing w:val="-3"/>
          <w:sz w:val="24"/>
          <w:szCs w:val="24"/>
        </w:rPr>
        <w:t>.</w:t>
      </w:r>
      <w:proofErr w:type="gramEnd"/>
      <w:r w:rsidR="00DC3A0A" w:rsidRPr="000F2442">
        <w:rPr>
          <w:rFonts w:ascii="Palentino" w:hAnsi="Palentino"/>
          <w:bCs/>
          <w:spacing w:val="-3"/>
          <w:sz w:val="24"/>
          <w:szCs w:val="24"/>
        </w:rPr>
        <w:t xml:space="preserve"> </w:t>
      </w:r>
      <w:proofErr w:type="gramStart"/>
      <w:r w:rsidR="00DC3A0A" w:rsidRPr="000F2442">
        <w:rPr>
          <w:rFonts w:ascii="Palentino" w:hAnsi="Palentino"/>
          <w:bCs/>
          <w:spacing w:val="-3"/>
          <w:sz w:val="24"/>
          <w:szCs w:val="24"/>
        </w:rPr>
        <w:t xml:space="preserve">Sampel penelitian </w:t>
      </w:r>
      <w:r w:rsidR="00DC3A0A" w:rsidRPr="000F2442">
        <w:rPr>
          <w:rFonts w:ascii="Palentino" w:hAnsi="Palentino"/>
          <w:sz w:val="24"/>
          <w:szCs w:val="24"/>
        </w:rPr>
        <w:t xml:space="preserve">menggunakan teknik sampel acak berdasarkan area </w:t>
      </w:r>
      <w:r w:rsidR="00DC3A0A" w:rsidRPr="000F2442">
        <w:rPr>
          <w:rFonts w:ascii="Palentino" w:hAnsi="Palentino"/>
          <w:i/>
          <w:sz w:val="24"/>
          <w:szCs w:val="24"/>
        </w:rPr>
        <w:t>(cluster random sampling)</w:t>
      </w:r>
      <w:r w:rsidR="00DC3A0A" w:rsidRPr="000F2442">
        <w:rPr>
          <w:rFonts w:ascii="Palentino" w:hAnsi="Palentino"/>
          <w:sz w:val="24"/>
          <w:szCs w:val="24"/>
        </w:rPr>
        <w:t>.</w:t>
      </w:r>
      <w:proofErr w:type="gramEnd"/>
      <w:r w:rsidR="00EB05A0" w:rsidRPr="000F2442">
        <w:rPr>
          <w:rFonts w:ascii="Palentino" w:hAnsi="Palentino"/>
          <w:sz w:val="24"/>
          <w:szCs w:val="24"/>
        </w:rPr>
        <w:t xml:space="preserve"> Sehingga, </w:t>
      </w:r>
      <w:r w:rsidRPr="000F2442">
        <w:rPr>
          <w:rFonts w:ascii="Palentino" w:hAnsi="Palentino"/>
          <w:sz w:val="24"/>
          <w:szCs w:val="24"/>
        </w:rPr>
        <w:t>peneliti mengambil sampel sebanyak 3 se</w:t>
      </w:r>
      <w:r w:rsidR="00BD7877">
        <w:rPr>
          <w:rFonts w:ascii="Palentino" w:hAnsi="Palentino"/>
          <w:sz w:val="24"/>
          <w:szCs w:val="24"/>
        </w:rPr>
        <w:t xml:space="preserve">kolah, yakni SMP Negeri 4 </w:t>
      </w:r>
      <w:r w:rsidRPr="000F2442">
        <w:rPr>
          <w:rFonts w:ascii="Palentino" w:hAnsi="Palentino"/>
          <w:sz w:val="24"/>
          <w:szCs w:val="24"/>
        </w:rPr>
        <w:t>Liuk</w:t>
      </w:r>
      <w:r w:rsidR="00BD7877">
        <w:rPr>
          <w:rFonts w:ascii="Palentino" w:hAnsi="Palentino"/>
          <w:sz w:val="24"/>
          <w:szCs w:val="24"/>
        </w:rPr>
        <w:t xml:space="preserve">ang Tangaya, SMP Negeri 7 </w:t>
      </w:r>
      <w:r w:rsidRPr="000F2442">
        <w:rPr>
          <w:rFonts w:ascii="Palentino" w:hAnsi="Palentino"/>
          <w:sz w:val="24"/>
          <w:szCs w:val="24"/>
        </w:rPr>
        <w:t>Liukang Tangaya, dan SMP Negeri</w:t>
      </w:r>
      <w:r w:rsidRPr="000F2442">
        <w:rPr>
          <w:rFonts w:ascii="Palentino" w:hAnsi="Palentino"/>
          <w:spacing w:val="-14"/>
          <w:sz w:val="24"/>
          <w:szCs w:val="24"/>
        </w:rPr>
        <w:t xml:space="preserve"> </w:t>
      </w:r>
      <w:r w:rsidRPr="000F2442">
        <w:rPr>
          <w:rFonts w:ascii="Palentino" w:hAnsi="Palentino"/>
          <w:sz w:val="24"/>
          <w:szCs w:val="24"/>
        </w:rPr>
        <w:t>8</w:t>
      </w:r>
      <w:r w:rsidRPr="000F2442">
        <w:rPr>
          <w:rFonts w:ascii="Palentino" w:hAnsi="Palentino"/>
          <w:spacing w:val="-13"/>
          <w:sz w:val="24"/>
          <w:szCs w:val="24"/>
        </w:rPr>
        <w:t xml:space="preserve"> </w:t>
      </w:r>
      <w:r w:rsidRPr="000F2442">
        <w:rPr>
          <w:rFonts w:ascii="Palentino" w:hAnsi="Palentino"/>
          <w:sz w:val="24"/>
          <w:szCs w:val="24"/>
        </w:rPr>
        <w:t>Liukang</w:t>
      </w:r>
      <w:r w:rsidRPr="000F2442">
        <w:rPr>
          <w:rFonts w:ascii="Palentino" w:hAnsi="Palentino"/>
          <w:spacing w:val="-17"/>
          <w:sz w:val="24"/>
          <w:szCs w:val="24"/>
        </w:rPr>
        <w:t xml:space="preserve"> </w:t>
      </w:r>
      <w:r w:rsidRPr="000F2442">
        <w:rPr>
          <w:rFonts w:ascii="Palentino" w:hAnsi="Palentino"/>
          <w:sz w:val="24"/>
          <w:szCs w:val="24"/>
        </w:rPr>
        <w:t>Tangaya.</w:t>
      </w:r>
      <w:r w:rsidR="00DD36FF">
        <w:rPr>
          <w:rFonts w:ascii="Palentino" w:hAnsi="Palentino"/>
          <w:sz w:val="24"/>
          <w:szCs w:val="24"/>
        </w:rPr>
        <w:t xml:space="preserve"> </w:t>
      </w:r>
      <w:proofErr w:type="gramStart"/>
      <w:r w:rsidRPr="000F2442">
        <w:rPr>
          <w:rFonts w:ascii="Palentino" w:hAnsi="Palentino"/>
          <w:sz w:val="24"/>
          <w:szCs w:val="24"/>
        </w:rPr>
        <w:t>Prosedur pe</w:t>
      </w:r>
      <w:r w:rsidR="00DD36FF">
        <w:rPr>
          <w:rFonts w:ascii="Palentino" w:hAnsi="Palentino"/>
          <w:sz w:val="24"/>
          <w:szCs w:val="24"/>
        </w:rPr>
        <w:t>ngumpulan data melalui angket, dan d</w:t>
      </w:r>
      <w:r w:rsidRPr="000F2442">
        <w:rPr>
          <w:rFonts w:ascii="Palentino" w:hAnsi="Palentino"/>
          <w:sz w:val="24"/>
          <w:szCs w:val="24"/>
        </w:rPr>
        <w:t>okumentasi.</w:t>
      </w:r>
      <w:proofErr w:type="gramEnd"/>
      <w:r w:rsidRPr="000F2442">
        <w:rPr>
          <w:rFonts w:ascii="Palentino" w:hAnsi="Palentino"/>
          <w:sz w:val="24"/>
          <w:szCs w:val="24"/>
        </w:rPr>
        <w:t xml:space="preserve"> </w:t>
      </w:r>
      <w:proofErr w:type="gramStart"/>
      <w:r w:rsidRPr="000F2442">
        <w:rPr>
          <w:rFonts w:ascii="Palentino" w:hAnsi="Palentino"/>
          <w:sz w:val="24"/>
          <w:szCs w:val="24"/>
        </w:rPr>
        <w:t>Prosedur analisi</w:t>
      </w:r>
      <w:r w:rsidR="00EB05A0" w:rsidRPr="000F2442">
        <w:rPr>
          <w:rFonts w:ascii="Palentino" w:hAnsi="Palentino"/>
          <w:sz w:val="24"/>
          <w:szCs w:val="24"/>
        </w:rPr>
        <w:t>s</w:t>
      </w:r>
      <w:r w:rsidRPr="000F2442">
        <w:rPr>
          <w:rFonts w:ascii="Palentino" w:hAnsi="Palentino"/>
          <w:sz w:val="24"/>
          <w:szCs w:val="24"/>
        </w:rPr>
        <w:t xml:space="preserve"> d</w:t>
      </w:r>
      <w:r w:rsidR="00DD36FF">
        <w:rPr>
          <w:rFonts w:ascii="Palentino" w:hAnsi="Palentino"/>
          <w:sz w:val="24"/>
          <w:szCs w:val="24"/>
        </w:rPr>
        <w:t>ata mengunakan uji persyaratan i</w:t>
      </w:r>
      <w:r w:rsidRPr="000F2442">
        <w:rPr>
          <w:rFonts w:ascii="Palentino" w:hAnsi="Palentino"/>
          <w:sz w:val="24"/>
          <w:szCs w:val="24"/>
        </w:rPr>
        <w:t>ntrumen, uji persyaratan analisis data, dan uji hipotesis.</w:t>
      </w:r>
      <w:proofErr w:type="gramEnd"/>
      <w:r w:rsidR="000F2442" w:rsidRPr="000F2442">
        <w:rPr>
          <w:rFonts w:ascii="Palentino" w:hAnsi="Palentino"/>
          <w:sz w:val="24"/>
          <w:szCs w:val="24"/>
        </w:rPr>
        <w:t xml:space="preserve"> </w:t>
      </w:r>
    </w:p>
    <w:p w:rsidR="00673E89" w:rsidRDefault="00673E89" w:rsidP="00673E89">
      <w:pPr>
        <w:widowControl w:val="0"/>
        <w:autoSpaceDE w:val="0"/>
        <w:autoSpaceDN w:val="0"/>
        <w:adjustRightInd w:val="0"/>
        <w:spacing w:after="0" w:line="276" w:lineRule="auto"/>
        <w:jc w:val="both"/>
        <w:rPr>
          <w:rFonts w:ascii="Palentino" w:hAnsi="Palentino"/>
          <w:b/>
          <w:bCs/>
          <w:spacing w:val="-3"/>
          <w:sz w:val="24"/>
          <w:szCs w:val="24"/>
        </w:rPr>
      </w:pPr>
    </w:p>
    <w:p w:rsidR="001D22F2" w:rsidRPr="006836C2" w:rsidRDefault="001D22F2" w:rsidP="00673E89">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HASIL DAN PEMBAHASAN</w:t>
      </w:r>
    </w:p>
    <w:p w:rsidR="00F352A6" w:rsidRPr="00F352A6" w:rsidRDefault="00F352A6" w:rsidP="004D7A49">
      <w:pPr>
        <w:widowControl w:val="0"/>
        <w:autoSpaceDE w:val="0"/>
        <w:autoSpaceDN w:val="0"/>
        <w:adjustRightInd w:val="0"/>
        <w:spacing w:after="0" w:line="276" w:lineRule="auto"/>
        <w:jc w:val="both"/>
        <w:rPr>
          <w:rFonts w:ascii="Palentino" w:hAnsi="Palentino"/>
          <w:bCs/>
          <w:spacing w:val="-3"/>
          <w:sz w:val="24"/>
          <w:szCs w:val="24"/>
        </w:rPr>
      </w:pPr>
      <w:proofErr w:type="gramStart"/>
      <w:r>
        <w:rPr>
          <w:rFonts w:ascii="Palentino" w:hAnsi="Palentino"/>
          <w:sz w:val="24"/>
        </w:rPr>
        <w:t xml:space="preserve">Tabel </w:t>
      </w:r>
      <w:r w:rsidRPr="00F352A6">
        <w:rPr>
          <w:rFonts w:ascii="Palentino" w:hAnsi="Palentino"/>
          <w:sz w:val="24"/>
        </w:rPr>
        <w:t>1.</w:t>
      </w:r>
      <w:proofErr w:type="gramEnd"/>
      <w:r w:rsidRPr="00F352A6">
        <w:rPr>
          <w:rFonts w:ascii="Palentino" w:hAnsi="Palentino"/>
          <w:sz w:val="24"/>
        </w:rPr>
        <w:t xml:space="preserve"> Distribusi Frekuensi Supervisi Akademik</w:t>
      </w:r>
      <w:r w:rsidRPr="00F352A6">
        <w:rPr>
          <w:rFonts w:ascii="Palentino" w:hAnsi="Palentino"/>
          <w:bCs/>
          <w:spacing w:val="-3"/>
          <w:sz w:val="24"/>
          <w:szCs w:val="24"/>
        </w:rPr>
        <w:t xml:space="preserve"> </w:t>
      </w:r>
    </w:p>
    <w:tbl>
      <w:tblPr>
        <w:tblStyle w:val="TableGrid"/>
        <w:tblW w:w="0" w:type="auto"/>
        <w:jc w:val="center"/>
        <w:tblInd w:w="-1192" w:type="dxa"/>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2730"/>
        <w:gridCol w:w="3107"/>
        <w:gridCol w:w="2569"/>
      </w:tblGrid>
      <w:tr w:rsidR="00F352A6" w:rsidRPr="00F352A6" w:rsidTr="004D7A49">
        <w:trPr>
          <w:trHeight w:val="273"/>
          <w:jc w:val="center"/>
        </w:trPr>
        <w:tc>
          <w:tcPr>
            <w:tcW w:w="2730" w:type="dxa"/>
          </w:tcPr>
          <w:p w:rsidR="00F352A6" w:rsidRPr="00F352A6" w:rsidRDefault="00F352A6" w:rsidP="00F352A6">
            <w:pPr>
              <w:pStyle w:val="TableParagraph"/>
              <w:spacing w:line="276" w:lineRule="auto"/>
              <w:ind w:right="643"/>
              <w:jc w:val="right"/>
              <w:rPr>
                <w:rFonts w:ascii="Palentino" w:hAnsi="Palentino"/>
                <w:b/>
                <w:sz w:val="24"/>
              </w:rPr>
            </w:pPr>
            <w:r w:rsidRPr="00F352A6">
              <w:rPr>
                <w:rFonts w:ascii="Palentino" w:hAnsi="Palentino"/>
                <w:b/>
                <w:sz w:val="24"/>
              </w:rPr>
              <w:t>No</w:t>
            </w:r>
          </w:p>
        </w:tc>
        <w:tc>
          <w:tcPr>
            <w:tcW w:w="3107" w:type="dxa"/>
          </w:tcPr>
          <w:p w:rsidR="00F352A6" w:rsidRPr="00F352A6" w:rsidRDefault="00F352A6" w:rsidP="00F352A6">
            <w:pPr>
              <w:pStyle w:val="TableParagraph"/>
              <w:spacing w:line="276" w:lineRule="auto"/>
              <w:ind w:right="865"/>
              <w:jc w:val="right"/>
              <w:rPr>
                <w:rFonts w:ascii="Palentino" w:hAnsi="Palentino"/>
                <w:b/>
                <w:sz w:val="24"/>
              </w:rPr>
            </w:pPr>
            <w:r w:rsidRPr="00F352A6">
              <w:rPr>
                <w:rFonts w:ascii="Palentino" w:hAnsi="Palentino"/>
                <w:b/>
                <w:sz w:val="24"/>
              </w:rPr>
              <w:t>Kelas Interval</w:t>
            </w:r>
          </w:p>
        </w:tc>
        <w:tc>
          <w:tcPr>
            <w:tcW w:w="2569" w:type="dxa"/>
          </w:tcPr>
          <w:p w:rsidR="00F352A6" w:rsidRPr="00F352A6" w:rsidRDefault="00F352A6" w:rsidP="00F352A6">
            <w:pPr>
              <w:pStyle w:val="TableParagraph"/>
              <w:spacing w:line="276" w:lineRule="auto"/>
              <w:ind w:right="974"/>
              <w:jc w:val="right"/>
              <w:rPr>
                <w:rFonts w:ascii="Palentino" w:hAnsi="Palentino"/>
                <w:b/>
                <w:sz w:val="24"/>
              </w:rPr>
            </w:pPr>
            <w:r w:rsidRPr="00F352A6">
              <w:rPr>
                <w:rFonts w:ascii="Palentino" w:hAnsi="Palentino"/>
                <w:b/>
                <w:sz w:val="24"/>
              </w:rPr>
              <w:t>Frekuensi</w:t>
            </w:r>
          </w:p>
        </w:tc>
      </w:tr>
      <w:tr w:rsidR="00F352A6" w:rsidRPr="00F352A6" w:rsidTr="004D7A49">
        <w:trPr>
          <w:trHeight w:val="276"/>
          <w:jc w:val="center"/>
        </w:trPr>
        <w:tc>
          <w:tcPr>
            <w:tcW w:w="2730" w:type="dxa"/>
          </w:tcPr>
          <w:p w:rsidR="00F352A6" w:rsidRPr="00F352A6" w:rsidRDefault="00F352A6" w:rsidP="00F352A6">
            <w:pPr>
              <w:pStyle w:val="TableParagraph"/>
              <w:spacing w:line="276" w:lineRule="auto"/>
              <w:ind w:right="111"/>
              <w:jc w:val="center"/>
              <w:rPr>
                <w:rFonts w:ascii="Palentino" w:hAnsi="Palentino"/>
                <w:sz w:val="24"/>
              </w:rPr>
            </w:pPr>
            <w:r w:rsidRPr="00F352A6">
              <w:rPr>
                <w:rFonts w:ascii="Palentino" w:hAnsi="Palentino"/>
                <w:w w:val="99"/>
                <w:sz w:val="24"/>
              </w:rPr>
              <w:t>1</w:t>
            </w:r>
          </w:p>
        </w:tc>
        <w:tc>
          <w:tcPr>
            <w:tcW w:w="3107" w:type="dxa"/>
          </w:tcPr>
          <w:p w:rsidR="00F352A6" w:rsidRPr="00F352A6" w:rsidRDefault="00F352A6" w:rsidP="00F352A6">
            <w:pPr>
              <w:pStyle w:val="TableParagraph"/>
              <w:spacing w:line="276" w:lineRule="auto"/>
              <w:ind w:left="641" w:right="863"/>
              <w:jc w:val="center"/>
              <w:rPr>
                <w:rFonts w:ascii="Palentino" w:hAnsi="Palentino"/>
                <w:sz w:val="24"/>
              </w:rPr>
            </w:pPr>
            <w:r w:rsidRPr="00F352A6">
              <w:rPr>
                <w:rFonts w:ascii="Palentino" w:hAnsi="Palentino"/>
                <w:sz w:val="24"/>
              </w:rPr>
              <w:t>64 – 70</w:t>
            </w:r>
          </w:p>
        </w:tc>
        <w:tc>
          <w:tcPr>
            <w:tcW w:w="2569" w:type="dxa"/>
          </w:tcPr>
          <w:p w:rsidR="00F352A6" w:rsidRPr="00F352A6" w:rsidRDefault="00F352A6" w:rsidP="00F352A6">
            <w:pPr>
              <w:pStyle w:val="TableParagraph"/>
              <w:spacing w:line="276" w:lineRule="auto"/>
              <w:ind w:right="104"/>
              <w:jc w:val="center"/>
              <w:rPr>
                <w:rFonts w:ascii="Palentino" w:hAnsi="Palentino"/>
                <w:sz w:val="24"/>
              </w:rPr>
            </w:pPr>
            <w:r w:rsidRPr="00F352A6">
              <w:rPr>
                <w:rFonts w:ascii="Palentino" w:hAnsi="Palentino"/>
                <w:w w:val="99"/>
                <w:sz w:val="24"/>
              </w:rPr>
              <w:t>3</w:t>
            </w:r>
          </w:p>
        </w:tc>
      </w:tr>
      <w:tr w:rsidR="00F352A6" w:rsidRPr="00F352A6" w:rsidTr="004D7A49">
        <w:trPr>
          <w:trHeight w:val="276"/>
          <w:jc w:val="center"/>
        </w:trPr>
        <w:tc>
          <w:tcPr>
            <w:tcW w:w="2730" w:type="dxa"/>
          </w:tcPr>
          <w:p w:rsidR="00F352A6" w:rsidRPr="00F352A6" w:rsidRDefault="00F352A6" w:rsidP="00F352A6">
            <w:pPr>
              <w:pStyle w:val="TableParagraph"/>
              <w:spacing w:line="276" w:lineRule="auto"/>
              <w:ind w:right="111"/>
              <w:jc w:val="center"/>
              <w:rPr>
                <w:rFonts w:ascii="Palentino" w:hAnsi="Palentino"/>
                <w:sz w:val="24"/>
              </w:rPr>
            </w:pPr>
            <w:r w:rsidRPr="00F352A6">
              <w:rPr>
                <w:rFonts w:ascii="Palentino" w:hAnsi="Palentino"/>
                <w:w w:val="99"/>
                <w:sz w:val="24"/>
              </w:rPr>
              <w:t>2</w:t>
            </w:r>
          </w:p>
        </w:tc>
        <w:tc>
          <w:tcPr>
            <w:tcW w:w="3107" w:type="dxa"/>
          </w:tcPr>
          <w:p w:rsidR="00F352A6" w:rsidRPr="00F352A6" w:rsidRDefault="00F352A6" w:rsidP="00F352A6">
            <w:pPr>
              <w:pStyle w:val="TableParagraph"/>
              <w:spacing w:line="276" w:lineRule="auto"/>
              <w:ind w:left="641" w:right="863"/>
              <w:jc w:val="center"/>
              <w:rPr>
                <w:rFonts w:ascii="Palentino" w:hAnsi="Palentino"/>
                <w:sz w:val="24"/>
              </w:rPr>
            </w:pPr>
            <w:r w:rsidRPr="00F352A6">
              <w:rPr>
                <w:rFonts w:ascii="Palentino" w:hAnsi="Palentino"/>
                <w:sz w:val="24"/>
              </w:rPr>
              <w:t>71 – 77</w:t>
            </w:r>
          </w:p>
        </w:tc>
        <w:tc>
          <w:tcPr>
            <w:tcW w:w="2569" w:type="dxa"/>
          </w:tcPr>
          <w:p w:rsidR="00F352A6" w:rsidRPr="00F352A6" w:rsidRDefault="00F352A6" w:rsidP="00F352A6">
            <w:pPr>
              <w:pStyle w:val="TableParagraph"/>
              <w:spacing w:line="276" w:lineRule="auto"/>
              <w:ind w:right="104"/>
              <w:jc w:val="center"/>
              <w:rPr>
                <w:rFonts w:ascii="Palentino" w:hAnsi="Palentino"/>
                <w:sz w:val="24"/>
              </w:rPr>
            </w:pPr>
            <w:r w:rsidRPr="00F352A6">
              <w:rPr>
                <w:rFonts w:ascii="Palentino" w:hAnsi="Palentino"/>
                <w:w w:val="99"/>
                <w:sz w:val="24"/>
              </w:rPr>
              <w:t>2</w:t>
            </w:r>
          </w:p>
        </w:tc>
      </w:tr>
      <w:tr w:rsidR="00F352A6" w:rsidRPr="00F352A6" w:rsidTr="004D7A49">
        <w:trPr>
          <w:trHeight w:val="276"/>
          <w:jc w:val="center"/>
        </w:trPr>
        <w:tc>
          <w:tcPr>
            <w:tcW w:w="2730" w:type="dxa"/>
          </w:tcPr>
          <w:p w:rsidR="00F352A6" w:rsidRPr="00F352A6" w:rsidRDefault="00F352A6" w:rsidP="00F352A6">
            <w:pPr>
              <w:pStyle w:val="TableParagraph"/>
              <w:spacing w:line="276" w:lineRule="auto"/>
              <w:ind w:right="111"/>
              <w:jc w:val="center"/>
              <w:rPr>
                <w:rFonts w:ascii="Palentino" w:hAnsi="Palentino"/>
                <w:sz w:val="24"/>
              </w:rPr>
            </w:pPr>
            <w:r w:rsidRPr="00F352A6">
              <w:rPr>
                <w:rFonts w:ascii="Palentino" w:hAnsi="Palentino"/>
                <w:w w:val="99"/>
                <w:sz w:val="24"/>
              </w:rPr>
              <w:t>3</w:t>
            </w:r>
          </w:p>
        </w:tc>
        <w:tc>
          <w:tcPr>
            <w:tcW w:w="3107" w:type="dxa"/>
          </w:tcPr>
          <w:p w:rsidR="00F352A6" w:rsidRPr="00F352A6" w:rsidRDefault="00F352A6" w:rsidP="00F352A6">
            <w:pPr>
              <w:pStyle w:val="TableParagraph"/>
              <w:spacing w:line="276" w:lineRule="auto"/>
              <w:ind w:left="641" w:right="863"/>
              <w:jc w:val="center"/>
              <w:rPr>
                <w:rFonts w:ascii="Palentino" w:hAnsi="Palentino"/>
                <w:sz w:val="24"/>
              </w:rPr>
            </w:pPr>
            <w:r w:rsidRPr="00F352A6">
              <w:rPr>
                <w:rFonts w:ascii="Palentino" w:hAnsi="Palentino"/>
                <w:sz w:val="24"/>
              </w:rPr>
              <w:t>78 – 84</w:t>
            </w:r>
          </w:p>
        </w:tc>
        <w:tc>
          <w:tcPr>
            <w:tcW w:w="2569" w:type="dxa"/>
          </w:tcPr>
          <w:p w:rsidR="00F352A6" w:rsidRPr="00F352A6" w:rsidRDefault="00F352A6" w:rsidP="00F352A6">
            <w:pPr>
              <w:pStyle w:val="TableParagraph"/>
              <w:spacing w:line="276" w:lineRule="auto"/>
              <w:ind w:right="104"/>
              <w:jc w:val="center"/>
              <w:rPr>
                <w:rFonts w:ascii="Palentino" w:hAnsi="Palentino"/>
                <w:sz w:val="24"/>
              </w:rPr>
            </w:pPr>
            <w:r w:rsidRPr="00F352A6">
              <w:rPr>
                <w:rFonts w:ascii="Palentino" w:hAnsi="Palentino"/>
                <w:w w:val="99"/>
                <w:sz w:val="24"/>
              </w:rPr>
              <w:t>3</w:t>
            </w:r>
          </w:p>
        </w:tc>
      </w:tr>
      <w:tr w:rsidR="00F352A6" w:rsidRPr="00F352A6" w:rsidTr="004D7A49">
        <w:trPr>
          <w:trHeight w:val="275"/>
          <w:jc w:val="center"/>
        </w:trPr>
        <w:tc>
          <w:tcPr>
            <w:tcW w:w="2730" w:type="dxa"/>
          </w:tcPr>
          <w:p w:rsidR="00F352A6" w:rsidRPr="00F352A6" w:rsidRDefault="00F352A6" w:rsidP="00F352A6">
            <w:pPr>
              <w:pStyle w:val="TableParagraph"/>
              <w:spacing w:line="276" w:lineRule="auto"/>
              <w:ind w:right="111"/>
              <w:jc w:val="center"/>
              <w:rPr>
                <w:rFonts w:ascii="Palentino" w:hAnsi="Palentino"/>
                <w:sz w:val="24"/>
              </w:rPr>
            </w:pPr>
            <w:r w:rsidRPr="00F352A6">
              <w:rPr>
                <w:rFonts w:ascii="Palentino" w:hAnsi="Palentino"/>
                <w:w w:val="99"/>
                <w:sz w:val="24"/>
              </w:rPr>
              <w:t>4</w:t>
            </w:r>
          </w:p>
        </w:tc>
        <w:tc>
          <w:tcPr>
            <w:tcW w:w="3107" w:type="dxa"/>
          </w:tcPr>
          <w:p w:rsidR="00F352A6" w:rsidRPr="00F352A6" w:rsidRDefault="00F352A6" w:rsidP="00F352A6">
            <w:pPr>
              <w:pStyle w:val="TableParagraph"/>
              <w:spacing w:line="276" w:lineRule="auto"/>
              <w:ind w:left="641" w:right="853"/>
              <w:jc w:val="center"/>
              <w:rPr>
                <w:rFonts w:ascii="Palentino" w:hAnsi="Palentino"/>
                <w:sz w:val="24"/>
              </w:rPr>
            </w:pPr>
            <w:r w:rsidRPr="00F352A6">
              <w:rPr>
                <w:rFonts w:ascii="Palentino" w:hAnsi="Palentino"/>
                <w:sz w:val="24"/>
              </w:rPr>
              <w:t>85 – 91</w:t>
            </w:r>
          </w:p>
        </w:tc>
        <w:tc>
          <w:tcPr>
            <w:tcW w:w="2569" w:type="dxa"/>
          </w:tcPr>
          <w:p w:rsidR="00F352A6" w:rsidRPr="00F352A6" w:rsidRDefault="00F352A6" w:rsidP="00F352A6">
            <w:pPr>
              <w:pStyle w:val="TableParagraph"/>
              <w:spacing w:line="276" w:lineRule="auto"/>
              <w:ind w:right="104"/>
              <w:jc w:val="center"/>
              <w:rPr>
                <w:rFonts w:ascii="Palentino" w:hAnsi="Palentino"/>
                <w:sz w:val="24"/>
              </w:rPr>
            </w:pPr>
            <w:r w:rsidRPr="00F352A6">
              <w:rPr>
                <w:rFonts w:ascii="Palentino" w:hAnsi="Palentino"/>
                <w:w w:val="99"/>
                <w:sz w:val="24"/>
              </w:rPr>
              <w:t>5</w:t>
            </w:r>
          </w:p>
        </w:tc>
      </w:tr>
      <w:tr w:rsidR="00F352A6" w:rsidRPr="00F352A6" w:rsidTr="004D7A49">
        <w:trPr>
          <w:trHeight w:val="278"/>
          <w:jc w:val="center"/>
        </w:trPr>
        <w:tc>
          <w:tcPr>
            <w:tcW w:w="2730" w:type="dxa"/>
          </w:tcPr>
          <w:p w:rsidR="00F352A6" w:rsidRPr="00F352A6" w:rsidRDefault="00F352A6" w:rsidP="00F352A6">
            <w:pPr>
              <w:pStyle w:val="TableParagraph"/>
              <w:spacing w:line="276" w:lineRule="auto"/>
              <w:ind w:right="111"/>
              <w:jc w:val="center"/>
              <w:rPr>
                <w:rFonts w:ascii="Palentino" w:hAnsi="Palentino"/>
                <w:sz w:val="24"/>
              </w:rPr>
            </w:pPr>
            <w:r w:rsidRPr="00F352A6">
              <w:rPr>
                <w:rFonts w:ascii="Palentino" w:hAnsi="Palentino"/>
                <w:w w:val="99"/>
                <w:sz w:val="24"/>
              </w:rPr>
              <w:t>5</w:t>
            </w:r>
          </w:p>
        </w:tc>
        <w:tc>
          <w:tcPr>
            <w:tcW w:w="3107" w:type="dxa"/>
          </w:tcPr>
          <w:p w:rsidR="00F352A6" w:rsidRPr="00F352A6" w:rsidRDefault="00F352A6" w:rsidP="00F352A6">
            <w:pPr>
              <w:pStyle w:val="TableParagraph"/>
              <w:spacing w:line="276" w:lineRule="auto"/>
              <w:ind w:left="641" w:right="853"/>
              <w:jc w:val="center"/>
              <w:rPr>
                <w:rFonts w:ascii="Palentino" w:hAnsi="Palentino"/>
                <w:sz w:val="24"/>
              </w:rPr>
            </w:pPr>
            <w:r w:rsidRPr="00F352A6">
              <w:rPr>
                <w:rFonts w:ascii="Palentino" w:hAnsi="Palentino"/>
                <w:sz w:val="24"/>
              </w:rPr>
              <w:t>92 – 98</w:t>
            </w:r>
          </w:p>
        </w:tc>
        <w:tc>
          <w:tcPr>
            <w:tcW w:w="2569" w:type="dxa"/>
          </w:tcPr>
          <w:p w:rsidR="00F352A6" w:rsidRPr="00F352A6" w:rsidRDefault="00F352A6" w:rsidP="00F352A6">
            <w:pPr>
              <w:pStyle w:val="TableParagraph"/>
              <w:spacing w:line="276" w:lineRule="auto"/>
              <w:ind w:left="868" w:right="971"/>
              <w:jc w:val="center"/>
              <w:rPr>
                <w:rFonts w:ascii="Palentino" w:hAnsi="Palentino"/>
                <w:sz w:val="24"/>
              </w:rPr>
            </w:pPr>
            <w:r w:rsidRPr="00F352A6">
              <w:rPr>
                <w:rFonts w:ascii="Palentino" w:hAnsi="Palentino"/>
                <w:sz w:val="24"/>
              </w:rPr>
              <w:t>11</w:t>
            </w:r>
          </w:p>
        </w:tc>
      </w:tr>
      <w:tr w:rsidR="00F352A6" w:rsidRPr="00F352A6" w:rsidTr="004D7A49">
        <w:trPr>
          <w:trHeight w:val="278"/>
          <w:jc w:val="center"/>
        </w:trPr>
        <w:tc>
          <w:tcPr>
            <w:tcW w:w="2730" w:type="dxa"/>
          </w:tcPr>
          <w:p w:rsidR="00F352A6" w:rsidRPr="00F352A6" w:rsidRDefault="00F352A6" w:rsidP="00F352A6">
            <w:pPr>
              <w:pStyle w:val="TableParagraph"/>
              <w:spacing w:line="276" w:lineRule="auto"/>
              <w:rPr>
                <w:rFonts w:ascii="Palentino" w:hAnsi="Palentino"/>
                <w:sz w:val="20"/>
              </w:rPr>
            </w:pPr>
          </w:p>
        </w:tc>
        <w:tc>
          <w:tcPr>
            <w:tcW w:w="3107" w:type="dxa"/>
          </w:tcPr>
          <w:p w:rsidR="00F352A6" w:rsidRPr="00F352A6" w:rsidRDefault="00F352A6" w:rsidP="00F352A6">
            <w:pPr>
              <w:pStyle w:val="TableParagraph"/>
              <w:spacing w:line="276" w:lineRule="auto"/>
              <w:ind w:left="641" w:right="861"/>
              <w:jc w:val="center"/>
              <w:rPr>
                <w:rFonts w:ascii="Palentino" w:hAnsi="Palentino"/>
                <w:sz w:val="24"/>
              </w:rPr>
            </w:pPr>
            <w:r w:rsidRPr="00F352A6">
              <w:rPr>
                <w:rFonts w:ascii="Palentino" w:hAnsi="Palentino"/>
                <w:sz w:val="24"/>
              </w:rPr>
              <w:t>Jumlah</w:t>
            </w:r>
          </w:p>
        </w:tc>
        <w:tc>
          <w:tcPr>
            <w:tcW w:w="2569" w:type="dxa"/>
          </w:tcPr>
          <w:p w:rsidR="00F352A6" w:rsidRPr="00F352A6" w:rsidRDefault="00F352A6" w:rsidP="00F352A6">
            <w:pPr>
              <w:pStyle w:val="TableParagraph"/>
              <w:spacing w:line="276" w:lineRule="auto"/>
              <w:ind w:left="868" w:right="971"/>
              <w:jc w:val="center"/>
              <w:rPr>
                <w:rFonts w:ascii="Palentino" w:hAnsi="Palentino"/>
                <w:sz w:val="24"/>
              </w:rPr>
            </w:pPr>
            <w:r w:rsidRPr="00F352A6">
              <w:rPr>
                <w:rFonts w:ascii="Palentino" w:hAnsi="Palentino"/>
                <w:sz w:val="24"/>
              </w:rPr>
              <w:t>24</w:t>
            </w:r>
          </w:p>
        </w:tc>
      </w:tr>
    </w:tbl>
    <w:p w:rsidR="004D7A49" w:rsidRDefault="00F352A6" w:rsidP="004D7A49">
      <w:pPr>
        <w:spacing w:line="276" w:lineRule="auto"/>
        <w:rPr>
          <w:rFonts w:ascii="Palentino" w:hAnsi="Palentino"/>
          <w:sz w:val="24"/>
        </w:rPr>
      </w:pPr>
      <w:proofErr w:type="gramStart"/>
      <w:r w:rsidRPr="00F352A6">
        <w:rPr>
          <w:rFonts w:ascii="Palentino" w:hAnsi="Palentino"/>
          <w:sz w:val="24"/>
        </w:rPr>
        <w:t>Sumber :</w:t>
      </w:r>
      <w:proofErr w:type="gramEnd"/>
      <w:r w:rsidRPr="00F352A6">
        <w:rPr>
          <w:rFonts w:ascii="Palentino" w:hAnsi="Palentino"/>
          <w:sz w:val="24"/>
        </w:rPr>
        <w:t xml:space="preserve"> Data hasil analisis angket tahun 2021</w:t>
      </w:r>
    </w:p>
    <w:p w:rsidR="00B130B9" w:rsidRDefault="00F352A6" w:rsidP="004D7A49">
      <w:pPr>
        <w:pStyle w:val="BodyText"/>
        <w:spacing w:line="276" w:lineRule="auto"/>
        <w:ind w:left="0" w:right="44" w:firstLine="720"/>
        <w:jc w:val="both"/>
        <w:rPr>
          <w:rFonts w:ascii="Palentino" w:hAnsi="Palentino"/>
        </w:rPr>
      </w:pPr>
      <w:r w:rsidRPr="00F352A6">
        <w:rPr>
          <w:rFonts w:ascii="Palentino" w:hAnsi="Palentino"/>
        </w:rPr>
        <w:t>Berdasarkan</w:t>
      </w:r>
      <w:r w:rsidRPr="00F352A6">
        <w:rPr>
          <w:rFonts w:ascii="Palentino" w:hAnsi="Palentino"/>
          <w:spacing w:val="47"/>
        </w:rPr>
        <w:t xml:space="preserve"> </w:t>
      </w:r>
      <w:r w:rsidRPr="00F352A6">
        <w:rPr>
          <w:rFonts w:ascii="Palentino" w:hAnsi="Palentino"/>
        </w:rPr>
        <w:t>tabel</w:t>
      </w:r>
      <w:r w:rsidRPr="00F352A6">
        <w:rPr>
          <w:rFonts w:ascii="Palentino" w:hAnsi="Palentino"/>
          <w:spacing w:val="51"/>
        </w:rPr>
        <w:t xml:space="preserve"> </w:t>
      </w:r>
      <w:r w:rsidRPr="00F352A6">
        <w:rPr>
          <w:rFonts w:ascii="Palentino" w:hAnsi="Palentino"/>
        </w:rPr>
        <w:t>di</w:t>
      </w:r>
      <w:r w:rsidRPr="00F352A6">
        <w:rPr>
          <w:rFonts w:ascii="Palentino" w:hAnsi="Palentino"/>
          <w:spacing w:val="51"/>
        </w:rPr>
        <w:t xml:space="preserve"> </w:t>
      </w:r>
      <w:r w:rsidRPr="00F352A6">
        <w:rPr>
          <w:rFonts w:ascii="Palentino" w:hAnsi="Palentino"/>
        </w:rPr>
        <w:t>atas,</w:t>
      </w:r>
      <w:r w:rsidRPr="00F352A6">
        <w:rPr>
          <w:rFonts w:ascii="Palentino" w:hAnsi="Palentino"/>
          <w:spacing w:val="47"/>
        </w:rPr>
        <w:t xml:space="preserve"> </w:t>
      </w:r>
      <w:r w:rsidRPr="00F352A6">
        <w:rPr>
          <w:rFonts w:ascii="Palentino" w:hAnsi="Palentino"/>
        </w:rPr>
        <w:t>frekuensi</w:t>
      </w:r>
      <w:r w:rsidRPr="00F352A6">
        <w:rPr>
          <w:rFonts w:ascii="Palentino" w:hAnsi="Palentino"/>
          <w:spacing w:val="51"/>
        </w:rPr>
        <w:t xml:space="preserve"> </w:t>
      </w:r>
      <w:r w:rsidRPr="00F352A6">
        <w:rPr>
          <w:rFonts w:ascii="Palentino" w:hAnsi="Palentino"/>
        </w:rPr>
        <w:t>variabel</w:t>
      </w:r>
      <w:r w:rsidRPr="00F352A6">
        <w:rPr>
          <w:rFonts w:ascii="Palentino" w:hAnsi="Palentino"/>
          <w:spacing w:val="52"/>
        </w:rPr>
        <w:t xml:space="preserve"> </w:t>
      </w:r>
      <w:r w:rsidRPr="00F352A6">
        <w:rPr>
          <w:rFonts w:ascii="Palentino" w:hAnsi="Palentino"/>
        </w:rPr>
        <w:t>supervisi</w:t>
      </w:r>
      <w:r w:rsidRPr="00F352A6">
        <w:rPr>
          <w:rFonts w:ascii="Palentino" w:hAnsi="Palentino"/>
          <w:spacing w:val="51"/>
        </w:rPr>
        <w:t xml:space="preserve"> </w:t>
      </w:r>
      <w:r w:rsidRPr="00F352A6">
        <w:rPr>
          <w:rFonts w:ascii="Palentino" w:hAnsi="Palentino"/>
        </w:rPr>
        <w:t>akademik pada</w:t>
      </w:r>
      <w:r w:rsidRPr="00F352A6">
        <w:rPr>
          <w:rFonts w:ascii="Palentino" w:hAnsi="Palentino"/>
          <w:spacing w:val="12"/>
        </w:rPr>
        <w:t xml:space="preserve"> </w:t>
      </w:r>
      <w:r w:rsidRPr="00F352A6">
        <w:rPr>
          <w:rFonts w:ascii="Palentino" w:hAnsi="Palentino"/>
        </w:rPr>
        <w:t>interval</w:t>
      </w:r>
      <w:r w:rsidRPr="00F352A6">
        <w:rPr>
          <w:rFonts w:ascii="Palentino" w:hAnsi="Palentino"/>
          <w:spacing w:val="21"/>
        </w:rPr>
        <w:t xml:space="preserve"> </w:t>
      </w:r>
      <w:r w:rsidRPr="00F352A6">
        <w:rPr>
          <w:rFonts w:ascii="Palentino" w:hAnsi="Palentino"/>
        </w:rPr>
        <w:t>64-70</w:t>
      </w:r>
      <w:r w:rsidRPr="00F352A6">
        <w:rPr>
          <w:rFonts w:ascii="Palentino" w:hAnsi="Palentino"/>
          <w:spacing w:val="19"/>
        </w:rPr>
        <w:t xml:space="preserve"> </w:t>
      </w:r>
      <w:r w:rsidRPr="00F352A6">
        <w:rPr>
          <w:rFonts w:ascii="Palentino" w:hAnsi="Palentino"/>
        </w:rPr>
        <w:t>sebanyak</w:t>
      </w:r>
      <w:r w:rsidRPr="00F352A6">
        <w:rPr>
          <w:rFonts w:ascii="Palentino" w:hAnsi="Palentino"/>
          <w:spacing w:val="18"/>
        </w:rPr>
        <w:t xml:space="preserve"> </w:t>
      </w:r>
      <w:r w:rsidRPr="00F352A6">
        <w:rPr>
          <w:rFonts w:ascii="Palentino" w:hAnsi="Palentino"/>
        </w:rPr>
        <w:t>3</w:t>
      </w:r>
      <w:r w:rsidRPr="00F352A6">
        <w:rPr>
          <w:rFonts w:ascii="Palentino" w:hAnsi="Palentino"/>
          <w:spacing w:val="13"/>
        </w:rPr>
        <w:t xml:space="preserve"> </w:t>
      </w:r>
      <w:r w:rsidRPr="00F352A6">
        <w:rPr>
          <w:rFonts w:ascii="Palentino" w:hAnsi="Palentino"/>
        </w:rPr>
        <w:t>orang,</w:t>
      </w:r>
      <w:r w:rsidRPr="00F352A6">
        <w:rPr>
          <w:rFonts w:ascii="Palentino" w:hAnsi="Palentino"/>
          <w:spacing w:val="13"/>
        </w:rPr>
        <w:t xml:space="preserve"> </w:t>
      </w:r>
      <w:r w:rsidRPr="00F352A6">
        <w:rPr>
          <w:rFonts w:ascii="Palentino" w:hAnsi="Palentino"/>
        </w:rPr>
        <w:t>interval</w:t>
      </w:r>
      <w:r w:rsidRPr="00F352A6">
        <w:rPr>
          <w:rFonts w:ascii="Palentino" w:hAnsi="Palentino"/>
          <w:spacing w:val="21"/>
        </w:rPr>
        <w:t xml:space="preserve"> </w:t>
      </w:r>
      <w:r w:rsidRPr="00F352A6">
        <w:rPr>
          <w:rFonts w:ascii="Palentino" w:hAnsi="Palentino"/>
        </w:rPr>
        <w:t>71-</w:t>
      </w:r>
      <w:r w:rsidRPr="00F352A6">
        <w:rPr>
          <w:rFonts w:ascii="Palentino" w:hAnsi="Palentino"/>
          <w:spacing w:val="19"/>
        </w:rPr>
        <w:t xml:space="preserve"> </w:t>
      </w:r>
      <w:r w:rsidRPr="00F352A6">
        <w:rPr>
          <w:rFonts w:ascii="Palentino" w:hAnsi="Palentino"/>
        </w:rPr>
        <w:t>77</w:t>
      </w:r>
      <w:r w:rsidRPr="00F352A6">
        <w:rPr>
          <w:rFonts w:ascii="Palentino" w:hAnsi="Palentino"/>
          <w:spacing w:val="13"/>
        </w:rPr>
        <w:t xml:space="preserve"> </w:t>
      </w:r>
      <w:r w:rsidRPr="00F352A6">
        <w:rPr>
          <w:rFonts w:ascii="Palentino" w:hAnsi="Palentino"/>
        </w:rPr>
        <w:t>sebanyak</w:t>
      </w:r>
      <w:r w:rsidRPr="00F352A6">
        <w:rPr>
          <w:rFonts w:ascii="Palentino" w:hAnsi="Palentino"/>
          <w:spacing w:val="16"/>
        </w:rPr>
        <w:t xml:space="preserve"> </w:t>
      </w:r>
      <w:r w:rsidRPr="00F352A6">
        <w:rPr>
          <w:rFonts w:ascii="Palentino" w:hAnsi="Palentino"/>
        </w:rPr>
        <w:t>2</w:t>
      </w:r>
      <w:r w:rsidRPr="00F352A6">
        <w:rPr>
          <w:rFonts w:ascii="Palentino" w:hAnsi="Palentino"/>
          <w:spacing w:val="21"/>
        </w:rPr>
        <w:t xml:space="preserve"> </w:t>
      </w:r>
      <w:r w:rsidRPr="00F352A6">
        <w:rPr>
          <w:rFonts w:ascii="Palentino" w:hAnsi="Palentino"/>
        </w:rPr>
        <w:t xml:space="preserve">orang, interval  78-84  </w:t>
      </w:r>
      <w:r w:rsidRPr="00F352A6">
        <w:rPr>
          <w:rFonts w:ascii="Palentino" w:hAnsi="Palentino"/>
        </w:rPr>
        <w:lastRenderedPageBreak/>
        <w:t>sebanyak  3  orang, interval  85-91  sebanyak 5 orang,</w:t>
      </w:r>
      <w:r w:rsidRPr="00F352A6">
        <w:rPr>
          <w:rFonts w:ascii="Palentino" w:hAnsi="Palentino"/>
          <w:spacing w:val="-12"/>
        </w:rPr>
        <w:t xml:space="preserve"> </w:t>
      </w:r>
      <w:r w:rsidRPr="00F352A6">
        <w:rPr>
          <w:rFonts w:ascii="Palentino" w:hAnsi="Palentino"/>
        </w:rPr>
        <w:t>dan interval 92-98 sebanyak 11 orang.</w:t>
      </w:r>
    </w:p>
    <w:tbl>
      <w:tblPr>
        <w:tblStyle w:val="TableGrid"/>
        <w:tblW w:w="8460" w:type="dxa"/>
        <w:tblInd w:w="108" w:type="dxa"/>
        <w:tblBorders>
          <w:top w:val="none" w:sz="0" w:space="0" w:color="auto"/>
          <w:left w:val="none" w:sz="0" w:space="0" w:color="auto"/>
          <w:right w:val="none" w:sz="0" w:space="0" w:color="auto"/>
          <w:insideV w:val="none" w:sz="0" w:space="0" w:color="auto"/>
        </w:tblBorders>
        <w:tblLayout w:type="fixed"/>
        <w:tblLook w:val="01E0" w:firstRow="1" w:lastRow="1" w:firstColumn="1" w:lastColumn="1" w:noHBand="0" w:noVBand="0"/>
      </w:tblPr>
      <w:tblGrid>
        <w:gridCol w:w="1041"/>
        <w:gridCol w:w="2013"/>
        <w:gridCol w:w="2462"/>
        <w:gridCol w:w="2944"/>
      </w:tblGrid>
      <w:tr w:rsidR="00F352A6" w:rsidRPr="00F352A6" w:rsidTr="004D7A49">
        <w:trPr>
          <w:trHeight w:val="353"/>
        </w:trPr>
        <w:tc>
          <w:tcPr>
            <w:tcW w:w="8460" w:type="dxa"/>
            <w:gridSpan w:val="4"/>
          </w:tcPr>
          <w:p w:rsidR="00F352A6" w:rsidRPr="00F352A6" w:rsidRDefault="00B130B9" w:rsidP="00B130B9">
            <w:pPr>
              <w:pStyle w:val="TableParagraph"/>
              <w:spacing w:before="1" w:line="276" w:lineRule="auto"/>
              <w:ind w:hanging="108"/>
              <w:rPr>
                <w:rFonts w:ascii="Palentino" w:hAnsi="Palentino"/>
                <w:sz w:val="24"/>
                <w:szCs w:val="24"/>
              </w:rPr>
            </w:pPr>
            <w:r>
              <w:rPr>
                <w:rFonts w:ascii="Palentino" w:hAnsi="Palentino"/>
                <w:sz w:val="24"/>
                <w:szCs w:val="24"/>
              </w:rPr>
              <w:t xml:space="preserve">Tabel </w:t>
            </w:r>
            <w:r w:rsidR="00F352A6" w:rsidRPr="00F352A6">
              <w:rPr>
                <w:rFonts w:ascii="Palentino" w:hAnsi="Palentino"/>
                <w:sz w:val="24"/>
                <w:szCs w:val="24"/>
              </w:rPr>
              <w:t>2. Kategori Supervisi Akademik</w:t>
            </w:r>
          </w:p>
        </w:tc>
      </w:tr>
      <w:tr w:rsidR="00F352A6" w:rsidRPr="00F352A6" w:rsidTr="004D7A49">
        <w:trPr>
          <w:trHeight w:val="277"/>
        </w:trPr>
        <w:tc>
          <w:tcPr>
            <w:tcW w:w="1041" w:type="dxa"/>
          </w:tcPr>
          <w:p w:rsidR="00F352A6" w:rsidRPr="004D7A49" w:rsidRDefault="00F352A6" w:rsidP="00F352A6">
            <w:pPr>
              <w:pStyle w:val="TableParagraph"/>
              <w:spacing w:line="276" w:lineRule="auto"/>
              <w:ind w:left="149" w:right="96"/>
              <w:jc w:val="center"/>
              <w:rPr>
                <w:rFonts w:ascii="Palentino" w:hAnsi="Palentino"/>
                <w:b/>
                <w:sz w:val="24"/>
                <w:szCs w:val="24"/>
              </w:rPr>
            </w:pPr>
            <w:r w:rsidRPr="004D7A49">
              <w:rPr>
                <w:rFonts w:ascii="Palentino" w:hAnsi="Palentino"/>
                <w:b/>
                <w:sz w:val="24"/>
                <w:szCs w:val="24"/>
              </w:rPr>
              <w:t>No</w:t>
            </w:r>
          </w:p>
        </w:tc>
        <w:tc>
          <w:tcPr>
            <w:tcW w:w="2013" w:type="dxa"/>
          </w:tcPr>
          <w:p w:rsidR="00F352A6" w:rsidRPr="004D7A49" w:rsidRDefault="00F352A6" w:rsidP="00F352A6">
            <w:pPr>
              <w:pStyle w:val="TableParagraph"/>
              <w:spacing w:line="276" w:lineRule="auto"/>
              <w:ind w:left="583"/>
              <w:rPr>
                <w:rFonts w:ascii="Palentino" w:hAnsi="Palentino"/>
                <w:b/>
                <w:sz w:val="24"/>
                <w:szCs w:val="24"/>
              </w:rPr>
            </w:pPr>
            <w:r w:rsidRPr="004D7A49">
              <w:rPr>
                <w:rFonts w:ascii="Palentino" w:hAnsi="Palentino"/>
                <w:b/>
                <w:sz w:val="24"/>
                <w:szCs w:val="24"/>
              </w:rPr>
              <w:t>Kategori</w:t>
            </w:r>
          </w:p>
        </w:tc>
        <w:tc>
          <w:tcPr>
            <w:tcW w:w="2462" w:type="dxa"/>
          </w:tcPr>
          <w:p w:rsidR="00F352A6" w:rsidRPr="004D7A49" w:rsidRDefault="00F352A6" w:rsidP="00B130B9">
            <w:pPr>
              <w:pStyle w:val="TableParagraph"/>
              <w:spacing w:line="276" w:lineRule="auto"/>
              <w:jc w:val="center"/>
              <w:rPr>
                <w:rFonts w:ascii="Palentino" w:hAnsi="Palentino"/>
                <w:b/>
                <w:sz w:val="24"/>
                <w:szCs w:val="24"/>
              </w:rPr>
            </w:pPr>
            <w:r w:rsidRPr="004D7A49">
              <w:rPr>
                <w:rFonts w:ascii="Palentino" w:hAnsi="Palentino"/>
                <w:b/>
                <w:sz w:val="24"/>
                <w:szCs w:val="24"/>
              </w:rPr>
              <w:t>Rumus</w:t>
            </w:r>
          </w:p>
        </w:tc>
        <w:tc>
          <w:tcPr>
            <w:tcW w:w="2944" w:type="dxa"/>
          </w:tcPr>
          <w:p w:rsidR="00F352A6" w:rsidRPr="004D7A49" w:rsidRDefault="00B130B9" w:rsidP="00B130B9">
            <w:pPr>
              <w:pStyle w:val="TableParagraph"/>
              <w:spacing w:line="276" w:lineRule="auto"/>
              <w:jc w:val="center"/>
              <w:rPr>
                <w:rFonts w:ascii="Palentino" w:hAnsi="Palentino"/>
                <w:b/>
                <w:sz w:val="24"/>
                <w:szCs w:val="24"/>
              </w:rPr>
            </w:pPr>
            <w:r w:rsidRPr="004D7A49">
              <w:rPr>
                <w:rFonts w:ascii="Palentino" w:hAnsi="Palentino"/>
                <w:b/>
                <w:sz w:val="24"/>
                <w:szCs w:val="24"/>
              </w:rPr>
              <w:t xml:space="preserve">       </w:t>
            </w:r>
            <w:r w:rsidR="00F352A6" w:rsidRPr="004D7A49">
              <w:rPr>
                <w:rFonts w:ascii="Palentino" w:hAnsi="Palentino"/>
                <w:b/>
                <w:sz w:val="24"/>
                <w:szCs w:val="24"/>
              </w:rPr>
              <w:t>Hitungan</w:t>
            </w:r>
          </w:p>
        </w:tc>
      </w:tr>
      <w:tr w:rsidR="00F352A6" w:rsidRPr="00F352A6" w:rsidTr="004D7A49">
        <w:trPr>
          <w:trHeight w:val="276"/>
        </w:trPr>
        <w:tc>
          <w:tcPr>
            <w:tcW w:w="1041" w:type="dxa"/>
          </w:tcPr>
          <w:p w:rsidR="00F352A6" w:rsidRPr="00F352A6" w:rsidRDefault="00F352A6" w:rsidP="00F352A6">
            <w:pPr>
              <w:pStyle w:val="TableParagraph"/>
              <w:spacing w:line="276" w:lineRule="auto"/>
              <w:ind w:left="60"/>
              <w:jc w:val="center"/>
              <w:rPr>
                <w:rFonts w:ascii="Palentino" w:hAnsi="Palentino"/>
                <w:sz w:val="24"/>
                <w:szCs w:val="24"/>
              </w:rPr>
            </w:pPr>
            <w:r w:rsidRPr="00F352A6">
              <w:rPr>
                <w:rFonts w:ascii="Palentino" w:hAnsi="Palentino"/>
                <w:w w:val="99"/>
                <w:sz w:val="24"/>
                <w:szCs w:val="24"/>
              </w:rPr>
              <w:t>1</w:t>
            </w:r>
          </w:p>
        </w:tc>
        <w:tc>
          <w:tcPr>
            <w:tcW w:w="2013" w:type="dxa"/>
          </w:tcPr>
          <w:p w:rsidR="00F352A6" w:rsidRPr="00F352A6" w:rsidRDefault="00F352A6" w:rsidP="00B130B9">
            <w:pPr>
              <w:pStyle w:val="TableParagraph"/>
              <w:spacing w:line="276" w:lineRule="auto"/>
              <w:ind w:left="117"/>
              <w:jc w:val="center"/>
              <w:rPr>
                <w:rFonts w:ascii="Palentino" w:hAnsi="Palentino"/>
                <w:sz w:val="24"/>
                <w:szCs w:val="24"/>
              </w:rPr>
            </w:pPr>
            <w:r w:rsidRPr="00F352A6">
              <w:rPr>
                <w:rFonts w:ascii="Palentino" w:hAnsi="Palentino"/>
                <w:sz w:val="24"/>
                <w:szCs w:val="24"/>
              </w:rPr>
              <w:t>Sangat Rendah</w:t>
            </w:r>
          </w:p>
        </w:tc>
        <w:tc>
          <w:tcPr>
            <w:tcW w:w="2462" w:type="dxa"/>
          </w:tcPr>
          <w:p w:rsidR="00F352A6" w:rsidRPr="00B130B9" w:rsidRDefault="00F352A6" w:rsidP="00B130B9">
            <w:pPr>
              <w:pStyle w:val="TableParagraph"/>
              <w:spacing w:line="276" w:lineRule="auto"/>
              <w:ind w:left="231"/>
              <w:jc w:val="center"/>
              <w:rPr>
                <w:rFonts w:ascii="Palentino" w:hAnsi="Palentino"/>
                <w:i/>
                <w:sz w:val="24"/>
                <w:szCs w:val="24"/>
              </w:rPr>
            </w:pPr>
            <w:r w:rsidRPr="00B130B9">
              <w:rPr>
                <w:rFonts w:ascii="Palentino" w:hAnsi="Palentino"/>
                <w:i/>
                <w:position w:val="1"/>
                <w:sz w:val="24"/>
                <w:szCs w:val="24"/>
              </w:rPr>
              <w:t>X &lt; M</w:t>
            </w:r>
            <w:r w:rsidRPr="00B130B9">
              <w:rPr>
                <w:rFonts w:ascii="Palentino" w:hAnsi="Palentino"/>
                <w:i/>
                <w:sz w:val="24"/>
                <w:szCs w:val="24"/>
              </w:rPr>
              <w:t xml:space="preserve">i </w:t>
            </w:r>
            <w:r w:rsidRPr="00B130B9">
              <w:rPr>
                <w:rFonts w:ascii="Palentino" w:hAnsi="Palentino"/>
                <w:i/>
                <w:position w:val="1"/>
                <w:sz w:val="24"/>
                <w:szCs w:val="24"/>
              </w:rPr>
              <w:t>– 1,5Sd</w:t>
            </w:r>
            <w:r w:rsidRPr="00B130B9">
              <w:rPr>
                <w:rFonts w:ascii="Palentino" w:hAnsi="Palentino"/>
                <w:i/>
                <w:sz w:val="24"/>
                <w:szCs w:val="24"/>
              </w:rPr>
              <w:t>i</w:t>
            </w:r>
          </w:p>
        </w:tc>
        <w:tc>
          <w:tcPr>
            <w:tcW w:w="2944" w:type="dxa"/>
          </w:tcPr>
          <w:p w:rsidR="00F352A6" w:rsidRPr="00F352A6" w:rsidRDefault="00F352A6" w:rsidP="00B130B9">
            <w:pPr>
              <w:pStyle w:val="TableParagraph"/>
              <w:spacing w:line="276" w:lineRule="auto"/>
              <w:ind w:left="463"/>
              <w:jc w:val="center"/>
              <w:rPr>
                <w:rFonts w:ascii="Palentino" w:hAnsi="Palentino"/>
                <w:sz w:val="24"/>
                <w:szCs w:val="24"/>
              </w:rPr>
            </w:pPr>
            <w:r w:rsidRPr="00F352A6">
              <w:rPr>
                <w:rFonts w:ascii="Palentino" w:hAnsi="Palentino"/>
                <w:sz w:val="24"/>
                <w:szCs w:val="24"/>
              </w:rPr>
              <w:t>X &lt; 43</w:t>
            </w:r>
          </w:p>
        </w:tc>
      </w:tr>
      <w:tr w:rsidR="00F352A6" w:rsidRPr="00F352A6" w:rsidTr="004D7A49">
        <w:trPr>
          <w:trHeight w:val="276"/>
        </w:trPr>
        <w:tc>
          <w:tcPr>
            <w:tcW w:w="1041" w:type="dxa"/>
          </w:tcPr>
          <w:p w:rsidR="00F352A6" w:rsidRPr="00F352A6" w:rsidRDefault="00F352A6" w:rsidP="00F352A6">
            <w:pPr>
              <w:pStyle w:val="TableParagraph"/>
              <w:spacing w:line="276" w:lineRule="auto"/>
              <w:ind w:left="60"/>
              <w:jc w:val="center"/>
              <w:rPr>
                <w:rFonts w:ascii="Palentino" w:hAnsi="Palentino"/>
                <w:sz w:val="24"/>
                <w:szCs w:val="24"/>
              </w:rPr>
            </w:pPr>
            <w:r w:rsidRPr="00F352A6">
              <w:rPr>
                <w:rFonts w:ascii="Palentino" w:hAnsi="Palentino"/>
                <w:w w:val="99"/>
                <w:sz w:val="24"/>
                <w:szCs w:val="24"/>
              </w:rPr>
              <w:t>2</w:t>
            </w:r>
          </w:p>
        </w:tc>
        <w:tc>
          <w:tcPr>
            <w:tcW w:w="2013" w:type="dxa"/>
          </w:tcPr>
          <w:p w:rsidR="00F352A6" w:rsidRPr="00F352A6" w:rsidRDefault="00F352A6" w:rsidP="00B130B9">
            <w:pPr>
              <w:pStyle w:val="TableParagraph"/>
              <w:spacing w:line="276" w:lineRule="auto"/>
              <w:ind w:left="117"/>
              <w:jc w:val="center"/>
              <w:rPr>
                <w:rFonts w:ascii="Palentino" w:hAnsi="Palentino"/>
                <w:sz w:val="24"/>
                <w:szCs w:val="24"/>
              </w:rPr>
            </w:pPr>
            <w:r w:rsidRPr="00F352A6">
              <w:rPr>
                <w:rFonts w:ascii="Palentino" w:hAnsi="Palentino"/>
                <w:sz w:val="24"/>
                <w:szCs w:val="24"/>
              </w:rPr>
              <w:t>Rendah</w:t>
            </w:r>
          </w:p>
        </w:tc>
        <w:tc>
          <w:tcPr>
            <w:tcW w:w="2462" w:type="dxa"/>
          </w:tcPr>
          <w:p w:rsidR="00F352A6" w:rsidRPr="00B130B9" w:rsidRDefault="00F352A6" w:rsidP="00453DE3">
            <w:pPr>
              <w:pStyle w:val="TableParagraph"/>
              <w:spacing w:line="276" w:lineRule="auto"/>
              <w:rPr>
                <w:rFonts w:ascii="Palentino" w:hAnsi="Palentino"/>
                <w:i/>
                <w:sz w:val="24"/>
                <w:szCs w:val="24"/>
              </w:rPr>
            </w:pPr>
            <w:r w:rsidRPr="00B130B9">
              <w:rPr>
                <w:rFonts w:ascii="Palentino" w:hAnsi="Palentino"/>
                <w:i/>
                <w:position w:val="1"/>
                <w:sz w:val="24"/>
                <w:szCs w:val="24"/>
              </w:rPr>
              <w:t>M</w:t>
            </w:r>
            <w:r w:rsidRPr="00B130B9">
              <w:rPr>
                <w:rFonts w:ascii="Palentino" w:hAnsi="Palentino"/>
                <w:i/>
                <w:sz w:val="24"/>
                <w:szCs w:val="24"/>
              </w:rPr>
              <w:t xml:space="preserve">i </w:t>
            </w:r>
            <w:r w:rsidRPr="00B130B9">
              <w:rPr>
                <w:rFonts w:ascii="Palentino" w:hAnsi="Palentino"/>
                <w:i/>
                <w:position w:val="1"/>
                <w:sz w:val="24"/>
                <w:szCs w:val="24"/>
              </w:rPr>
              <w:t>– 1,5SD</w:t>
            </w:r>
            <w:r w:rsidRPr="00B130B9">
              <w:rPr>
                <w:rFonts w:ascii="Palentino" w:hAnsi="Palentino"/>
                <w:i/>
                <w:sz w:val="24"/>
                <w:szCs w:val="24"/>
              </w:rPr>
              <w:t xml:space="preserve">i </w:t>
            </w:r>
            <w:r w:rsidRPr="00B130B9">
              <w:rPr>
                <w:rFonts w:ascii="Palentino" w:hAnsi="Palentino"/>
                <w:i/>
                <w:position w:val="1"/>
                <w:sz w:val="24"/>
                <w:szCs w:val="24"/>
              </w:rPr>
              <w:t>≤ X &lt; M</w:t>
            </w:r>
            <w:r w:rsidRPr="00B130B9">
              <w:rPr>
                <w:rFonts w:ascii="Palentino" w:hAnsi="Palentino"/>
                <w:i/>
                <w:sz w:val="24"/>
                <w:szCs w:val="24"/>
              </w:rPr>
              <w:t>i</w:t>
            </w:r>
          </w:p>
        </w:tc>
        <w:tc>
          <w:tcPr>
            <w:tcW w:w="2944" w:type="dxa"/>
          </w:tcPr>
          <w:p w:rsidR="00F352A6" w:rsidRPr="00F352A6" w:rsidRDefault="00F352A6" w:rsidP="00B130B9">
            <w:pPr>
              <w:pStyle w:val="TableParagraph"/>
              <w:spacing w:line="276" w:lineRule="auto"/>
              <w:ind w:left="463"/>
              <w:jc w:val="center"/>
              <w:rPr>
                <w:rFonts w:ascii="Palentino" w:hAnsi="Palentino"/>
                <w:sz w:val="24"/>
                <w:szCs w:val="24"/>
              </w:rPr>
            </w:pPr>
            <w:r w:rsidRPr="00F352A6">
              <w:rPr>
                <w:rFonts w:ascii="Palentino" w:hAnsi="Palentino"/>
                <w:sz w:val="24"/>
                <w:szCs w:val="24"/>
              </w:rPr>
              <w:t>43 ≤ X &lt; 61</w:t>
            </w:r>
          </w:p>
        </w:tc>
      </w:tr>
      <w:tr w:rsidR="00F352A6" w:rsidRPr="00F352A6" w:rsidTr="004D7A49">
        <w:trPr>
          <w:trHeight w:val="276"/>
        </w:trPr>
        <w:tc>
          <w:tcPr>
            <w:tcW w:w="1041" w:type="dxa"/>
          </w:tcPr>
          <w:p w:rsidR="00F352A6" w:rsidRPr="00F352A6" w:rsidRDefault="00F352A6" w:rsidP="00F352A6">
            <w:pPr>
              <w:pStyle w:val="TableParagraph"/>
              <w:spacing w:line="276" w:lineRule="auto"/>
              <w:ind w:left="60"/>
              <w:jc w:val="center"/>
              <w:rPr>
                <w:rFonts w:ascii="Palentino" w:hAnsi="Palentino"/>
                <w:sz w:val="24"/>
                <w:szCs w:val="24"/>
              </w:rPr>
            </w:pPr>
            <w:r w:rsidRPr="00F352A6">
              <w:rPr>
                <w:rFonts w:ascii="Palentino" w:hAnsi="Palentino"/>
                <w:w w:val="99"/>
                <w:sz w:val="24"/>
                <w:szCs w:val="24"/>
              </w:rPr>
              <w:t>3</w:t>
            </w:r>
          </w:p>
        </w:tc>
        <w:tc>
          <w:tcPr>
            <w:tcW w:w="2013" w:type="dxa"/>
          </w:tcPr>
          <w:p w:rsidR="00F352A6" w:rsidRPr="00F352A6" w:rsidRDefault="00F352A6" w:rsidP="00B130B9">
            <w:pPr>
              <w:pStyle w:val="TableParagraph"/>
              <w:spacing w:line="276" w:lineRule="auto"/>
              <w:ind w:left="117"/>
              <w:jc w:val="center"/>
              <w:rPr>
                <w:rFonts w:ascii="Palentino" w:hAnsi="Palentino"/>
                <w:sz w:val="24"/>
                <w:szCs w:val="24"/>
              </w:rPr>
            </w:pPr>
            <w:r w:rsidRPr="00F352A6">
              <w:rPr>
                <w:rFonts w:ascii="Palentino" w:hAnsi="Palentino"/>
                <w:sz w:val="24"/>
                <w:szCs w:val="24"/>
              </w:rPr>
              <w:t>Tinggi</w:t>
            </w:r>
          </w:p>
        </w:tc>
        <w:tc>
          <w:tcPr>
            <w:tcW w:w="2462" w:type="dxa"/>
          </w:tcPr>
          <w:p w:rsidR="00F352A6" w:rsidRPr="00B130B9" w:rsidRDefault="00F352A6" w:rsidP="00453DE3">
            <w:pPr>
              <w:pStyle w:val="TableParagraph"/>
              <w:spacing w:line="276" w:lineRule="auto"/>
              <w:rPr>
                <w:rFonts w:ascii="Palentino" w:hAnsi="Palentino"/>
                <w:i/>
                <w:sz w:val="24"/>
                <w:szCs w:val="24"/>
              </w:rPr>
            </w:pPr>
            <w:r w:rsidRPr="00B130B9">
              <w:rPr>
                <w:rFonts w:ascii="Palentino" w:hAnsi="Palentino"/>
                <w:i/>
                <w:position w:val="1"/>
                <w:sz w:val="24"/>
                <w:szCs w:val="24"/>
              </w:rPr>
              <w:t>M</w:t>
            </w:r>
            <w:r w:rsidRPr="00B130B9">
              <w:rPr>
                <w:rFonts w:ascii="Palentino" w:hAnsi="Palentino"/>
                <w:i/>
                <w:sz w:val="24"/>
                <w:szCs w:val="24"/>
              </w:rPr>
              <w:t xml:space="preserve">i </w:t>
            </w:r>
            <w:r w:rsidRPr="00B130B9">
              <w:rPr>
                <w:rFonts w:ascii="Palentino" w:hAnsi="Palentino"/>
                <w:i/>
                <w:position w:val="1"/>
                <w:sz w:val="24"/>
                <w:szCs w:val="24"/>
              </w:rPr>
              <w:t>≤ X &lt; M</w:t>
            </w:r>
            <w:r w:rsidRPr="00B130B9">
              <w:rPr>
                <w:rFonts w:ascii="Palentino" w:hAnsi="Palentino"/>
                <w:i/>
                <w:sz w:val="24"/>
                <w:szCs w:val="24"/>
              </w:rPr>
              <w:t xml:space="preserve">i </w:t>
            </w:r>
            <w:r w:rsidRPr="00B130B9">
              <w:rPr>
                <w:rFonts w:ascii="Palentino" w:hAnsi="Palentino"/>
                <w:i/>
                <w:position w:val="1"/>
                <w:sz w:val="24"/>
                <w:szCs w:val="24"/>
              </w:rPr>
              <w:t>+ 1,5SD</w:t>
            </w:r>
            <w:r w:rsidRPr="00B130B9">
              <w:rPr>
                <w:rFonts w:ascii="Palentino" w:hAnsi="Palentino"/>
                <w:i/>
                <w:sz w:val="24"/>
                <w:szCs w:val="24"/>
              </w:rPr>
              <w:t>i</w:t>
            </w:r>
          </w:p>
        </w:tc>
        <w:tc>
          <w:tcPr>
            <w:tcW w:w="2944" w:type="dxa"/>
          </w:tcPr>
          <w:p w:rsidR="00F352A6" w:rsidRPr="00F352A6" w:rsidRDefault="00F352A6" w:rsidP="00B130B9">
            <w:pPr>
              <w:pStyle w:val="TableParagraph"/>
              <w:spacing w:line="276" w:lineRule="auto"/>
              <w:ind w:left="463"/>
              <w:jc w:val="center"/>
              <w:rPr>
                <w:rFonts w:ascii="Palentino" w:hAnsi="Palentino"/>
                <w:sz w:val="24"/>
                <w:szCs w:val="24"/>
              </w:rPr>
            </w:pPr>
            <w:r w:rsidRPr="00F352A6">
              <w:rPr>
                <w:rFonts w:ascii="Palentino" w:hAnsi="Palentino"/>
                <w:sz w:val="24"/>
                <w:szCs w:val="24"/>
              </w:rPr>
              <w:t>61 ≤ X &lt; 79</w:t>
            </w:r>
          </w:p>
        </w:tc>
      </w:tr>
      <w:tr w:rsidR="00F352A6" w:rsidRPr="00F352A6" w:rsidTr="004D7A49">
        <w:trPr>
          <w:trHeight w:val="275"/>
        </w:trPr>
        <w:tc>
          <w:tcPr>
            <w:tcW w:w="1041" w:type="dxa"/>
          </w:tcPr>
          <w:p w:rsidR="00F352A6" w:rsidRPr="00F352A6" w:rsidRDefault="00F352A6" w:rsidP="00F352A6">
            <w:pPr>
              <w:pStyle w:val="TableParagraph"/>
              <w:spacing w:line="276" w:lineRule="auto"/>
              <w:ind w:left="60"/>
              <w:jc w:val="center"/>
              <w:rPr>
                <w:rFonts w:ascii="Palentino" w:hAnsi="Palentino"/>
                <w:sz w:val="24"/>
                <w:szCs w:val="24"/>
              </w:rPr>
            </w:pPr>
            <w:r w:rsidRPr="00F352A6">
              <w:rPr>
                <w:rFonts w:ascii="Palentino" w:hAnsi="Palentino"/>
                <w:w w:val="99"/>
                <w:sz w:val="24"/>
                <w:szCs w:val="24"/>
              </w:rPr>
              <w:t>4</w:t>
            </w:r>
          </w:p>
        </w:tc>
        <w:tc>
          <w:tcPr>
            <w:tcW w:w="2013" w:type="dxa"/>
          </w:tcPr>
          <w:p w:rsidR="00F352A6" w:rsidRPr="00F352A6" w:rsidRDefault="00F352A6" w:rsidP="00B130B9">
            <w:pPr>
              <w:pStyle w:val="TableParagraph"/>
              <w:spacing w:line="276" w:lineRule="auto"/>
              <w:ind w:left="117"/>
              <w:jc w:val="center"/>
              <w:rPr>
                <w:rFonts w:ascii="Palentino" w:hAnsi="Palentino"/>
                <w:sz w:val="24"/>
                <w:szCs w:val="24"/>
              </w:rPr>
            </w:pPr>
            <w:r w:rsidRPr="00F352A6">
              <w:rPr>
                <w:rFonts w:ascii="Palentino" w:hAnsi="Palentino"/>
                <w:sz w:val="24"/>
                <w:szCs w:val="24"/>
              </w:rPr>
              <w:t>Sangat Tinggi</w:t>
            </w:r>
          </w:p>
        </w:tc>
        <w:tc>
          <w:tcPr>
            <w:tcW w:w="2462" w:type="dxa"/>
          </w:tcPr>
          <w:p w:rsidR="00F352A6" w:rsidRPr="00B130B9" w:rsidRDefault="00F352A6" w:rsidP="00B130B9">
            <w:pPr>
              <w:pStyle w:val="TableParagraph"/>
              <w:spacing w:line="276" w:lineRule="auto"/>
              <w:ind w:left="231"/>
              <w:jc w:val="center"/>
              <w:rPr>
                <w:rFonts w:ascii="Palentino" w:hAnsi="Palentino"/>
                <w:i/>
                <w:sz w:val="24"/>
                <w:szCs w:val="24"/>
              </w:rPr>
            </w:pPr>
            <w:r w:rsidRPr="00B130B9">
              <w:rPr>
                <w:rFonts w:ascii="Palentino" w:hAnsi="Palentino"/>
                <w:i/>
                <w:position w:val="1"/>
                <w:sz w:val="24"/>
                <w:szCs w:val="24"/>
              </w:rPr>
              <w:t>X ≥ M</w:t>
            </w:r>
            <w:r w:rsidRPr="00B130B9">
              <w:rPr>
                <w:rFonts w:ascii="Palentino" w:hAnsi="Palentino"/>
                <w:i/>
                <w:sz w:val="24"/>
                <w:szCs w:val="24"/>
              </w:rPr>
              <w:t xml:space="preserve">i </w:t>
            </w:r>
            <w:r w:rsidRPr="00B130B9">
              <w:rPr>
                <w:rFonts w:ascii="Palentino" w:hAnsi="Palentino"/>
                <w:i/>
                <w:position w:val="1"/>
                <w:sz w:val="24"/>
                <w:szCs w:val="24"/>
              </w:rPr>
              <w:t>+ 1,5Sd</w:t>
            </w:r>
            <w:r w:rsidRPr="00B130B9">
              <w:rPr>
                <w:rFonts w:ascii="Palentino" w:hAnsi="Palentino"/>
                <w:i/>
                <w:sz w:val="24"/>
                <w:szCs w:val="24"/>
              </w:rPr>
              <w:t>i</w:t>
            </w:r>
          </w:p>
        </w:tc>
        <w:tc>
          <w:tcPr>
            <w:tcW w:w="2944" w:type="dxa"/>
          </w:tcPr>
          <w:p w:rsidR="00F352A6" w:rsidRPr="00F352A6" w:rsidRDefault="00F352A6" w:rsidP="00B130B9">
            <w:pPr>
              <w:pStyle w:val="TableParagraph"/>
              <w:spacing w:line="276" w:lineRule="auto"/>
              <w:ind w:left="463"/>
              <w:jc w:val="center"/>
              <w:rPr>
                <w:rFonts w:ascii="Palentino" w:hAnsi="Palentino"/>
                <w:sz w:val="24"/>
                <w:szCs w:val="24"/>
              </w:rPr>
            </w:pPr>
            <w:r w:rsidRPr="00F352A6">
              <w:rPr>
                <w:rFonts w:ascii="Palentino" w:hAnsi="Palentino"/>
                <w:sz w:val="24"/>
                <w:szCs w:val="24"/>
              </w:rPr>
              <w:t>X ≥ 79</w:t>
            </w:r>
          </w:p>
        </w:tc>
      </w:tr>
    </w:tbl>
    <w:p w:rsidR="004D7A49" w:rsidRDefault="00B130B9" w:rsidP="00F352A6">
      <w:pPr>
        <w:spacing w:line="276" w:lineRule="auto"/>
        <w:rPr>
          <w:rFonts w:ascii="Palentino" w:hAnsi="Palentino"/>
          <w:sz w:val="24"/>
          <w:szCs w:val="24"/>
        </w:rPr>
      </w:pPr>
      <w:r>
        <w:rPr>
          <w:rFonts w:ascii="Palentino" w:hAnsi="Palentino"/>
          <w:sz w:val="24"/>
          <w:szCs w:val="24"/>
        </w:rPr>
        <w:t xml:space="preserve"> </w:t>
      </w:r>
      <w:proofErr w:type="gramStart"/>
      <w:r w:rsidR="00F352A6" w:rsidRPr="00F352A6">
        <w:rPr>
          <w:rFonts w:ascii="Palentino" w:hAnsi="Palentino"/>
          <w:sz w:val="24"/>
          <w:szCs w:val="24"/>
        </w:rPr>
        <w:t>Sumber :</w:t>
      </w:r>
      <w:proofErr w:type="gramEnd"/>
      <w:r w:rsidR="00F352A6" w:rsidRPr="00F352A6">
        <w:rPr>
          <w:rFonts w:ascii="Palentino" w:hAnsi="Palentino"/>
          <w:sz w:val="24"/>
          <w:szCs w:val="24"/>
        </w:rPr>
        <w:t xml:space="preserve"> Data hasil analisis angket tahun 2021</w:t>
      </w:r>
    </w:p>
    <w:p w:rsidR="00DC42F6" w:rsidRPr="00DC42F6" w:rsidRDefault="00DC42F6" w:rsidP="00DC42F6">
      <w:pPr>
        <w:pStyle w:val="BodyText"/>
        <w:spacing w:before="208" w:line="276" w:lineRule="auto"/>
        <w:ind w:left="90" w:right="166" w:firstLine="630"/>
        <w:jc w:val="both"/>
        <w:rPr>
          <w:rFonts w:ascii="Pelantino" w:hAnsi="Pelantino"/>
        </w:rPr>
      </w:pPr>
      <w:r w:rsidRPr="00DC42F6">
        <w:rPr>
          <w:rFonts w:ascii="Pelantino" w:hAnsi="Pelantino"/>
        </w:rPr>
        <w:t>Berdasarkan perhitungan di atas, maka diperoleh kecenderungan sebagai berikut:</w:t>
      </w:r>
    </w:p>
    <w:p w:rsidR="00B130B9" w:rsidRPr="007E17EF" w:rsidRDefault="007E17EF" w:rsidP="007E17EF">
      <w:pPr>
        <w:spacing w:line="276" w:lineRule="auto"/>
        <w:rPr>
          <w:rFonts w:ascii="Palentino" w:hAnsi="Palentino"/>
          <w:sz w:val="24"/>
        </w:rPr>
      </w:pPr>
      <w:proofErr w:type="gramStart"/>
      <w:r>
        <w:rPr>
          <w:rFonts w:ascii="Palentino" w:hAnsi="Palentino"/>
          <w:sz w:val="24"/>
        </w:rPr>
        <w:t xml:space="preserve">Tabel </w:t>
      </w:r>
      <w:r w:rsidR="00B130B9" w:rsidRPr="007E17EF">
        <w:rPr>
          <w:rFonts w:ascii="Palentino" w:hAnsi="Palentino"/>
          <w:sz w:val="24"/>
        </w:rPr>
        <w:t>3.</w:t>
      </w:r>
      <w:proofErr w:type="gramEnd"/>
      <w:r w:rsidR="00B130B9" w:rsidRPr="007E17EF">
        <w:rPr>
          <w:rFonts w:ascii="Palentino" w:hAnsi="Palentino"/>
          <w:sz w:val="24"/>
        </w:rPr>
        <w:t xml:space="preserve"> Frekuensi Variabel Supervisi Akademik</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40"/>
        <w:gridCol w:w="2258"/>
        <w:gridCol w:w="2062"/>
        <w:gridCol w:w="1980"/>
        <w:gridCol w:w="1620"/>
      </w:tblGrid>
      <w:tr w:rsidR="004D7A49" w:rsidRPr="007E17EF" w:rsidTr="004D7A49">
        <w:tc>
          <w:tcPr>
            <w:tcW w:w="540" w:type="dxa"/>
            <w:vMerge w:val="restart"/>
          </w:tcPr>
          <w:p w:rsidR="004D7A49" w:rsidRPr="004D7A49" w:rsidRDefault="004D7A49" w:rsidP="007E17EF">
            <w:pPr>
              <w:spacing w:line="276" w:lineRule="auto"/>
              <w:rPr>
                <w:rFonts w:ascii="Palentino" w:hAnsi="Palentino"/>
                <w:b/>
                <w:sz w:val="24"/>
                <w:szCs w:val="24"/>
              </w:rPr>
            </w:pPr>
            <w:r w:rsidRPr="004D7A49">
              <w:rPr>
                <w:rFonts w:ascii="Palentino" w:hAnsi="Palentino"/>
                <w:b/>
                <w:sz w:val="24"/>
                <w:szCs w:val="24"/>
              </w:rPr>
              <w:t>No</w:t>
            </w:r>
          </w:p>
        </w:tc>
        <w:tc>
          <w:tcPr>
            <w:tcW w:w="2258" w:type="dxa"/>
            <w:vMerge w:val="restart"/>
          </w:tcPr>
          <w:p w:rsidR="004D7A49" w:rsidRPr="004D7A49" w:rsidRDefault="004D7A49" w:rsidP="007E17EF">
            <w:pPr>
              <w:spacing w:line="276" w:lineRule="auto"/>
              <w:jc w:val="center"/>
              <w:rPr>
                <w:rFonts w:ascii="Palentino" w:hAnsi="Palentino"/>
                <w:b/>
                <w:sz w:val="24"/>
                <w:szCs w:val="24"/>
              </w:rPr>
            </w:pPr>
            <w:r w:rsidRPr="004D7A49">
              <w:rPr>
                <w:rFonts w:ascii="Palentino" w:hAnsi="Palentino"/>
                <w:b/>
                <w:sz w:val="24"/>
                <w:szCs w:val="24"/>
              </w:rPr>
              <w:t>Kelas Iterval</w:t>
            </w:r>
          </w:p>
        </w:tc>
        <w:tc>
          <w:tcPr>
            <w:tcW w:w="4042" w:type="dxa"/>
            <w:gridSpan w:val="2"/>
            <w:tcBorders>
              <w:bottom w:val="nil"/>
            </w:tcBorders>
          </w:tcPr>
          <w:p w:rsidR="004D7A49" w:rsidRPr="004D7A49" w:rsidRDefault="004D7A49" w:rsidP="007E17EF">
            <w:pPr>
              <w:spacing w:line="276" w:lineRule="auto"/>
              <w:jc w:val="center"/>
              <w:rPr>
                <w:rFonts w:ascii="Palentino" w:hAnsi="Palentino"/>
                <w:b/>
                <w:sz w:val="24"/>
                <w:szCs w:val="24"/>
              </w:rPr>
            </w:pPr>
            <w:r w:rsidRPr="004D7A49">
              <w:rPr>
                <w:rFonts w:ascii="Palentino" w:hAnsi="Palentino"/>
                <w:b/>
                <w:sz w:val="24"/>
                <w:szCs w:val="24"/>
              </w:rPr>
              <w:t>Frekuensi</w:t>
            </w:r>
          </w:p>
        </w:tc>
        <w:tc>
          <w:tcPr>
            <w:tcW w:w="1620" w:type="dxa"/>
            <w:vMerge w:val="restart"/>
          </w:tcPr>
          <w:p w:rsidR="004D7A49" w:rsidRPr="004D7A49" w:rsidRDefault="004D7A49" w:rsidP="007E17EF">
            <w:pPr>
              <w:spacing w:line="276" w:lineRule="auto"/>
              <w:jc w:val="center"/>
              <w:rPr>
                <w:rFonts w:ascii="Palentino" w:hAnsi="Palentino"/>
                <w:b/>
                <w:sz w:val="24"/>
                <w:szCs w:val="24"/>
              </w:rPr>
            </w:pPr>
            <w:r w:rsidRPr="004D7A49">
              <w:rPr>
                <w:rFonts w:ascii="Palentino" w:hAnsi="Palentino"/>
                <w:b/>
                <w:sz w:val="24"/>
                <w:szCs w:val="24"/>
              </w:rPr>
              <w:t>Kategori</w:t>
            </w:r>
          </w:p>
        </w:tc>
      </w:tr>
      <w:tr w:rsidR="004D7A49" w:rsidRPr="007E17EF" w:rsidTr="004D7A49">
        <w:tc>
          <w:tcPr>
            <w:tcW w:w="540" w:type="dxa"/>
            <w:vMerge/>
          </w:tcPr>
          <w:p w:rsidR="004D7A49" w:rsidRPr="004D7A49" w:rsidRDefault="004D7A49" w:rsidP="007E17EF">
            <w:pPr>
              <w:spacing w:line="276" w:lineRule="auto"/>
              <w:rPr>
                <w:rFonts w:ascii="Palentino" w:hAnsi="Palentino"/>
                <w:b/>
                <w:sz w:val="24"/>
                <w:szCs w:val="24"/>
              </w:rPr>
            </w:pPr>
          </w:p>
        </w:tc>
        <w:tc>
          <w:tcPr>
            <w:tcW w:w="2258" w:type="dxa"/>
            <w:vMerge/>
          </w:tcPr>
          <w:p w:rsidR="004D7A49" w:rsidRPr="004D7A49" w:rsidRDefault="004D7A49" w:rsidP="007E17EF">
            <w:pPr>
              <w:spacing w:line="276" w:lineRule="auto"/>
              <w:rPr>
                <w:rFonts w:ascii="Palentino" w:hAnsi="Palentino"/>
                <w:b/>
                <w:sz w:val="24"/>
                <w:szCs w:val="24"/>
              </w:rPr>
            </w:pPr>
          </w:p>
        </w:tc>
        <w:tc>
          <w:tcPr>
            <w:tcW w:w="2062" w:type="dxa"/>
            <w:tcBorders>
              <w:top w:val="nil"/>
            </w:tcBorders>
          </w:tcPr>
          <w:p w:rsidR="004D7A49" w:rsidRPr="004D7A49" w:rsidRDefault="004D7A49" w:rsidP="007E17EF">
            <w:pPr>
              <w:spacing w:line="276" w:lineRule="auto"/>
              <w:jc w:val="center"/>
              <w:rPr>
                <w:rFonts w:ascii="Palentino" w:hAnsi="Palentino"/>
                <w:b/>
                <w:sz w:val="24"/>
                <w:szCs w:val="24"/>
              </w:rPr>
            </w:pPr>
            <w:r w:rsidRPr="004D7A49">
              <w:rPr>
                <w:rFonts w:ascii="Palentino" w:hAnsi="Palentino"/>
                <w:b/>
                <w:sz w:val="24"/>
                <w:szCs w:val="24"/>
              </w:rPr>
              <w:t>Absolut</w:t>
            </w:r>
          </w:p>
        </w:tc>
        <w:tc>
          <w:tcPr>
            <w:tcW w:w="1980" w:type="dxa"/>
            <w:tcBorders>
              <w:top w:val="nil"/>
            </w:tcBorders>
          </w:tcPr>
          <w:p w:rsidR="004D7A49" w:rsidRPr="004D7A49" w:rsidRDefault="004D7A49" w:rsidP="007E17EF">
            <w:pPr>
              <w:spacing w:line="276" w:lineRule="auto"/>
              <w:jc w:val="center"/>
              <w:rPr>
                <w:rFonts w:ascii="Palentino" w:hAnsi="Palentino"/>
                <w:b/>
                <w:sz w:val="24"/>
                <w:szCs w:val="24"/>
              </w:rPr>
            </w:pPr>
            <w:r w:rsidRPr="004D7A49">
              <w:rPr>
                <w:rFonts w:ascii="Palentino" w:hAnsi="Palentino"/>
                <w:b/>
                <w:sz w:val="24"/>
                <w:szCs w:val="24"/>
              </w:rPr>
              <w:t>Relatif</w:t>
            </w:r>
          </w:p>
        </w:tc>
        <w:tc>
          <w:tcPr>
            <w:tcW w:w="1620" w:type="dxa"/>
            <w:vMerge/>
          </w:tcPr>
          <w:p w:rsidR="004D7A49" w:rsidRPr="007E17EF" w:rsidRDefault="004D7A49" w:rsidP="007E17EF">
            <w:pPr>
              <w:spacing w:line="276" w:lineRule="auto"/>
              <w:rPr>
                <w:rFonts w:ascii="Palentino" w:hAnsi="Palentino"/>
                <w:sz w:val="24"/>
                <w:szCs w:val="24"/>
              </w:rPr>
            </w:pPr>
          </w:p>
        </w:tc>
      </w:tr>
      <w:tr w:rsidR="007E17EF" w:rsidRPr="007E17EF" w:rsidTr="004D7A49">
        <w:tc>
          <w:tcPr>
            <w:tcW w:w="54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1.</w:t>
            </w:r>
          </w:p>
        </w:tc>
        <w:tc>
          <w:tcPr>
            <w:tcW w:w="2258"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rPr>
              <w:t>X &lt; 43</w:t>
            </w:r>
          </w:p>
        </w:tc>
        <w:tc>
          <w:tcPr>
            <w:tcW w:w="2062"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0</w:t>
            </w:r>
          </w:p>
        </w:tc>
        <w:tc>
          <w:tcPr>
            <w:tcW w:w="198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0</w:t>
            </w:r>
          </w:p>
        </w:tc>
        <w:tc>
          <w:tcPr>
            <w:tcW w:w="162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Sangat rendah</w:t>
            </w:r>
          </w:p>
        </w:tc>
      </w:tr>
      <w:tr w:rsidR="007E17EF" w:rsidRPr="007E17EF" w:rsidTr="004D7A49">
        <w:tc>
          <w:tcPr>
            <w:tcW w:w="54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2.</w:t>
            </w:r>
          </w:p>
        </w:tc>
        <w:tc>
          <w:tcPr>
            <w:tcW w:w="2258"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rPr>
              <w:t>43 ≤ X &lt; 61</w:t>
            </w:r>
          </w:p>
        </w:tc>
        <w:tc>
          <w:tcPr>
            <w:tcW w:w="2062"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0</w:t>
            </w:r>
          </w:p>
        </w:tc>
        <w:tc>
          <w:tcPr>
            <w:tcW w:w="198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0</w:t>
            </w:r>
          </w:p>
        </w:tc>
        <w:tc>
          <w:tcPr>
            <w:tcW w:w="162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Rendah</w:t>
            </w:r>
          </w:p>
        </w:tc>
      </w:tr>
      <w:tr w:rsidR="007E17EF" w:rsidRPr="007E17EF" w:rsidTr="004D7A49">
        <w:tc>
          <w:tcPr>
            <w:tcW w:w="54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3.</w:t>
            </w:r>
          </w:p>
        </w:tc>
        <w:tc>
          <w:tcPr>
            <w:tcW w:w="2258"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rPr>
              <w:t>61 ≤ X &lt; 79</w:t>
            </w:r>
          </w:p>
        </w:tc>
        <w:tc>
          <w:tcPr>
            <w:tcW w:w="2062"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6</w:t>
            </w:r>
          </w:p>
        </w:tc>
        <w:tc>
          <w:tcPr>
            <w:tcW w:w="198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25</w:t>
            </w:r>
          </w:p>
        </w:tc>
        <w:tc>
          <w:tcPr>
            <w:tcW w:w="162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Tinggi</w:t>
            </w:r>
          </w:p>
        </w:tc>
      </w:tr>
      <w:tr w:rsidR="007E17EF" w:rsidRPr="007E17EF" w:rsidTr="004D7A49">
        <w:tc>
          <w:tcPr>
            <w:tcW w:w="54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4.</w:t>
            </w:r>
          </w:p>
        </w:tc>
        <w:tc>
          <w:tcPr>
            <w:tcW w:w="2258"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rPr>
              <w:t>X ≥ 79</w:t>
            </w:r>
          </w:p>
        </w:tc>
        <w:tc>
          <w:tcPr>
            <w:tcW w:w="2062"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18</w:t>
            </w:r>
          </w:p>
        </w:tc>
        <w:tc>
          <w:tcPr>
            <w:tcW w:w="198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75</w:t>
            </w:r>
          </w:p>
        </w:tc>
        <w:tc>
          <w:tcPr>
            <w:tcW w:w="162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Sangat tinggi</w:t>
            </w:r>
          </w:p>
        </w:tc>
      </w:tr>
      <w:tr w:rsidR="007E17EF" w:rsidRPr="007E17EF" w:rsidTr="004D7A49">
        <w:tc>
          <w:tcPr>
            <w:tcW w:w="540" w:type="dxa"/>
          </w:tcPr>
          <w:p w:rsidR="007E17EF" w:rsidRPr="007E17EF" w:rsidRDefault="007E17EF" w:rsidP="007E17EF">
            <w:pPr>
              <w:spacing w:line="276" w:lineRule="auto"/>
              <w:rPr>
                <w:rFonts w:ascii="Palentino" w:hAnsi="Palentino"/>
                <w:sz w:val="24"/>
                <w:szCs w:val="24"/>
              </w:rPr>
            </w:pPr>
          </w:p>
        </w:tc>
        <w:tc>
          <w:tcPr>
            <w:tcW w:w="2258"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Total</w:t>
            </w:r>
          </w:p>
        </w:tc>
        <w:tc>
          <w:tcPr>
            <w:tcW w:w="2062"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24</w:t>
            </w:r>
          </w:p>
        </w:tc>
        <w:tc>
          <w:tcPr>
            <w:tcW w:w="1980" w:type="dxa"/>
          </w:tcPr>
          <w:p w:rsidR="007E17EF" w:rsidRPr="007E17EF" w:rsidRDefault="007E17EF" w:rsidP="007E17EF">
            <w:pPr>
              <w:spacing w:line="276" w:lineRule="auto"/>
              <w:jc w:val="center"/>
              <w:rPr>
                <w:rFonts w:ascii="Palentino" w:hAnsi="Palentino"/>
                <w:sz w:val="24"/>
                <w:szCs w:val="24"/>
              </w:rPr>
            </w:pPr>
            <w:r w:rsidRPr="007E17EF">
              <w:rPr>
                <w:rFonts w:ascii="Palentino" w:hAnsi="Palentino"/>
                <w:sz w:val="24"/>
                <w:szCs w:val="24"/>
              </w:rPr>
              <w:t>100</w:t>
            </w:r>
          </w:p>
        </w:tc>
        <w:tc>
          <w:tcPr>
            <w:tcW w:w="1620" w:type="dxa"/>
          </w:tcPr>
          <w:p w:rsidR="007E17EF" w:rsidRPr="007E17EF" w:rsidRDefault="007E17EF" w:rsidP="007E17EF">
            <w:pPr>
              <w:spacing w:line="276" w:lineRule="auto"/>
              <w:rPr>
                <w:rFonts w:ascii="Palentino" w:hAnsi="Palentino"/>
                <w:sz w:val="24"/>
                <w:szCs w:val="24"/>
              </w:rPr>
            </w:pPr>
          </w:p>
        </w:tc>
      </w:tr>
    </w:tbl>
    <w:p w:rsidR="004D7A49" w:rsidRDefault="004D7A49" w:rsidP="004D7A49">
      <w:pPr>
        <w:spacing w:line="276" w:lineRule="auto"/>
        <w:rPr>
          <w:rFonts w:ascii="Palentino" w:hAnsi="Palentino"/>
          <w:sz w:val="24"/>
          <w:szCs w:val="24"/>
        </w:rPr>
      </w:pPr>
      <w:proofErr w:type="gramStart"/>
      <w:r w:rsidRPr="00F352A6">
        <w:rPr>
          <w:rFonts w:ascii="Palentino" w:hAnsi="Palentino"/>
          <w:sz w:val="24"/>
          <w:szCs w:val="24"/>
        </w:rPr>
        <w:t>Sumber :</w:t>
      </w:r>
      <w:proofErr w:type="gramEnd"/>
      <w:r w:rsidRPr="00F352A6">
        <w:rPr>
          <w:rFonts w:ascii="Palentino" w:hAnsi="Palentino"/>
          <w:sz w:val="24"/>
          <w:szCs w:val="24"/>
        </w:rPr>
        <w:t xml:space="preserve"> Data hasil analisis angket tahun 2021</w:t>
      </w:r>
    </w:p>
    <w:p w:rsidR="004D7A49" w:rsidRDefault="004D7A49" w:rsidP="004D7A49">
      <w:pPr>
        <w:pStyle w:val="BodyText"/>
        <w:spacing w:line="276" w:lineRule="auto"/>
        <w:ind w:left="0" w:right="150" w:firstLine="720"/>
        <w:jc w:val="both"/>
        <w:rPr>
          <w:rFonts w:ascii="Palentino" w:hAnsi="Palentino"/>
        </w:rPr>
      </w:pPr>
      <w:proofErr w:type="gramStart"/>
      <w:r w:rsidRPr="004D7A49">
        <w:rPr>
          <w:rFonts w:ascii="Palentino" w:hAnsi="Palentino"/>
        </w:rPr>
        <w:t>Tabel</w:t>
      </w:r>
      <w:r>
        <w:rPr>
          <w:rFonts w:ascii="Palentino" w:hAnsi="Palentino"/>
        </w:rPr>
        <w:t xml:space="preserve"> 3.</w:t>
      </w:r>
      <w:proofErr w:type="gramEnd"/>
      <w:r>
        <w:rPr>
          <w:rFonts w:ascii="Palentino" w:hAnsi="Palentino"/>
        </w:rPr>
        <w:t xml:space="preserve"> M</w:t>
      </w:r>
      <w:r w:rsidRPr="004D7A49">
        <w:rPr>
          <w:rFonts w:ascii="Palentino" w:hAnsi="Palentino"/>
        </w:rPr>
        <w:t xml:space="preserve">enunjukkan bahwa tidak terdapat responden yang berada dalam kategori sangat rendah (0%), tidak terdapat responden yang berada dalam kategori (0%) dalam kategori rendah, 6 responden (25%) berada dalam kategori tinggi, dan 18 responden (75%) dalam kategori sangat tinggi. </w:t>
      </w:r>
      <w:proofErr w:type="gramStart"/>
      <w:r w:rsidRPr="004D7A49">
        <w:rPr>
          <w:rFonts w:ascii="Palentino" w:hAnsi="Palentino"/>
        </w:rPr>
        <w:t>Sehingga dapat disimpulkan bahwa supervisi akademik memberikan pengaruh terhadap kinerja guru.</w:t>
      </w:r>
      <w:proofErr w:type="gramEnd"/>
    </w:p>
    <w:p w:rsidR="004D7A49" w:rsidRDefault="004D7A49" w:rsidP="004D7A49">
      <w:pPr>
        <w:pStyle w:val="BodyText"/>
        <w:spacing w:line="276" w:lineRule="auto"/>
        <w:ind w:left="0" w:right="150" w:firstLine="720"/>
        <w:jc w:val="both"/>
        <w:rPr>
          <w:rFonts w:ascii="Palentino" w:hAnsi="Palentino"/>
        </w:rPr>
      </w:pPr>
    </w:p>
    <w:p w:rsidR="004D7A49" w:rsidRDefault="004D7A49" w:rsidP="004D7A49">
      <w:pPr>
        <w:pStyle w:val="BodyText"/>
        <w:spacing w:line="276" w:lineRule="auto"/>
        <w:ind w:left="0" w:right="150"/>
        <w:jc w:val="both"/>
        <w:rPr>
          <w:rFonts w:ascii="Palentino" w:hAnsi="Palentino"/>
        </w:rPr>
      </w:pPr>
      <w:proofErr w:type="gramStart"/>
      <w:r>
        <w:rPr>
          <w:rFonts w:ascii="Palentino" w:hAnsi="Palentino"/>
        </w:rPr>
        <w:t>Gambar 1.</w:t>
      </w:r>
      <w:proofErr w:type="gramEnd"/>
      <w:r>
        <w:rPr>
          <w:rFonts w:ascii="Palentino" w:hAnsi="Palentino"/>
        </w:rPr>
        <w:t xml:space="preserve"> </w:t>
      </w:r>
      <w:r w:rsidRPr="004D7A49">
        <w:rPr>
          <w:rFonts w:ascii="Palentino" w:hAnsi="Palentino"/>
          <w:i/>
        </w:rPr>
        <w:t>Pie-Chart</w:t>
      </w:r>
      <w:r>
        <w:rPr>
          <w:rFonts w:ascii="Palentino" w:hAnsi="Palentino"/>
        </w:rPr>
        <w:t xml:space="preserve"> Supervisi Akademik</w:t>
      </w:r>
    </w:p>
    <w:p w:rsidR="004D7A49" w:rsidRDefault="004D7A49" w:rsidP="004D7A49">
      <w:pPr>
        <w:pStyle w:val="BodyText"/>
        <w:spacing w:line="276" w:lineRule="auto"/>
        <w:ind w:left="0" w:right="150"/>
        <w:jc w:val="both"/>
        <w:rPr>
          <w:rFonts w:ascii="Palentino" w:hAnsi="Palentino"/>
        </w:rPr>
      </w:pPr>
      <w:r>
        <w:rPr>
          <w:noProof/>
          <w:sz w:val="20"/>
        </w:rPr>
        <mc:AlternateContent>
          <mc:Choice Requires="wpg">
            <w:drawing>
              <wp:inline distT="0" distB="0" distL="0" distR="0" wp14:anchorId="10E671EC" wp14:editId="73AD3104">
                <wp:extent cx="4824684" cy="1915142"/>
                <wp:effectExtent l="0" t="0" r="14605" b="9525"/>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24684" cy="1915142"/>
                          <a:chOff x="7" y="7"/>
                          <a:chExt cx="7920" cy="3241"/>
                        </a:xfrm>
                      </wpg:grpSpPr>
                      <pic:pic xmlns:pic="http://schemas.openxmlformats.org/drawingml/2006/picture">
                        <pic:nvPicPr>
                          <pic:cNvPr id="7"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 y="7"/>
                            <a:ext cx="7920" cy="3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3488" y="86"/>
                            <a:ext cx="2056" cy="20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432" y="86"/>
                            <a:ext cx="3112" cy="3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Freeform 8"/>
                        <wps:cNvSpPr>
                          <a:spLocks/>
                        </wps:cNvSpPr>
                        <wps:spPr bwMode="auto">
                          <a:xfrm>
                            <a:off x="3997" y="597"/>
                            <a:ext cx="1056" cy="1056"/>
                          </a:xfrm>
                          <a:custGeom>
                            <a:avLst/>
                            <a:gdLst>
                              <a:gd name="T0" fmla="+- 0 3998 3998"/>
                              <a:gd name="T1" fmla="*/ T0 w 1056"/>
                              <a:gd name="T2" fmla="+- 0 597 597"/>
                              <a:gd name="T3" fmla="*/ 597 h 1056"/>
                              <a:gd name="T4" fmla="+- 0 3998 3998"/>
                              <a:gd name="T5" fmla="*/ T4 w 1056"/>
                              <a:gd name="T6" fmla="+- 0 1652 597"/>
                              <a:gd name="T7" fmla="*/ 1652 h 1056"/>
                              <a:gd name="T8" fmla="+- 0 5053 3998"/>
                              <a:gd name="T9" fmla="*/ T8 w 1056"/>
                              <a:gd name="T10" fmla="+- 0 1652 597"/>
                              <a:gd name="T11" fmla="*/ 1652 h 1056"/>
                              <a:gd name="T12" fmla="+- 0 5050 3998"/>
                              <a:gd name="T13" fmla="*/ T12 w 1056"/>
                              <a:gd name="T14" fmla="+- 0 1577 597"/>
                              <a:gd name="T15" fmla="*/ 1577 h 1056"/>
                              <a:gd name="T16" fmla="+- 0 5042 3998"/>
                              <a:gd name="T17" fmla="*/ T16 w 1056"/>
                              <a:gd name="T18" fmla="+- 0 1503 597"/>
                              <a:gd name="T19" fmla="*/ 1503 h 1056"/>
                              <a:gd name="T20" fmla="+- 0 5029 3998"/>
                              <a:gd name="T21" fmla="*/ T20 w 1056"/>
                              <a:gd name="T22" fmla="+- 0 1431 597"/>
                              <a:gd name="T23" fmla="*/ 1431 h 1056"/>
                              <a:gd name="T24" fmla="+- 0 5012 3998"/>
                              <a:gd name="T25" fmla="*/ T24 w 1056"/>
                              <a:gd name="T26" fmla="+- 0 1360 597"/>
                              <a:gd name="T27" fmla="*/ 1360 h 1056"/>
                              <a:gd name="T28" fmla="+- 0 4989 3998"/>
                              <a:gd name="T29" fmla="*/ T28 w 1056"/>
                              <a:gd name="T30" fmla="+- 0 1292 597"/>
                              <a:gd name="T31" fmla="*/ 1292 h 1056"/>
                              <a:gd name="T32" fmla="+- 0 4963 3998"/>
                              <a:gd name="T33" fmla="*/ T32 w 1056"/>
                              <a:gd name="T34" fmla="+- 0 1225 597"/>
                              <a:gd name="T35" fmla="*/ 1225 h 1056"/>
                              <a:gd name="T36" fmla="+- 0 4932 3998"/>
                              <a:gd name="T37" fmla="*/ T36 w 1056"/>
                              <a:gd name="T38" fmla="+- 0 1161 597"/>
                              <a:gd name="T39" fmla="*/ 1161 h 1056"/>
                              <a:gd name="T40" fmla="+- 0 4896 3998"/>
                              <a:gd name="T41" fmla="*/ T40 w 1056"/>
                              <a:gd name="T42" fmla="+- 0 1100 597"/>
                              <a:gd name="T43" fmla="*/ 1100 h 1056"/>
                              <a:gd name="T44" fmla="+- 0 4857 3998"/>
                              <a:gd name="T45" fmla="*/ T44 w 1056"/>
                              <a:gd name="T46" fmla="+- 0 1041 597"/>
                              <a:gd name="T47" fmla="*/ 1041 h 1056"/>
                              <a:gd name="T48" fmla="+- 0 4815 3998"/>
                              <a:gd name="T49" fmla="*/ T48 w 1056"/>
                              <a:gd name="T50" fmla="+- 0 985 597"/>
                              <a:gd name="T51" fmla="*/ 985 h 1056"/>
                              <a:gd name="T52" fmla="+- 0 4768 3998"/>
                              <a:gd name="T53" fmla="*/ T52 w 1056"/>
                              <a:gd name="T54" fmla="+- 0 932 597"/>
                              <a:gd name="T55" fmla="*/ 932 h 1056"/>
                              <a:gd name="T56" fmla="+- 0 4718 3998"/>
                              <a:gd name="T57" fmla="*/ T56 w 1056"/>
                              <a:gd name="T58" fmla="+- 0 882 597"/>
                              <a:gd name="T59" fmla="*/ 882 h 1056"/>
                              <a:gd name="T60" fmla="+- 0 4665 3998"/>
                              <a:gd name="T61" fmla="*/ T60 w 1056"/>
                              <a:gd name="T62" fmla="+- 0 835 597"/>
                              <a:gd name="T63" fmla="*/ 835 h 1056"/>
                              <a:gd name="T64" fmla="+- 0 4609 3998"/>
                              <a:gd name="T65" fmla="*/ T64 w 1056"/>
                              <a:gd name="T66" fmla="+- 0 793 597"/>
                              <a:gd name="T67" fmla="*/ 793 h 1056"/>
                              <a:gd name="T68" fmla="+- 0 4550 3998"/>
                              <a:gd name="T69" fmla="*/ T68 w 1056"/>
                              <a:gd name="T70" fmla="+- 0 754 597"/>
                              <a:gd name="T71" fmla="*/ 754 h 1056"/>
                              <a:gd name="T72" fmla="+- 0 4489 3998"/>
                              <a:gd name="T73" fmla="*/ T72 w 1056"/>
                              <a:gd name="T74" fmla="+- 0 718 597"/>
                              <a:gd name="T75" fmla="*/ 718 h 1056"/>
                              <a:gd name="T76" fmla="+- 0 4425 3998"/>
                              <a:gd name="T77" fmla="*/ T76 w 1056"/>
                              <a:gd name="T78" fmla="+- 0 687 597"/>
                              <a:gd name="T79" fmla="*/ 687 h 1056"/>
                              <a:gd name="T80" fmla="+- 0 4358 3998"/>
                              <a:gd name="T81" fmla="*/ T80 w 1056"/>
                              <a:gd name="T82" fmla="+- 0 661 597"/>
                              <a:gd name="T83" fmla="*/ 661 h 1056"/>
                              <a:gd name="T84" fmla="+- 0 4290 3998"/>
                              <a:gd name="T85" fmla="*/ T84 w 1056"/>
                              <a:gd name="T86" fmla="+- 0 638 597"/>
                              <a:gd name="T87" fmla="*/ 638 h 1056"/>
                              <a:gd name="T88" fmla="+- 0 4219 3998"/>
                              <a:gd name="T89" fmla="*/ T88 w 1056"/>
                              <a:gd name="T90" fmla="+- 0 621 597"/>
                              <a:gd name="T91" fmla="*/ 621 h 1056"/>
                              <a:gd name="T92" fmla="+- 0 4147 3998"/>
                              <a:gd name="T93" fmla="*/ T92 w 1056"/>
                              <a:gd name="T94" fmla="+- 0 608 597"/>
                              <a:gd name="T95" fmla="*/ 608 h 1056"/>
                              <a:gd name="T96" fmla="+- 0 4073 3998"/>
                              <a:gd name="T97" fmla="*/ T96 w 1056"/>
                              <a:gd name="T98" fmla="+- 0 600 597"/>
                              <a:gd name="T99" fmla="*/ 600 h 1056"/>
                              <a:gd name="T100" fmla="+- 0 3998 3998"/>
                              <a:gd name="T101" fmla="*/ T100 w 1056"/>
                              <a:gd name="T102" fmla="+- 0 597 597"/>
                              <a:gd name="T103" fmla="*/ 597 h 10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056" h="1056">
                                <a:moveTo>
                                  <a:pt x="0" y="0"/>
                                </a:moveTo>
                                <a:lnTo>
                                  <a:pt x="0" y="1055"/>
                                </a:lnTo>
                                <a:lnTo>
                                  <a:pt x="1055" y="1055"/>
                                </a:lnTo>
                                <a:lnTo>
                                  <a:pt x="1052" y="980"/>
                                </a:lnTo>
                                <a:lnTo>
                                  <a:pt x="1044" y="906"/>
                                </a:lnTo>
                                <a:lnTo>
                                  <a:pt x="1031" y="834"/>
                                </a:lnTo>
                                <a:lnTo>
                                  <a:pt x="1014" y="763"/>
                                </a:lnTo>
                                <a:lnTo>
                                  <a:pt x="991" y="695"/>
                                </a:lnTo>
                                <a:lnTo>
                                  <a:pt x="965" y="628"/>
                                </a:lnTo>
                                <a:lnTo>
                                  <a:pt x="934" y="564"/>
                                </a:lnTo>
                                <a:lnTo>
                                  <a:pt x="898" y="503"/>
                                </a:lnTo>
                                <a:lnTo>
                                  <a:pt x="859" y="444"/>
                                </a:lnTo>
                                <a:lnTo>
                                  <a:pt x="817" y="388"/>
                                </a:lnTo>
                                <a:lnTo>
                                  <a:pt x="770" y="335"/>
                                </a:lnTo>
                                <a:lnTo>
                                  <a:pt x="720" y="285"/>
                                </a:lnTo>
                                <a:lnTo>
                                  <a:pt x="667" y="238"/>
                                </a:lnTo>
                                <a:lnTo>
                                  <a:pt x="611" y="196"/>
                                </a:lnTo>
                                <a:lnTo>
                                  <a:pt x="552" y="157"/>
                                </a:lnTo>
                                <a:lnTo>
                                  <a:pt x="491" y="121"/>
                                </a:lnTo>
                                <a:lnTo>
                                  <a:pt x="427" y="90"/>
                                </a:lnTo>
                                <a:lnTo>
                                  <a:pt x="360" y="64"/>
                                </a:lnTo>
                                <a:lnTo>
                                  <a:pt x="292" y="41"/>
                                </a:lnTo>
                                <a:lnTo>
                                  <a:pt x="221" y="24"/>
                                </a:lnTo>
                                <a:lnTo>
                                  <a:pt x="149" y="11"/>
                                </a:lnTo>
                                <a:lnTo>
                                  <a:pt x="75" y="3"/>
                                </a:lnTo>
                                <a:lnTo>
                                  <a:pt x="0" y="0"/>
                                </a:lnTo>
                                <a:close/>
                              </a:path>
                            </a:pathLst>
                          </a:custGeom>
                          <a:solidFill>
                            <a:srgbClr val="A4A4A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9"/>
                        <wps:cNvSpPr>
                          <a:spLocks/>
                        </wps:cNvSpPr>
                        <wps:spPr bwMode="auto">
                          <a:xfrm>
                            <a:off x="2942" y="597"/>
                            <a:ext cx="2111" cy="2111"/>
                          </a:xfrm>
                          <a:custGeom>
                            <a:avLst/>
                            <a:gdLst>
                              <a:gd name="T0" fmla="+- 0 3922 2942"/>
                              <a:gd name="T1" fmla="*/ T0 w 2111"/>
                              <a:gd name="T2" fmla="+- 0 600 597"/>
                              <a:gd name="T3" fmla="*/ 600 h 2111"/>
                              <a:gd name="T4" fmla="+- 0 3776 2942"/>
                              <a:gd name="T5" fmla="*/ T4 w 2111"/>
                              <a:gd name="T6" fmla="+- 0 621 597"/>
                              <a:gd name="T7" fmla="*/ 621 h 2111"/>
                              <a:gd name="T8" fmla="+- 0 3637 2942"/>
                              <a:gd name="T9" fmla="*/ T8 w 2111"/>
                              <a:gd name="T10" fmla="+- 0 661 597"/>
                              <a:gd name="T11" fmla="*/ 661 h 2111"/>
                              <a:gd name="T12" fmla="+- 0 3506 2942"/>
                              <a:gd name="T13" fmla="*/ T12 w 2111"/>
                              <a:gd name="T14" fmla="+- 0 718 597"/>
                              <a:gd name="T15" fmla="*/ 718 h 2111"/>
                              <a:gd name="T16" fmla="+- 0 3386 2942"/>
                              <a:gd name="T17" fmla="*/ T16 w 2111"/>
                              <a:gd name="T18" fmla="+- 0 793 597"/>
                              <a:gd name="T19" fmla="*/ 793 h 2111"/>
                              <a:gd name="T20" fmla="+- 0 3277 2942"/>
                              <a:gd name="T21" fmla="*/ T20 w 2111"/>
                              <a:gd name="T22" fmla="+- 0 882 597"/>
                              <a:gd name="T23" fmla="*/ 882 h 2111"/>
                              <a:gd name="T24" fmla="+- 0 3180 2942"/>
                              <a:gd name="T25" fmla="*/ T24 w 2111"/>
                              <a:gd name="T26" fmla="+- 0 985 597"/>
                              <a:gd name="T27" fmla="*/ 985 h 2111"/>
                              <a:gd name="T28" fmla="+- 0 3099 2942"/>
                              <a:gd name="T29" fmla="*/ T28 w 2111"/>
                              <a:gd name="T30" fmla="+- 0 1100 597"/>
                              <a:gd name="T31" fmla="*/ 1100 h 2111"/>
                              <a:gd name="T32" fmla="+- 0 3032 2942"/>
                              <a:gd name="T33" fmla="*/ T32 w 2111"/>
                              <a:gd name="T34" fmla="+- 0 1225 597"/>
                              <a:gd name="T35" fmla="*/ 1225 h 2111"/>
                              <a:gd name="T36" fmla="+- 0 2983 2942"/>
                              <a:gd name="T37" fmla="*/ T36 w 2111"/>
                              <a:gd name="T38" fmla="+- 0 1360 597"/>
                              <a:gd name="T39" fmla="*/ 1360 h 2111"/>
                              <a:gd name="T40" fmla="+- 0 2953 2942"/>
                              <a:gd name="T41" fmla="*/ T40 w 2111"/>
                              <a:gd name="T42" fmla="+- 0 1503 597"/>
                              <a:gd name="T43" fmla="*/ 1503 h 2111"/>
                              <a:gd name="T44" fmla="+- 0 2942 2942"/>
                              <a:gd name="T45" fmla="*/ T44 w 2111"/>
                              <a:gd name="T46" fmla="+- 0 1652 597"/>
                              <a:gd name="T47" fmla="*/ 1652 h 2111"/>
                              <a:gd name="T48" fmla="+- 0 2953 2942"/>
                              <a:gd name="T49" fmla="*/ T48 w 2111"/>
                              <a:gd name="T50" fmla="+- 0 1802 597"/>
                              <a:gd name="T51" fmla="*/ 1802 h 2111"/>
                              <a:gd name="T52" fmla="+- 0 2983 2942"/>
                              <a:gd name="T53" fmla="*/ T52 w 2111"/>
                              <a:gd name="T54" fmla="+- 0 1945 597"/>
                              <a:gd name="T55" fmla="*/ 1945 h 2111"/>
                              <a:gd name="T56" fmla="+- 0 3032 2942"/>
                              <a:gd name="T57" fmla="*/ T56 w 2111"/>
                              <a:gd name="T58" fmla="+- 0 2080 597"/>
                              <a:gd name="T59" fmla="*/ 2080 h 2111"/>
                              <a:gd name="T60" fmla="+- 0 3099 2942"/>
                              <a:gd name="T61" fmla="*/ T60 w 2111"/>
                              <a:gd name="T62" fmla="+- 0 2205 597"/>
                              <a:gd name="T63" fmla="*/ 2205 h 2111"/>
                              <a:gd name="T64" fmla="+- 0 3180 2942"/>
                              <a:gd name="T65" fmla="*/ T64 w 2111"/>
                              <a:gd name="T66" fmla="+- 0 2320 597"/>
                              <a:gd name="T67" fmla="*/ 2320 h 2111"/>
                              <a:gd name="T68" fmla="+- 0 3277 2942"/>
                              <a:gd name="T69" fmla="*/ T68 w 2111"/>
                              <a:gd name="T70" fmla="+- 0 2423 597"/>
                              <a:gd name="T71" fmla="*/ 2423 h 2111"/>
                              <a:gd name="T72" fmla="+- 0 3386 2942"/>
                              <a:gd name="T73" fmla="*/ T72 w 2111"/>
                              <a:gd name="T74" fmla="+- 0 2512 597"/>
                              <a:gd name="T75" fmla="*/ 2512 h 2111"/>
                              <a:gd name="T76" fmla="+- 0 3506 2942"/>
                              <a:gd name="T77" fmla="*/ T76 w 2111"/>
                              <a:gd name="T78" fmla="+- 0 2586 597"/>
                              <a:gd name="T79" fmla="*/ 2586 h 2111"/>
                              <a:gd name="T80" fmla="+- 0 3637 2942"/>
                              <a:gd name="T81" fmla="*/ T80 w 2111"/>
                              <a:gd name="T82" fmla="+- 0 2644 597"/>
                              <a:gd name="T83" fmla="*/ 2644 h 2111"/>
                              <a:gd name="T84" fmla="+- 0 3776 2942"/>
                              <a:gd name="T85" fmla="*/ T84 w 2111"/>
                              <a:gd name="T86" fmla="+- 0 2684 597"/>
                              <a:gd name="T87" fmla="*/ 2684 h 2111"/>
                              <a:gd name="T88" fmla="+- 0 3922 2942"/>
                              <a:gd name="T89" fmla="*/ T88 w 2111"/>
                              <a:gd name="T90" fmla="+- 0 2705 597"/>
                              <a:gd name="T91" fmla="*/ 2705 h 2111"/>
                              <a:gd name="T92" fmla="+- 0 4073 2942"/>
                              <a:gd name="T93" fmla="*/ T92 w 2111"/>
                              <a:gd name="T94" fmla="+- 0 2705 597"/>
                              <a:gd name="T95" fmla="*/ 2705 h 2111"/>
                              <a:gd name="T96" fmla="+- 0 4219 2942"/>
                              <a:gd name="T97" fmla="*/ T96 w 2111"/>
                              <a:gd name="T98" fmla="+- 0 2684 597"/>
                              <a:gd name="T99" fmla="*/ 2684 h 2111"/>
                              <a:gd name="T100" fmla="+- 0 4358 2942"/>
                              <a:gd name="T101" fmla="*/ T100 w 2111"/>
                              <a:gd name="T102" fmla="+- 0 2644 597"/>
                              <a:gd name="T103" fmla="*/ 2644 h 2111"/>
                              <a:gd name="T104" fmla="+- 0 4489 2942"/>
                              <a:gd name="T105" fmla="*/ T104 w 2111"/>
                              <a:gd name="T106" fmla="+- 0 2586 597"/>
                              <a:gd name="T107" fmla="*/ 2586 h 2111"/>
                              <a:gd name="T108" fmla="+- 0 4609 2942"/>
                              <a:gd name="T109" fmla="*/ T108 w 2111"/>
                              <a:gd name="T110" fmla="+- 0 2512 597"/>
                              <a:gd name="T111" fmla="*/ 2512 h 2111"/>
                              <a:gd name="T112" fmla="+- 0 4718 2942"/>
                              <a:gd name="T113" fmla="*/ T112 w 2111"/>
                              <a:gd name="T114" fmla="+- 0 2423 597"/>
                              <a:gd name="T115" fmla="*/ 2423 h 2111"/>
                              <a:gd name="T116" fmla="+- 0 4815 2942"/>
                              <a:gd name="T117" fmla="*/ T116 w 2111"/>
                              <a:gd name="T118" fmla="+- 0 2320 597"/>
                              <a:gd name="T119" fmla="*/ 2320 h 2111"/>
                              <a:gd name="T120" fmla="+- 0 4896 2942"/>
                              <a:gd name="T121" fmla="*/ T120 w 2111"/>
                              <a:gd name="T122" fmla="+- 0 2205 597"/>
                              <a:gd name="T123" fmla="*/ 2205 h 2111"/>
                              <a:gd name="T124" fmla="+- 0 4963 2942"/>
                              <a:gd name="T125" fmla="*/ T124 w 2111"/>
                              <a:gd name="T126" fmla="+- 0 2080 597"/>
                              <a:gd name="T127" fmla="*/ 2080 h 2111"/>
                              <a:gd name="T128" fmla="+- 0 5012 2942"/>
                              <a:gd name="T129" fmla="*/ T128 w 2111"/>
                              <a:gd name="T130" fmla="+- 0 1945 597"/>
                              <a:gd name="T131" fmla="*/ 1945 h 2111"/>
                              <a:gd name="T132" fmla="+- 0 5042 2942"/>
                              <a:gd name="T133" fmla="*/ T132 w 2111"/>
                              <a:gd name="T134" fmla="+- 0 1802 597"/>
                              <a:gd name="T135" fmla="*/ 1802 h 2111"/>
                              <a:gd name="T136" fmla="+- 0 5053 2942"/>
                              <a:gd name="T137" fmla="*/ T136 w 2111"/>
                              <a:gd name="T138" fmla="+- 0 1652 597"/>
                              <a:gd name="T139" fmla="*/ 1652 h 2111"/>
                              <a:gd name="T140" fmla="+- 0 3998 2942"/>
                              <a:gd name="T141" fmla="*/ T140 w 2111"/>
                              <a:gd name="T142" fmla="+- 0 597 597"/>
                              <a:gd name="T143" fmla="*/ 597 h 2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2111" h="2111">
                                <a:moveTo>
                                  <a:pt x="1056" y="0"/>
                                </a:moveTo>
                                <a:lnTo>
                                  <a:pt x="980" y="3"/>
                                </a:lnTo>
                                <a:lnTo>
                                  <a:pt x="906" y="11"/>
                                </a:lnTo>
                                <a:lnTo>
                                  <a:pt x="834" y="24"/>
                                </a:lnTo>
                                <a:lnTo>
                                  <a:pt x="763" y="41"/>
                                </a:lnTo>
                                <a:lnTo>
                                  <a:pt x="695" y="64"/>
                                </a:lnTo>
                                <a:lnTo>
                                  <a:pt x="628" y="90"/>
                                </a:lnTo>
                                <a:lnTo>
                                  <a:pt x="564" y="121"/>
                                </a:lnTo>
                                <a:lnTo>
                                  <a:pt x="503" y="157"/>
                                </a:lnTo>
                                <a:lnTo>
                                  <a:pt x="444" y="196"/>
                                </a:lnTo>
                                <a:lnTo>
                                  <a:pt x="388" y="238"/>
                                </a:lnTo>
                                <a:lnTo>
                                  <a:pt x="335" y="285"/>
                                </a:lnTo>
                                <a:lnTo>
                                  <a:pt x="285" y="335"/>
                                </a:lnTo>
                                <a:lnTo>
                                  <a:pt x="238" y="388"/>
                                </a:lnTo>
                                <a:lnTo>
                                  <a:pt x="196" y="444"/>
                                </a:lnTo>
                                <a:lnTo>
                                  <a:pt x="157" y="503"/>
                                </a:lnTo>
                                <a:lnTo>
                                  <a:pt x="121" y="564"/>
                                </a:lnTo>
                                <a:lnTo>
                                  <a:pt x="90" y="628"/>
                                </a:lnTo>
                                <a:lnTo>
                                  <a:pt x="64" y="695"/>
                                </a:lnTo>
                                <a:lnTo>
                                  <a:pt x="41" y="763"/>
                                </a:lnTo>
                                <a:lnTo>
                                  <a:pt x="24" y="834"/>
                                </a:lnTo>
                                <a:lnTo>
                                  <a:pt x="11" y="906"/>
                                </a:lnTo>
                                <a:lnTo>
                                  <a:pt x="3" y="980"/>
                                </a:lnTo>
                                <a:lnTo>
                                  <a:pt x="0" y="1055"/>
                                </a:lnTo>
                                <a:lnTo>
                                  <a:pt x="3" y="1131"/>
                                </a:lnTo>
                                <a:lnTo>
                                  <a:pt x="11" y="1205"/>
                                </a:lnTo>
                                <a:lnTo>
                                  <a:pt x="24" y="1277"/>
                                </a:lnTo>
                                <a:lnTo>
                                  <a:pt x="41" y="1348"/>
                                </a:lnTo>
                                <a:lnTo>
                                  <a:pt x="64" y="1416"/>
                                </a:lnTo>
                                <a:lnTo>
                                  <a:pt x="90" y="1483"/>
                                </a:lnTo>
                                <a:lnTo>
                                  <a:pt x="121" y="1547"/>
                                </a:lnTo>
                                <a:lnTo>
                                  <a:pt x="157" y="1608"/>
                                </a:lnTo>
                                <a:lnTo>
                                  <a:pt x="196" y="1667"/>
                                </a:lnTo>
                                <a:lnTo>
                                  <a:pt x="238" y="1723"/>
                                </a:lnTo>
                                <a:lnTo>
                                  <a:pt x="285" y="1776"/>
                                </a:lnTo>
                                <a:lnTo>
                                  <a:pt x="335" y="1826"/>
                                </a:lnTo>
                                <a:lnTo>
                                  <a:pt x="388" y="1872"/>
                                </a:lnTo>
                                <a:lnTo>
                                  <a:pt x="444" y="1915"/>
                                </a:lnTo>
                                <a:lnTo>
                                  <a:pt x="503" y="1954"/>
                                </a:lnTo>
                                <a:lnTo>
                                  <a:pt x="564" y="1989"/>
                                </a:lnTo>
                                <a:lnTo>
                                  <a:pt x="628" y="2020"/>
                                </a:lnTo>
                                <a:lnTo>
                                  <a:pt x="695" y="2047"/>
                                </a:lnTo>
                                <a:lnTo>
                                  <a:pt x="763" y="2070"/>
                                </a:lnTo>
                                <a:lnTo>
                                  <a:pt x="834" y="2087"/>
                                </a:lnTo>
                                <a:lnTo>
                                  <a:pt x="906" y="2100"/>
                                </a:lnTo>
                                <a:lnTo>
                                  <a:pt x="980" y="2108"/>
                                </a:lnTo>
                                <a:lnTo>
                                  <a:pt x="1056" y="2110"/>
                                </a:lnTo>
                                <a:lnTo>
                                  <a:pt x="1131" y="2108"/>
                                </a:lnTo>
                                <a:lnTo>
                                  <a:pt x="1205" y="2100"/>
                                </a:lnTo>
                                <a:lnTo>
                                  <a:pt x="1277" y="2087"/>
                                </a:lnTo>
                                <a:lnTo>
                                  <a:pt x="1348" y="2070"/>
                                </a:lnTo>
                                <a:lnTo>
                                  <a:pt x="1416" y="2047"/>
                                </a:lnTo>
                                <a:lnTo>
                                  <a:pt x="1483" y="2020"/>
                                </a:lnTo>
                                <a:lnTo>
                                  <a:pt x="1547" y="1989"/>
                                </a:lnTo>
                                <a:lnTo>
                                  <a:pt x="1608" y="1954"/>
                                </a:lnTo>
                                <a:lnTo>
                                  <a:pt x="1667" y="1915"/>
                                </a:lnTo>
                                <a:lnTo>
                                  <a:pt x="1723" y="1872"/>
                                </a:lnTo>
                                <a:lnTo>
                                  <a:pt x="1776" y="1826"/>
                                </a:lnTo>
                                <a:lnTo>
                                  <a:pt x="1826" y="1776"/>
                                </a:lnTo>
                                <a:lnTo>
                                  <a:pt x="1873" y="1723"/>
                                </a:lnTo>
                                <a:lnTo>
                                  <a:pt x="1915" y="1667"/>
                                </a:lnTo>
                                <a:lnTo>
                                  <a:pt x="1954" y="1608"/>
                                </a:lnTo>
                                <a:lnTo>
                                  <a:pt x="1990" y="1547"/>
                                </a:lnTo>
                                <a:lnTo>
                                  <a:pt x="2021" y="1483"/>
                                </a:lnTo>
                                <a:lnTo>
                                  <a:pt x="2047" y="1416"/>
                                </a:lnTo>
                                <a:lnTo>
                                  <a:pt x="2070" y="1348"/>
                                </a:lnTo>
                                <a:lnTo>
                                  <a:pt x="2087" y="1277"/>
                                </a:lnTo>
                                <a:lnTo>
                                  <a:pt x="2100" y="1205"/>
                                </a:lnTo>
                                <a:lnTo>
                                  <a:pt x="2108" y="1131"/>
                                </a:lnTo>
                                <a:lnTo>
                                  <a:pt x="2111" y="1055"/>
                                </a:lnTo>
                                <a:lnTo>
                                  <a:pt x="1056" y="1055"/>
                                </a:lnTo>
                                <a:lnTo>
                                  <a:pt x="1056" y="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10"/>
                        <wps:cNvSpPr>
                          <a:spLocks/>
                        </wps:cNvSpPr>
                        <wps:spPr bwMode="auto">
                          <a:xfrm>
                            <a:off x="4742" y="437"/>
                            <a:ext cx="312" cy="469"/>
                          </a:xfrm>
                          <a:custGeom>
                            <a:avLst/>
                            <a:gdLst>
                              <a:gd name="T0" fmla="+- 0 4744 4744"/>
                              <a:gd name="T1" fmla="*/ T0 w 496"/>
                              <a:gd name="T2" fmla="+- 0 906 254"/>
                              <a:gd name="T3" fmla="*/ 906 h 653"/>
                              <a:gd name="T4" fmla="+- 0 5149 4744"/>
                              <a:gd name="T5" fmla="*/ T4 w 496"/>
                              <a:gd name="T6" fmla="+- 0 254 254"/>
                              <a:gd name="T7" fmla="*/ 254 h 653"/>
                              <a:gd name="T8" fmla="+- 0 5239 4744"/>
                              <a:gd name="T9" fmla="*/ T8 w 496"/>
                              <a:gd name="T10" fmla="+- 0 254 254"/>
                              <a:gd name="T11" fmla="*/ 254 h 653"/>
                            </a:gdLst>
                            <a:ahLst/>
                            <a:cxnLst>
                              <a:cxn ang="0">
                                <a:pos x="T1" y="T3"/>
                              </a:cxn>
                              <a:cxn ang="0">
                                <a:pos x="T5" y="T7"/>
                              </a:cxn>
                              <a:cxn ang="0">
                                <a:pos x="T9" y="T11"/>
                              </a:cxn>
                            </a:cxnLst>
                            <a:rect l="0" t="0" r="r" b="b"/>
                            <a:pathLst>
                              <a:path w="496" h="653">
                                <a:moveTo>
                                  <a:pt x="0" y="652"/>
                                </a:moveTo>
                                <a:lnTo>
                                  <a:pt x="405" y="0"/>
                                </a:lnTo>
                                <a:lnTo>
                                  <a:pt x="495" y="0"/>
                                </a:lnTo>
                              </a:path>
                            </a:pathLst>
                          </a:custGeom>
                          <a:noFill/>
                          <a:ln w="9525">
                            <a:solidFill>
                              <a:srgbClr val="A6A6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11"/>
                        <wps:cNvSpPr>
                          <a:spLocks noChangeArrowheads="1"/>
                        </wps:cNvSpPr>
                        <wps:spPr bwMode="auto">
                          <a:xfrm>
                            <a:off x="1651" y="2910"/>
                            <a:ext cx="4663" cy="338"/>
                          </a:xfrm>
                          <a:prstGeom prst="rect">
                            <a:avLst/>
                          </a:prstGeom>
                          <a:solidFill>
                            <a:srgbClr val="FFFFFF">
                              <a:alpha val="78038"/>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12"/>
                        <wps:cNvSpPr>
                          <a:spLocks noChangeArrowheads="1"/>
                        </wps:cNvSpPr>
                        <wps:spPr bwMode="auto">
                          <a:xfrm>
                            <a:off x="1870" y="3029"/>
                            <a:ext cx="99" cy="99"/>
                          </a:xfrm>
                          <a:prstGeom prst="rect">
                            <a:avLst/>
                          </a:prstGeom>
                          <a:solidFill>
                            <a:srgbClr val="5B9B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3"/>
                        <wps:cNvSpPr>
                          <a:spLocks noChangeArrowheads="1"/>
                        </wps:cNvSpPr>
                        <wps:spPr bwMode="auto">
                          <a:xfrm>
                            <a:off x="3316" y="3029"/>
                            <a:ext cx="99" cy="9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Rectangle 14"/>
                        <wps:cNvSpPr>
                          <a:spLocks noChangeArrowheads="1"/>
                        </wps:cNvSpPr>
                        <wps:spPr bwMode="auto">
                          <a:xfrm>
                            <a:off x="4267" y="3029"/>
                            <a:ext cx="99" cy="99"/>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15"/>
                        <wps:cNvSpPr>
                          <a:spLocks noChangeArrowheads="1"/>
                        </wps:cNvSpPr>
                        <wps:spPr bwMode="auto">
                          <a:xfrm>
                            <a:off x="5055" y="3029"/>
                            <a:ext cx="99" cy="99"/>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16"/>
                        <wps:cNvSpPr>
                          <a:spLocks noChangeArrowheads="1"/>
                        </wps:cNvSpPr>
                        <wps:spPr bwMode="auto">
                          <a:xfrm>
                            <a:off x="7" y="7"/>
                            <a:ext cx="7920" cy="3240"/>
                          </a:xfrm>
                          <a:prstGeom prst="rect">
                            <a:avLst/>
                          </a:prstGeom>
                          <a:noFill/>
                          <a:ln w="9525">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Text Box 17"/>
                        <wps:cNvSpPr txBox="1">
                          <a:spLocks noChangeArrowheads="1"/>
                        </wps:cNvSpPr>
                        <wps:spPr bwMode="auto">
                          <a:xfrm>
                            <a:off x="2267" y="76"/>
                            <a:ext cx="4047"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rsidP="004D7A49">
                              <w:pPr>
                                <w:spacing w:line="360" w:lineRule="exact"/>
                                <w:rPr>
                                  <w:rFonts w:ascii="Carlito"/>
                                  <w:b/>
                                  <w:sz w:val="18"/>
                                </w:rPr>
                              </w:pPr>
                              <w:r w:rsidRPr="005A6513">
                                <w:rPr>
                                  <w:rFonts w:ascii="Pelantino" w:hAnsi="Pelantino"/>
                                  <w:b/>
                                  <w:color w:val="585858"/>
                                  <w:sz w:val="24"/>
                                  <w:szCs w:val="24"/>
                                </w:rPr>
                                <w:t>Pie-Chart Supervisi Akademik</w:t>
                              </w:r>
                              <w:r w:rsidRPr="005A6513">
                                <w:rPr>
                                  <w:rFonts w:ascii="Pelantino" w:hAnsi="Pelantino"/>
                                  <w:b/>
                                  <w:color w:val="FFFFFF"/>
                                  <w:position w:val="17"/>
                                  <w:sz w:val="24"/>
                                  <w:szCs w:val="24"/>
                                </w:rPr>
                                <w:t>25</w:t>
                              </w:r>
                              <w:r>
                                <w:rPr>
                                  <w:rFonts w:ascii="Carlito"/>
                                  <w:b/>
                                  <w:color w:val="FFFFFF"/>
                                  <w:position w:val="17"/>
                                  <w:sz w:val="18"/>
                                </w:rPr>
                                <w:t>%</w:t>
                              </w:r>
                            </w:p>
                          </w:txbxContent>
                        </wps:txbx>
                        <wps:bodyPr rot="0" vert="horz" wrap="square" lIns="0" tIns="0" rIns="0" bIns="0" anchor="t" anchorCtr="0" upright="1">
                          <a:noAutofit/>
                        </wps:bodyPr>
                      </wps:wsp>
                      <wps:wsp>
                        <wps:cNvPr id="21" name="Text Box 19"/>
                        <wps:cNvSpPr txBox="1">
                          <a:spLocks noChangeArrowheads="1"/>
                        </wps:cNvSpPr>
                        <wps:spPr bwMode="auto">
                          <a:xfrm>
                            <a:off x="3589" y="723"/>
                            <a:ext cx="408" cy="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rsidP="004D7A49">
                              <w:pPr>
                                <w:spacing w:line="180" w:lineRule="exact"/>
                                <w:ind w:left="22"/>
                                <w:rPr>
                                  <w:rFonts w:ascii="Carlito"/>
                                  <w:b/>
                                  <w:sz w:val="18"/>
                                </w:rPr>
                              </w:pPr>
                              <w:r>
                                <w:rPr>
                                  <w:rFonts w:ascii="Carlito"/>
                                  <w:b/>
                                  <w:color w:val="FFFFFF"/>
                                  <w:sz w:val="18"/>
                                </w:rPr>
                                <w:t>0%</w:t>
                              </w:r>
                            </w:p>
                            <w:p w:rsidR="00FB73B6" w:rsidRDefault="00FB73B6" w:rsidP="004D7A49">
                              <w:pPr>
                                <w:spacing w:line="212" w:lineRule="exact"/>
                                <w:rPr>
                                  <w:rFonts w:ascii="Carlito"/>
                                  <w:b/>
                                  <w:sz w:val="18"/>
                                </w:rPr>
                              </w:pPr>
                              <w:r>
                                <w:rPr>
                                  <w:rFonts w:ascii="Carlito"/>
                                  <w:b/>
                                  <w:color w:val="FFFFFF"/>
                                  <w:sz w:val="18"/>
                                </w:rPr>
                                <w:t>0%</w:t>
                              </w:r>
                            </w:p>
                          </w:txbxContent>
                        </wps:txbx>
                        <wps:bodyPr rot="0" vert="horz" wrap="square" lIns="0" tIns="0" rIns="0" bIns="0" anchor="t" anchorCtr="0" upright="1">
                          <a:noAutofit/>
                        </wps:bodyPr>
                      </wps:wsp>
                      <wps:wsp>
                        <wps:cNvPr id="22" name="Text Box 20"/>
                        <wps:cNvSpPr txBox="1">
                          <a:spLocks noChangeArrowheads="1"/>
                        </wps:cNvSpPr>
                        <wps:spPr bwMode="auto">
                          <a:xfrm>
                            <a:off x="3497" y="2254"/>
                            <a:ext cx="33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rsidP="004D7A49">
                              <w:pPr>
                                <w:spacing w:line="182" w:lineRule="exact"/>
                                <w:rPr>
                                  <w:rFonts w:ascii="Carlito"/>
                                  <w:b/>
                                  <w:sz w:val="18"/>
                                </w:rPr>
                              </w:pPr>
                              <w:r>
                                <w:rPr>
                                  <w:rFonts w:ascii="Carlito"/>
                                  <w:b/>
                                  <w:color w:val="FFFFFF"/>
                                  <w:sz w:val="18"/>
                                </w:rPr>
                                <w:t>75%</w:t>
                              </w:r>
                            </w:p>
                          </w:txbxContent>
                        </wps:txbx>
                        <wps:bodyPr rot="0" vert="horz" wrap="square" lIns="0" tIns="0" rIns="0" bIns="0" anchor="t" anchorCtr="0" upright="1">
                          <a:noAutofit/>
                        </wps:bodyPr>
                      </wps:wsp>
                      <wps:wsp>
                        <wps:cNvPr id="23" name="Text Box 21"/>
                        <wps:cNvSpPr txBox="1">
                          <a:spLocks noChangeArrowheads="1"/>
                        </wps:cNvSpPr>
                        <wps:spPr bwMode="auto">
                          <a:xfrm>
                            <a:off x="1651" y="2910"/>
                            <a:ext cx="5530"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Pr="00DC42F6" w:rsidRDefault="00FB73B6" w:rsidP="004D7A49">
                              <w:pPr>
                                <w:tabs>
                                  <w:tab w:val="left" w:pos="1808"/>
                                  <w:tab w:val="left" w:pos="2759"/>
                                  <w:tab w:val="left" w:pos="3548"/>
                                </w:tabs>
                                <w:spacing w:before="57"/>
                                <w:ind w:left="362"/>
                                <w:rPr>
                                  <w:rFonts w:ascii="Pelantino" w:hAnsi="Pelantino"/>
                                  <w:sz w:val="18"/>
                                  <w:szCs w:val="18"/>
                                </w:rPr>
                              </w:pPr>
                              <w:r w:rsidRPr="00DC42F6">
                                <w:rPr>
                                  <w:rFonts w:ascii="Pelantino" w:hAnsi="Pelantino"/>
                                  <w:color w:val="585858"/>
                                  <w:sz w:val="18"/>
                                  <w:szCs w:val="18"/>
                                </w:rPr>
                                <w:t>Sangat</w:t>
                              </w:r>
                              <w:r w:rsidRPr="00DC42F6">
                                <w:rPr>
                                  <w:rFonts w:ascii="Pelantino" w:hAnsi="Pelantino"/>
                                  <w:color w:val="585858"/>
                                  <w:spacing w:val="-44"/>
                                  <w:sz w:val="18"/>
                                  <w:szCs w:val="18"/>
                                </w:rPr>
                                <w:t xml:space="preserve"> </w:t>
                              </w:r>
                              <w:r w:rsidRPr="00DC42F6">
                                <w:rPr>
                                  <w:rFonts w:ascii="Pelantino" w:hAnsi="Pelantino"/>
                                  <w:color w:val="585858"/>
                                  <w:sz w:val="18"/>
                                  <w:szCs w:val="18"/>
                                </w:rPr>
                                <w:t>Rendah</w:t>
                              </w:r>
                              <w:r w:rsidRPr="00DC42F6">
                                <w:rPr>
                                  <w:rFonts w:ascii="Pelantino" w:hAnsi="Pelantino"/>
                                  <w:color w:val="585858"/>
                                  <w:sz w:val="18"/>
                                  <w:szCs w:val="18"/>
                                </w:rPr>
                                <w:tab/>
                                <w:t>Rendah</w:t>
                              </w:r>
                              <w:r w:rsidRPr="00DC42F6">
                                <w:rPr>
                                  <w:rFonts w:ascii="Pelantino" w:hAnsi="Pelantino"/>
                                  <w:color w:val="585858"/>
                                  <w:sz w:val="18"/>
                                  <w:szCs w:val="18"/>
                                </w:rPr>
                                <w:tab/>
                                <w:t>Tinggi</w:t>
                              </w:r>
                              <w:r w:rsidRPr="00DC42F6">
                                <w:rPr>
                                  <w:rFonts w:ascii="Pelantino" w:hAnsi="Pelantino"/>
                                  <w:color w:val="585858"/>
                                  <w:sz w:val="18"/>
                                  <w:szCs w:val="18"/>
                                </w:rPr>
                                <w:tab/>
                                <w:t>Sangat</w:t>
                              </w:r>
                              <w:r w:rsidRPr="00DC42F6">
                                <w:rPr>
                                  <w:rFonts w:ascii="Pelantino" w:hAnsi="Pelantino"/>
                                  <w:color w:val="585858"/>
                                  <w:spacing w:val="-36"/>
                                  <w:sz w:val="18"/>
                                  <w:szCs w:val="18"/>
                                </w:rPr>
                                <w:t xml:space="preserve"> </w:t>
                              </w:r>
                              <w:r w:rsidRPr="00DC42F6">
                                <w:rPr>
                                  <w:rFonts w:ascii="Pelantino" w:hAnsi="Pelantino"/>
                                  <w:color w:val="585858"/>
                                  <w:spacing w:val="-3"/>
                                  <w:sz w:val="18"/>
                                  <w:szCs w:val="18"/>
                                </w:rPr>
                                <w:t>Tinggi</w:t>
                              </w:r>
                            </w:p>
                          </w:txbxContent>
                        </wps:txbx>
                        <wps:bodyPr rot="0" vert="horz" wrap="square" lIns="0" tIns="0" rIns="0" bIns="0" anchor="t" anchorCtr="0" upright="1">
                          <a:noAutofit/>
                        </wps:bodyPr>
                      </wps:wsp>
                    </wpg:wgp>
                  </a:graphicData>
                </a:graphic>
              </wp:inline>
            </w:drawing>
          </mc:Choice>
          <mc:Fallback>
            <w:pict>
              <v:group id="Group 6" o:spid="_x0000_s1026" style="width:379.9pt;height:150.8pt;mso-position-horizontal-relative:char;mso-position-vertical-relative:line" coordorigin="7,7" coordsize="7920,3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7;top:7;width:7920;height:3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1aDzEAAAA2gAAAA8AAABkcnMvZG93bnJldi54bWxEj0FrwkAUhO+F/oflCV6K2WjFmugqqdDi&#10;TbSC9PbIvibB7Nuwu2r8926h0OMwM98wy3VvWnEl5xvLCsZJCoK4tLrhSsHx62M0B+EDssbWMim4&#10;k4f16vlpibm2N97T9RAqESHsc1RQh9DlUvqyJoM+sR1x9H6sMxiidJXUDm8Rblo5SdOZNNhwXKix&#10;o01N5flwMQp2xXc2r17S8ftrUWbu3J6m5vOk1HDQFwsQgfrwH/5rb7WCN/i9Em+AXD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91aDzEAAAA2gAAAA8AAAAAAAAAAAAAAAAA&#10;nwIAAGRycy9kb3ducmV2LnhtbFBLBQYAAAAABAAEAPcAAACQAwAAAAA=&#10;">
                  <v:imagedata r:id="rId14" o:title=""/>
                </v:shape>
                <v:shape id="Picture 6" o:spid="_x0000_s1028" type="#_x0000_t75" style="position:absolute;left:3488;top:86;width:2056;height:2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a0FXAAAAA2gAAAA8AAABkcnMvZG93bnJldi54bWxET01rAjEQvRf6H8IUvNVstUi7NYoIgiA9&#10;qG29Dptpsu1mEpLobv99cxA8Pt73fDm4TlwoptazgqdxBYK48bplo+DjuHl8AZEyssbOMyn4owTL&#10;xf3dHGvte97T5ZCNKCGcalRgcw61lKmx5DCNfSAu3LePDnOB0UgdsS/hrpOTqppJhy2XBouB1paa&#10;38PZKfjZ2f0shGl/ej69vsfVp/na7oxSo4dh9QYi05Bv4qt7qxWUreVKuQFy8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trQVcAAAADaAAAADwAAAAAAAAAAAAAAAACfAgAA&#10;ZHJzL2Rvd25yZXYueG1sUEsFBgAAAAAEAAQA9wAAAIwDAAAAAA==&#10;">
                  <v:imagedata r:id="rId15" o:title=""/>
                </v:shape>
                <v:shape id="Picture 7" o:spid="_x0000_s1029" type="#_x0000_t75" style="position:absolute;left:2432;top:86;width:3112;height:31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MbwDDAAAA2gAAAA8AAABkcnMvZG93bnJldi54bWxEj9FqwkAURN8L/sNyC77VTUVKk7pKUBRL&#10;+6LtB1yy1yQ0ezfZXZO0X98VBB+HmTnDLNejaURPzteWFTzPEhDEhdU1lwq+v3ZPryB8QNbYWCYF&#10;v+RhvZo8LDHTduAj9adQighhn6GCKoQ2k9IXFRn0M9sSR+9sncEQpSuldjhEuGnkPElepMGa40KF&#10;LW0qKn5OF6PAfejOht2iPu/b+Xuaf/4NHW2Vmj6O+RuIQGO4h2/tg1aQwvVKvAFy9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MxvAMMAAADaAAAADwAAAAAAAAAAAAAAAACf&#10;AgAAZHJzL2Rvd25yZXYueG1sUEsFBgAAAAAEAAQA9wAAAI8DAAAAAA==&#10;">
                  <v:imagedata r:id="rId16" o:title=""/>
                </v:shape>
                <v:shape id="Freeform 8" o:spid="_x0000_s1030" style="position:absolute;left:3997;top:597;width:1056;height:1056;visibility:visible;mso-wrap-style:square;v-text-anchor:top" coordsize="1056,10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RcbsIA&#10;AADbAAAADwAAAGRycy9kb3ducmV2LnhtbESPT2vCQBDF70K/wzKF3sxGKSLRVcRStDf/UXocsmMS&#10;kp0Nu6um3945FHqb4b157zfL9eA6dacQG88GJlkOirj0tuHKwOX8OZ6DignZYueZDPxShPXqZbTE&#10;wvoHH+l+SpWSEI4FGqhT6gutY1mTw5j5nli0qw8Ok6yh0jbgQ8Jdp6d5PtMOG5aGGnva1lS2p5sz&#10;sGsTE4frrD3sP/xXfP/GHz015u112CxAJRrSv/nvem8FX+jlFxlAr5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9FxuwgAAANsAAAAPAAAAAAAAAAAAAAAAAJgCAABkcnMvZG93&#10;bnJldi54bWxQSwUGAAAAAAQABAD1AAAAhwMAAAAA&#10;" path="m,l,1055r1055,l1052,980r-8,-74l1031,834r-17,-71l991,695,965,628,934,564,898,503,859,444,817,388,770,335,720,285,667,238,611,196,552,157,491,121,427,90,360,64,292,41,221,24,149,11,75,3,,xe" fillcolor="#a4a4a4" stroked="f">
                  <v:path arrowok="t" o:connecttype="custom" o:connectlocs="0,597;0,1652;1055,1652;1052,1577;1044,1503;1031,1431;1014,1360;991,1292;965,1225;934,1161;898,1100;859,1041;817,985;770,932;720,882;667,835;611,793;552,754;491,718;427,687;360,661;292,638;221,621;149,608;75,600;0,597" o:connectangles="0,0,0,0,0,0,0,0,0,0,0,0,0,0,0,0,0,0,0,0,0,0,0,0,0,0"/>
                </v:shape>
                <v:shape id="Freeform 9" o:spid="_x0000_s1031" style="position:absolute;left:2942;top:597;width:2111;height:2111;visibility:visible;mso-wrap-style:square;v-text-anchor:top" coordsize="2111,2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Y0Or8A&#10;AADbAAAADwAAAGRycy9kb3ducmV2LnhtbERPS4vCMBC+C/6HMMLeNFUWkWoUEQTR09bncWzGtthM&#10;ShK1++83C4K3+fieM1u0phZPcr6yrGA4SEAQ51ZXXCg47Nf9CQgfkDXWlknBL3lYzLudGabavviH&#10;nlkoRAxhn6KCMoQmldLnJRn0A9sQR+5mncEQoSukdviK4aaWoyQZS4MVx4YSG1qVlN+zh1FwPJ5G&#10;lwPtddu4b3POJtfVeLtT6qvXLqcgArXhI367NzrOH8L/L/EAOf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hjQ6vwAAANsAAAAPAAAAAAAAAAAAAAAAAJgCAABkcnMvZG93bnJl&#10;di54bWxQSwUGAAAAAAQABAD1AAAAhAMAAAAA&#10;" path="m1056,l980,3r-74,8l834,24,763,41,695,64,628,90r-64,31l503,157r-59,39l388,238r-53,47l285,335r-47,53l196,444r-39,59l121,564,90,628,64,695,41,763,24,834,11,906,3,980,,1055r3,76l11,1205r13,72l41,1348r23,68l90,1483r31,64l157,1608r39,59l238,1723r47,53l335,1826r53,46l444,1915r59,39l564,1989r64,31l695,2047r68,23l834,2087r72,13l980,2108r76,2l1131,2108r74,-8l1277,2087r71,-17l1416,2047r67,-27l1547,1989r61,-35l1667,1915r56,-43l1776,1826r50,-50l1873,1723r42,-56l1954,1608r36,-61l2021,1483r26,-67l2070,1348r17,-71l2100,1205r8,-74l2111,1055r-1055,l1056,xe" fillcolor="#ffc000" stroked="f">
                  <v:path arrowok="t" o:connecttype="custom" o:connectlocs="980,600;834,621;695,661;564,718;444,793;335,882;238,985;157,1100;90,1225;41,1360;11,1503;0,1652;11,1802;41,1945;90,2080;157,2205;238,2320;335,2423;444,2512;564,2586;695,2644;834,2684;980,2705;1131,2705;1277,2684;1416,2644;1547,2586;1667,2512;1776,2423;1873,2320;1954,2205;2021,2080;2070,1945;2100,1802;2111,1652;1056,597" o:connectangles="0,0,0,0,0,0,0,0,0,0,0,0,0,0,0,0,0,0,0,0,0,0,0,0,0,0,0,0,0,0,0,0,0,0,0,0"/>
                </v:shape>
                <v:shape id="Freeform 10" o:spid="_x0000_s1032" style="position:absolute;left:4742;top:437;width:312;height:469;visibility:visible;mso-wrap-style:square;v-text-anchor:top" coordsize="496,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e78A&#10;AADbAAAADwAAAGRycy9kb3ducmV2LnhtbERP32vCMBB+H/g/hBN8m+kKylaNMnSyva4Tn4/m1pY1&#10;l5Bkbfzvl4Hg2318P2+7T2YQI/nQW1bwtCxAEDdW99wqOH+dHp9BhIiscbBMCq4UYL+bPWyx0nbi&#10;Txrr2IocwqFCBV2MrpIyNB0ZDEvriDP3bb3BmKFvpfY45XAzyLIo1tJgz7mhQ0eHjpqf+tcoWCfn&#10;XDkOL371/tacL3VMx0krtZin1w2ISCnexTf3h87zS/j/JR8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V7vwAAANsAAAAPAAAAAAAAAAAAAAAAAJgCAABkcnMvZG93bnJl&#10;di54bWxQSwUGAAAAAAQABAD1AAAAhAMAAAAA&#10;" path="m,652l405,r90,e" filled="f" strokecolor="#a6a6a6">
                  <v:path arrowok="t" o:connecttype="custom" o:connectlocs="0,651;255,182;311,182" o:connectangles="0,0,0"/>
                </v:shape>
                <v:rect id="Rectangle 11" o:spid="_x0000_s1033" style="position:absolute;left:1651;top:2910;width:4663;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bv8AA&#10;AADbAAAADwAAAGRycy9kb3ducmV2LnhtbERPS4vCMBC+L/gfwgje1lRlVapRfOyCR5+gt6EZ22oz&#10;KU203X9vhIW9zcf3nOm8MYV4UuVyywp63QgEcWJ1zqmC4+HncwzCeWSNhWVS8EsO5rPWxxRjbWve&#10;0XPvUxFC2MWoIPO+jKV0SUYGXdeWxIG72sqgD7BKpa6wDuGmkP0oGkqDOYeGDEtaZZTc9w+jQK/P&#10;o60+fT02RU16ff9e3s6XnVKddrOYgPDU+H/xn3ujw/wBvH8JB8j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fbv8AAAADbAAAADwAAAAAAAAAAAAAAAACYAgAAZHJzL2Rvd25y&#10;ZXYueG1sUEsFBgAAAAAEAAQA9QAAAIUDAAAAAA==&#10;" stroked="f">
                  <v:fill opacity="51143f"/>
                </v:rect>
                <v:rect id="Rectangle 12" o:spid="_x0000_s1034" style="position:absolute;left:1870;top:3029;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knnL8A&#10;AADbAAAADwAAAGRycy9kb3ducmV2LnhtbERPS4vCMBC+C/6HMMJeRFNFtNSmIoXFxZsPPA/N2Bab&#10;SWmy2v77zYLgbT6+56S73jTiSZ2rLStYzCMQxIXVNZcKrpfvWQzCeWSNjWVSMJCDXTYepZho++IT&#10;Pc++FCGEXYIKKu/bREpXVGTQzW1LHLi77Qz6ALtS6g5fIdw0chlFa2mw5tBQYUt5RcXj/GsUbDiP&#10;D/fF9NbEt3jIj36I+iJX6mvS77cgPPX+I367f3SYv4L/X8IBM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aSecvwAAANsAAAAPAAAAAAAAAAAAAAAAAJgCAABkcnMvZG93bnJl&#10;di54bWxQSwUGAAAAAAQABAD1AAAAhAMAAAAA&#10;" fillcolor="#5b9bd4" stroked="f"/>
                <v:rect id="Rectangle 13" o:spid="_x0000_s1035" style="position:absolute;left:3316;top:3029;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btqsAA&#10;AADbAAAADwAAAGRycy9kb3ducmV2LnhtbERPTWvCQBC9F/wPywje6saCjaSuIoLQq0laPA7ZMYlm&#10;Z8PumsR/3y0UepvH+5ztfjKdGMj51rKC1TIBQVxZ3XKtoCxOrxsQPiBr7CyTgid52O9mL1vMtB35&#10;TEMeahFD2GeooAmhz6T0VUMG/dL2xJG7WmcwROhqqR2OMdx08i1J3qXBlmNDgz0dG6ru+cMo8GPx&#10;SFdf18smtTc7ue9byZdCqcV8OnyACDSFf/Gf+1PH+Wv4/SUeIH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BbtqsAAAADbAAAADwAAAAAAAAAAAAAAAACYAgAAZHJzL2Rvd25y&#10;ZXYueG1sUEsFBgAAAAAEAAQA9QAAAIUDAAAAAA==&#10;" fillcolor="#ec7c30" stroked="f"/>
                <v:rect id="Rectangle 14" o:spid="_x0000_s1036" style="position:absolute;left:4267;top:3029;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T2cEA&#10;AADbAAAADwAAAGRycy9kb3ducmV2LnhtbERPTWuDQBC9F/oflin0VtcUKsW4CUUw5BIwaXIf3Ina&#10;uLPG3ar599lAobd5vM/J1rPpxEiDay0rWEQxCOLK6pZrBcfv4u0ThPPIGjvLpOBGDtar56cMU20n&#10;3tN48LUIIexSVNB436dSuqohgy6yPXHgznYw6AMcaqkHnEK46eR7HCfSYMuhocGe8oaqy+HXKOiv&#10;u9MmyfenotSL2+UnKYuPclLq9WX+WoLwNPt/8Z97q8P8BB6/hAPk6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09nBAAAA2wAAAA8AAAAAAAAAAAAAAAAAmAIAAGRycy9kb3du&#10;cmV2LnhtbFBLBQYAAAAABAAEAPUAAACGAwAAAAA=&#10;" fillcolor="#a4a4a4" stroked="f"/>
                <v:rect id="Rectangle 15" o:spid="_x0000_s1037" style="position:absolute;left:5055;top:3029;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HqIMIA&#10;AADbAAAADwAAAGRycy9kb3ducmV2LnhtbERPTYvCMBC9C/6HMII3Te1BpRpFxBUPomzXg8exGdti&#10;M+k2Uev++s2CsLd5vM+ZL1tTiQc1rrSsYDSMQBBnVpecKzh9fQymIJxH1lhZJgUvcrBcdDtzTLR9&#10;8ic9Up+LEMIuQQWF93UipcsKMuiGtiYO3NU2Bn2ATS51g88QbioZR9FYGiw5NBRY07qg7JbejYJ4&#10;H5+3drMtfy5nHn3bwzFK66NS/V67moHw1Pp/8du902H+BP5+CQ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eogwgAAANsAAAAPAAAAAAAAAAAAAAAAAJgCAABkcnMvZG93&#10;bnJldi54bWxQSwUGAAAAAAQABAD1AAAAhwMAAAAA&#10;" fillcolor="#ffc000" stroked="f"/>
                <v:rect id="Rectangle 16" o:spid="_x0000_s1038" style="position:absolute;left:7;top:7;width:7920;height:3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AvDcYA&#10;AADbAAAADwAAAGRycy9kb3ducmV2LnhtbESPS2/CMBCE75X6H6yt1Ftx4NBWAYOgEupD9EB4SNyW&#10;eEmsxusodiH8++6hErddzezMt5NZ7xt1pi66wAaGgwwUcRms48rAdrN8egUVE7LFJjAZuFKE2fT+&#10;boK5DRde07lIlZIQjjkaqFNqc61jWZPHOAgtsWin0HlMsnaVth1eJNw3epRlz9qjY2mosaW3msqf&#10;4tcbaMO3K1au+twfdvZYLhbH96/mxZjHh34+BpWoTzfz//WHFXyBlV9kAD3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AvDcYAAADbAAAADwAAAAAAAAAAAAAAAACYAgAAZHJz&#10;L2Rvd25yZXYueG1sUEsFBgAAAAAEAAQA9QAAAIsDAAAAAA==&#10;" filled="f" strokecolor="#d9d9d9"/>
                <v:shapetype id="_x0000_t202" coordsize="21600,21600" o:spt="202" path="m,l,21600r21600,l21600,xe">
                  <v:stroke joinstyle="miter"/>
                  <v:path gradientshapeok="t" o:connecttype="rect"/>
                </v:shapetype>
                <v:shape id="Text Box 17" o:spid="_x0000_s1039" type="#_x0000_t202" style="position:absolute;left:2267;top:76;width:404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MLKsEA&#10;AADbAAAADwAAAGRycy9kb3ducmV2LnhtbERPTYvCMBC9C/sfwix401QPol2jiKwgCGKtB4+zzdgG&#10;m0m3iVr/vREW9jaP9znzZWdrcafWG8cKRsMEBHHhtOFSwSnfDKYgfEDWWDsmBU/ysFx89OaYavfg&#10;jO7HUIoYwj5FBVUITSqlLyqy6IeuIY7cxbUWQ4RtKXWLjxhuazlOkom0aDg2VNjQuqLierxZBasz&#10;Z9/md/9zyC6ZyfNZwrvJVan+Z7f6AhGoC//iP/dWx/kzeP8S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DCyrBAAAA2wAAAA8AAAAAAAAAAAAAAAAAmAIAAGRycy9kb3du&#10;cmV2LnhtbFBLBQYAAAAABAAEAPUAAACGAwAAAAA=&#10;" filled="f" stroked="f">
                  <v:textbox inset="0,0,0,0">
                    <w:txbxContent>
                      <w:p w:rsidR="00FB73B6" w:rsidRDefault="00FB73B6" w:rsidP="004D7A49">
                        <w:pPr>
                          <w:spacing w:line="360" w:lineRule="exact"/>
                          <w:rPr>
                            <w:rFonts w:ascii="Carlito"/>
                            <w:b/>
                            <w:sz w:val="18"/>
                          </w:rPr>
                        </w:pPr>
                        <w:r w:rsidRPr="005A6513">
                          <w:rPr>
                            <w:rFonts w:ascii="Pelantino" w:hAnsi="Pelantino"/>
                            <w:b/>
                            <w:color w:val="585858"/>
                            <w:sz w:val="24"/>
                            <w:szCs w:val="24"/>
                          </w:rPr>
                          <w:t>Pie-Chart Supervisi Akademik</w:t>
                        </w:r>
                        <w:r w:rsidRPr="005A6513">
                          <w:rPr>
                            <w:rFonts w:ascii="Pelantino" w:hAnsi="Pelantino"/>
                            <w:b/>
                            <w:color w:val="FFFFFF"/>
                            <w:position w:val="17"/>
                            <w:sz w:val="24"/>
                            <w:szCs w:val="24"/>
                          </w:rPr>
                          <w:t>25</w:t>
                        </w:r>
                        <w:r>
                          <w:rPr>
                            <w:rFonts w:ascii="Carlito"/>
                            <w:b/>
                            <w:color w:val="FFFFFF"/>
                            <w:position w:val="17"/>
                            <w:sz w:val="18"/>
                          </w:rPr>
                          <w:t>%</w:t>
                        </w:r>
                      </w:p>
                    </w:txbxContent>
                  </v:textbox>
                </v:shape>
                <v:shape id="Text Box 19" o:spid="_x0000_s1040" type="#_x0000_t202" style="position:absolute;left:3589;top:723;width:408;height: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FB73B6" w:rsidRDefault="00FB73B6" w:rsidP="004D7A49">
                        <w:pPr>
                          <w:spacing w:line="180" w:lineRule="exact"/>
                          <w:ind w:left="22"/>
                          <w:rPr>
                            <w:rFonts w:ascii="Carlito"/>
                            <w:b/>
                            <w:sz w:val="18"/>
                          </w:rPr>
                        </w:pPr>
                        <w:r>
                          <w:rPr>
                            <w:rFonts w:ascii="Carlito"/>
                            <w:b/>
                            <w:color w:val="FFFFFF"/>
                            <w:sz w:val="18"/>
                          </w:rPr>
                          <w:t>0%</w:t>
                        </w:r>
                      </w:p>
                      <w:p w:rsidR="00FB73B6" w:rsidRDefault="00FB73B6" w:rsidP="004D7A49">
                        <w:pPr>
                          <w:spacing w:line="212" w:lineRule="exact"/>
                          <w:rPr>
                            <w:rFonts w:ascii="Carlito"/>
                            <w:b/>
                            <w:sz w:val="18"/>
                          </w:rPr>
                        </w:pPr>
                        <w:r>
                          <w:rPr>
                            <w:rFonts w:ascii="Carlito"/>
                            <w:b/>
                            <w:color w:val="FFFFFF"/>
                            <w:sz w:val="18"/>
                          </w:rPr>
                          <w:t>0%</w:t>
                        </w:r>
                      </w:p>
                    </w:txbxContent>
                  </v:textbox>
                </v:shape>
                <v:shape id="Text Box 20" o:spid="_x0000_s1041" type="#_x0000_t202" style="position:absolute;left:3497;top:2254;width:335;height: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rsidR="00FB73B6" w:rsidRDefault="00FB73B6" w:rsidP="004D7A49">
                        <w:pPr>
                          <w:spacing w:line="182" w:lineRule="exact"/>
                          <w:rPr>
                            <w:rFonts w:ascii="Carlito"/>
                            <w:b/>
                            <w:sz w:val="18"/>
                          </w:rPr>
                        </w:pPr>
                        <w:r>
                          <w:rPr>
                            <w:rFonts w:ascii="Carlito"/>
                            <w:b/>
                            <w:color w:val="FFFFFF"/>
                            <w:sz w:val="18"/>
                          </w:rPr>
                          <w:t>75%</w:t>
                        </w:r>
                      </w:p>
                    </w:txbxContent>
                  </v:textbox>
                </v:shape>
                <v:shape id="Text Box 21" o:spid="_x0000_s1042" type="#_x0000_t202" style="position:absolute;left:1651;top:2910;width:5530;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f2fcMA&#10;AADbAAAADwAAAGRycy9kb3ducmV2LnhtbESPQWvCQBSE70L/w/IK3nSjgt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f2fcMAAADbAAAADwAAAAAAAAAAAAAAAACYAgAAZHJzL2Rv&#10;d25yZXYueG1sUEsFBgAAAAAEAAQA9QAAAIgDAAAAAA==&#10;" filled="f" stroked="f">
                  <v:textbox inset="0,0,0,0">
                    <w:txbxContent>
                      <w:p w:rsidR="00FB73B6" w:rsidRPr="00DC42F6" w:rsidRDefault="00FB73B6" w:rsidP="004D7A49">
                        <w:pPr>
                          <w:tabs>
                            <w:tab w:val="left" w:pos="1808"/>
                            <w:tab w:val="left" w:pos="2759"/>
                            <w:tab w:val="left" w:pos="3548"/>
                          </w:tabs>
                          <w:spacing w:before="57"/>
                          <w:ind w:left="362"/>
                          <w:rPr>
                            <w:rFonts w:ascii="Pelantino" w:hAnsi="Pelantino"/>
                            <w:sz w:val="18"/>
                            <w:szCs w:val="18"/>
                          </w:rPr>
                        </w:pPr>
                        <w:r w:rsidRPr="00DC42F6">
                          <w:rPr>
                            <w:rFonts w:ascii="Pelantino" w:hAnsi="Pelantino"/>
                            <w:color w:val="585858"/>
                            <w:sz w:val="18"/>
                            <w:szCs w:val="18"/>
                          </w:rPr>
                          <w:t>Sangat</w:t>
                        </w:r>
                        <w:r w:rsidRPr="00DC42F6">
                          <w:rPr>
                            <w:rFonts w:ascii="Pelantino" w:hAnsi="Pelantino"/>
                            <w:color w:val="585858"/>
                            <w:spacing w:val="-44"/>
                            <w:sz w:val="18"/>
                            <w:szCs w:val="18"/>
                          </w:rPr>
                          <w:t xml:space="preserve"> </w:t>
                        </w:r>
                        <w:r w:rsidRPr="00DC42F6">
                          <w:rPr>
                            <w:rFonts w:ascii="Pelantino" w:hAnsi="Pelantino"/>
                            <w:color w:val="585858"/>
                            <w:sz w:val="18"/>
                            <w:szCs w:val="18"/>
                          </w:rPr>
                          <w:t>Rendah</w:t>
                        </w:r>
                        <w:r w:rsidRPr="00DC42F6">
                          <w:rPr>
                            <w:rFonts w:ascii="Pelantino" w:hAnsi="Pelantino"/>
                            <w:color w:val="585858"/>
                            <w:sz w:val="18"/>
                            <w:szCs w:val="18"/>
                          </w:rPr>
                          <w:tab/>
                          <w:t>Rendah</w:t>
                        </w:r>
                        <w:r w:rsidRPr="00DC42F6">
                          <w:rPr>
                            <w:rFonts w:ascii="Pelantino" w:hAnsi="Pelantino"/>
                            <w:color w:val="585858"/>
                            <w:sz w:val="18"/>
                            <w:szCs w:val="18"/>
                          </w:rPr>
                          <w:tab/>
                          <w:t>Tinggi</w:t>
                        </w:r>
                        <w:r w:rsidRPr="00DC42F6">
                          <w:rPr>
                            <w:rFonts w:ascii="Pelantino" w:hAnsi="Pelantino"/>
                            <w:color w:val="585858"/>
                            <w:sz w:val="18"/>
                            <w:szCs w:val="18"/>
                          </w:rPr>
                          <w:tab/>
                          <w:t>Sangat</w:t>
                        </w:r>
                        <w:r w:rsidRPr="00DC42F6">
                          <w:rPr>
                            <w:rFonts w:ascii="Pelantino" w:hAnsi="Pelantino"/>
                            <w:color w:val="585858"/>
                            <w:spacing w:val="-36"/>
                            <w:sz w:val="18"/>
                            <w:szCs w:val="18"/>
                          </w:rPr>
                          <w:t xml:space="preserve"> </w:t>
                        </w:r>
                        <w:r w:rsidRPr="00DC42F6">
                          <w:rPr>
                            <w:rFonts w:ascii="Pelantino" w:hAnsi="Pelantino"/>
                            <w:color w:val="585858"/>
                            <w:spacing w:val="-3"/>
                            <w:sz w:val="18"/>
                            <w:szCs w:val="18"/>
                          </w:rPr>
                          <w:t>Tinggi</w:t>
                        </w:r>
                      </w:p>
                    </w:txbxContent>
                  </v:textbox>
                </v:shape>
                <w10:anchorlock/>
              </v:group>
            </w:pict>
          </mc:Fallback>
        </mc:AlternateContent>
      </w:r>
    </w:p>
    <w:p w:rsidR="00803270" w:rsidRDefault="00803270" w:rsidP="004D7A49">
      <w:pPr>
        <w:pStyle w:val="BodyText"/>
        <w:spacing w:line="276" w:lineRule="auto"/>
        <w:ind w:left="0" w:right="150"/>
        <w:jc w:val="both"/>
        <w:rPr>
          <w:rFonts w:ascii="Palentino" w:hAnsi="Palentino"/>
        </w:rPr>
      </w:pPr>
    </w:p>
    <w:p w:rsidR="005320BD" w:rsidRDefault="005320BD" w:rsidP="004D7A49">
      <w:pPr>
        <w:pStyle w:val="BodyText"/>
        <w:spacing w:line="276" w:lineRule="auto"/>
        <w:ind w:left="0" w:right="150"/>
        <w:jc w:val="both"/>
        <w:rPr>
          <w:rFonts w:ascii="Palentino" w:hAnsi="Palentino"/>
        </w:rPr>
      </w:pPr>
    </w:p>
    <w:p w:rsidR="005320BD" w:rsidRDefault="005320BD" w:rsidP="004D7A49">
      <w:pPr>
        <w:pStyle w:val="BodyText"/>
        <w:spacing w:line="276" w:lineRule="auto"/>
        <w:ind w:left="0" w:right="150"/>
        <w:jc w:val="both"/>
        <w:rPr>
          <w:rFonts w:ascii="Palentino" w:hAnsi="Palentino"/>
        </w:rPr>
      </w:pPr>
    </w:p>
    <w:p w:rsidR="00803270" w:rsidRPr="00803270" w:rsidRDefault="00803270" w:rsidP="00803270">
      <w:pPr>
        <w:pStyle w:val="BodyText"/>
        <w:spacing w:line="276" w:lineRule="auto"/>
        <w:ind w:left="0"/>
        <w:jc w:val="both"/>
        <w:rPr>
          <w:rFonts w:ascii="Palentino" w:hAnsi="Palentino"/>
        </w:rPr>
      </w:pPr>
      <w:proofErr w:type="gramStart"/>
      <w:r>
        <w:rPr>
          <w:rFonts w:ascii="Palentino" w:hAnsi="Palentino"/>
        </w:rPr>
        <w:lastRenderedPageBreak/>
        <w:t xml:space="preserve">Tabel </w:t>
      </w:r>
      <w:r w:rsidRPr="00803270">
        <w:rPr>
          <w:rFonts w:ascii="Palentino" w:hAnsi="Palentino"/>
        </w:rPr>
        <w:t>4.</w:t>
      </w:r>
      <w:proofErr w:type="gramEnd"/>
      <w:r w:rsidRPr="00803270">
        <w:rPr>
          <w:rFonts w:ascii="Palentino" w:hAnsi="Palentino"/>
        </w:rPr>
        <w:t xml:space="preserve"> Distribusi Frekuensi Variabel Motivasi Berprestasi</w:t>
      </w:r>
    </w:p>
    <w:tbl>
      <w:tblPr>
        <w:tblStyle w:val="TableGrid"/>
        <w:tblW w:w="0" w:type="auto"/>
        <w:tblInd w:w="108" w:type="dxa"/>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2052"/>
        <w:gridCol w:w="3288"/>
        <w:gridCol w:w="2940"/>
      </w:tblGrid>
      <w:tr w:rsidR="00803270" w:rsidRPr="00803270" w:rsidTr="00803270">
        <w:trPr>
          <w:trHeight w:val="273"/>
        </w:trPr>
        <w:tc>
          <w:tcPr>
            <w:tcW w:w="2052" w:type="dxa"/>
          </w:tcPr>
          <w:p w:rsidR="00803270" w:rsidRPr="00803270" w:rsidRDefault="00803270" w:rsidP="00803270">
            <w:pPr>
              <w:pStyle w:val="TableParagraph"/>
              <w:spacing w:line="276" w:lineRule="auto"/>
              <w:ind w:left="482"/>
              <w:rPr>
                <w:rFonts w:ascii="Palentino" w:hAnsi="Palentino"/>
                <w:b/>
                <w:sz w:val="24"/>
              </w:rPr>
            </w:pPr>
            <w:r w:rsidRPr="00803270">
              <w:rPr>
                <w:rFonts w:ascii="Palentino" w:hAnsi="Palentino"/>
                <w:b/>
                <w:sz w:val="24"/>
              </w:rPr>
              <w:t>No</w:t>
            </w:r>
          </w:p>
        </w:tc>
        <w:tc>
          <w:tcPr>
            <w:tcW w:w="3288" w:type="dxa"/>
          </w:tcPr>
          <w:p w:rsidR="00803270" w:rsidRPr="00803270" w:rsidRDefault="00803270" w:rsidP="00803270">
            <w:pPr>
              <w:pStyle w:val="TableParagraph"/>
              <w:spacing w:line="276" w:lineRule="auto"/>
              <w:ind w:right="937"/>
              <w:jc w:val="right"/>
              <w:rPr>
                <w:rFonts w:ascii="Palentino" w:hAnsi="Palentino"/>
                <w:b/>
                <w:sz w:val="24"/>
              </w:rPr>
            </w:pPr>
            <w:r w:rsidRPr="00803270">
              <w:rPr>
                <w:rFonts w:ascii="Palentino" w:hAnsi="Palentino"/>
                <w:b/>
                <w:sz w:val="24"/>
              </w:rPr>
              <w:t>Kelas Interval</w:t>
            </w:r>
          </w:p>
        </w:tc>
        <w:tc>
          <w:tcPr>
            <w:tcW w:w="2940" w:type="dxa"/>
          </w:tcPr>
          <w:p w:rsidR="00803270" w:rsidRPr="00803270" w:rsidRDefault="00803270" w:rsidP="00803270">
            <w:pPr>
              <w:pStyle w:val="TableParagraph"/>
              <w:spacing w:line="276" w:lineRule="auto"/>
              <w:ind w:right="828"/>
              <w:jc w:val="right"/>
              <w:rPr>
                <w:rFonts w:ascii="Palentino" w:hAnsi="Palentino"/>
                <w:b/>
                <w:sz w:val="24"/>
              </w:rPr>
            </w:pPr>
            <w:r w:rsidRPr="00803270">
              <w:rPr>
                <w:rFonts w:ascii="Palentino" w:hAnsi="Palentino"/>
                <w:b/>
                <w:sz w:val="24"/>
              </w:rPr>
              <w:t>Frekuensi</w:t>
            </w:r>
          </w:p>
        </w:tc>
      </w:tr>
      <w:tr w:rsidR="00803270" w:rsidRPr="00803270" w:rsidTr="00803270">
        <w:trPr>
          <w:trHeight w:val="276"/>
        </w:trPr>
        <w:tc>
          <w:tcPr>
            <w:tcW w:w="2052" w:type="dxa"/>
          </w:tcPr>
          <w:p w:rsidR="00803270" w:rsidRPr="00803270" w:rsidRDefault="00803270" w:rsidP="00803270">
            <w:pPr>
              <w:pStyle w:val="TableParagraph"/>
              <w:spacing w:line="276" w:lineRule="auto"/>
              <w:ind w:left="578"/>
              <w:rPr>
                <w:rFonts w:ascii="Palentino" w:hAnsi="Palentino"/>
                <w:sz w:val="24"/>
              </w:rPr>
            </w:pPr>
            <w:r w:rsidRPr="00803270">
              <w:rPr>
                <w:rFonts w:ascii="Palentino" w:hAnsi="Palentino"/>
                <w:w w:val="99"/>
                <w:sz w:val="24"/>
              </w:rPr>
              <w:t>1</w:t>
            </w:r>
          </w:p>
        </w:tc>
        <w:tc>
          <w:tcPr>
            <w:tcW w:w="3288" w:type="dxa"/>
          </w:tcPr>
          <w:p w:rsidR="00803270" w:rsidRPr="00803270" w:rsidRDefault="00803270" w:rsidP="00803270">
            <w:pPr>
              <w:pStyle w:val="TableParagraph"/>
              <w:spacing w:line="276" w:lineRule="auto"/>
              <w:ind w:left="749" w:right="936"/>
              <w:jc w:val="center"/>
              <w:rPr>
                <w:rFonts w:ascii="Palentino" w:hAnsi="Palentino"/>
                <w:sz w:val="24"/>
              </w:rPr>
            </w:pPr>
            <w:r w:rsidRPr="00803270">
              <w:rPr>
                <w:rFonts w:ascii="Palentino" w:hAnsi="Palentino"/>
                <w:sz w:val="24"/>
              </w:rPr>
              <w:t>40 – 46</w:t>
            </w:r>
          </w:p>
        </w:tc>
        <w:tc>
          <w:tcPr>
            <w:tcW w:w="2940" w:type="dxa"/>
          </w:tcPr>
          <w:p w:rsidR="00803270" w:rsidRPr="00803270" w:rsidRDefault="00803270" w:rsidP="00803270">
            <w:pPr>
              <w:pStyle w:val="TableParagraph"/>
              <w:spacing w:line="276" w:lineRule="auto"/>
              <w:ind w:left="112"/>
              <w:jc w:val="center"/>
              <w:rPr>
                <w:rFonts w:ascii="Palentino" w:hAnsi="Palentino"/>
                <w:sz w:val="24"/>
              </w:rPr>
            </w:pPr>
            <w:r w:rsidRPr="00803270">
              <w:rPr>
                <w:rFonts w:ascii="Palentino" w:hAnsi="Palentino"/>
                <w:w w:val="99"/>
                <w:sz w:val="24"/>
              </w:rPr>
              <w:t>1</w:t>
            </w:r>
          </w:p>
        </w:tc>
      </w:tr>
      <w:tr w:rsidR="00803270" w:rsidRPr="00803270" w:rsidTr="00803270">
        <w:trPr>
          <w:trHeight w:val="276"/>
        </w:trPr>
        <w:tc>
          <w:tcPr>
            <w:tcW w:w="2052" w:type="dxa"/>
          </w:tcPr>
          <w:p w:rsidR="00803270" w:rsidRPr="00803270" w:rsidRDefault="00803270" w:rsidP="00803270">
            <w:pPr>
              <w:pStyle w:val="TableParagraph"/>
              <w:spacing w:line="276" w:lineRule="auto"/>
              <w:ind w:left="578"/>
              <w:rPr>
                <w:rFonts w:ascii="Palentino" w:hAnsi="Palentino"/>
                <w:sz w:val="24"/>
              </w:rPr>
            </w:pPr>
            <w:r w:rsidRPr="00803270">
              <w:rPr>
                <w:rFonts w:ascii="Palentino" w:hAnsi="Palentino"/>
                <w:w w:val="99"/>
                <w:sz w:val="24"/>
              </w:rPr>
              <w:t>2</w:t>
            </w:r>
          </w:p>
        </w:tc>
        <w:tc>
          <w:tcPr>
            <w:tcW w:w="3288" w:type="dxa"/>
          </w:tcPr>
          <w:p w:rsidR="00803270" w:rsidRPr="00803270" w:rsidRDefault="00803270" w:rsidP="00803270">
            <w:pPr>
              <w:pStyle w:val="TableParagraph"/>
              <w:spacing w:line="276" w:lineRule="auto"/>
              <w:ind w:left="749" w:right="936"/>
              <w:jc w:val="center"/>
              <w:rPr>
                <w:rFonts w:ascii="Palentino" w:hAnsi="Palentino"/>
                <w:sz w:val="24"/>
              </w:rPr>
            </w:pPr>
            <w:r w:rsidRPr="00803270">
              <w:rPr>
                <w:rFonts w:ascii="Palentino" w:hAnsi="Palentino"/>
                <w:sz w:val="24"/>
              </w:rPr>
              <w:t>47 – 53</w:t>
            </w:r>
          </w:p>
        </w:tc>
        <w:tc>
          <w:tcPr>
            <w:tcW w:w="2940" w:type="dxa"/>
          </w:tcPr>
          <w:p w:rsidR="00803270" w:rsidRPr="00803270" w:rsidRDefault="00803270" w:rsidP="00803270">
            <w:pPr>
              <w:pStyle w:val="TableParagraph"/>
              <w:spacing w:line="276" w:lineRule="auto"/>
              <w:ind w:left="112"/>
              <w:jc w:val="center"/>
              <w:rPr>
                <w:rFonts w:ascii="Palentino" w:hAnsi="Palentino"/>
                <w:sz w:val="24"/>
              </w:rPr>
            </w:pPr>
            <w:r w:rsidRPr="00803270">
              <w:rPr>
                <w:rFonts w:ascii="Palentino" w:hAnsi="Palentino"/>
                <w:w w:val="99"/>
                <w:sz w:val="24"/>
              </w:rPr>
              <w:t>0</w:t>
            </w:r>
          </w:p>
        </w:tc>
      </w:tr>
      <w:tr w:rsidR="00803270" w:rsidRPr="00803270" w:rsidTr="00803270">
        <w:trPr>
          <w:trHeight w:val="276"/>
        </w:trPr>
        <w:tc>
          <w:tcPr>
            <w:tcW w:w="2052" w:type="dxa"/>
          </w:tcPr>
          <w:p w:rsidR="00803270" w:rsidRPr="00803270" w:rsidRDefault="00803270" w:rsidP="00803270">
            <w:pPr>
              <w:pStyle w:val="TableParagraph"/>
              <w:spacing w:line="276" w:lineRule="auto"/>
              <w:ind w:left="578"/>
              <w:rPr>
                <w:rFonts w:ascii="Palentino" w:hAnsi="Palentino"/>
                <w:sz w:val="24"/>
              </w:rPr>
            </w:pPr>
            <w:r w:rsidRPr="00803270">
              <w:rPr>
                <w:rFonts w:ascii="Palentino" w:hAnsi="Palentino"/>
                <w:w w:val="99"/>
                <w:sz w:val="24"/>
              </w:rPr>
              <w:t>3</w:t>
            </w:r>
          </w:p>
        </w:tc>
        <w:tc>
          <w:tcPr>
            <w:tcW w:w="3288" w:type="dxa"/>
          </w:tcPr>
          <w:p w:rsidR="00803270" w:rsidRPr="00803270" w:rsidRDefault="00803270" w:rsidP="00803270">
            <w:pPr>
              <w:pStyle w:val="TableParagraph"/>
              <w:spacing w:line="276" w:lineRule="auto"/>
              <w:ind w:left="749" w:right="936"/>
              <w:jc w:val="center"/>
              <w:rPr>
                <w:rFonts w:ascii="Palentino" w:hAnsi="Palentino"/>
                <w:sz w:val="24"/>
              </w:rPr>
            </w:pPr>
            <w:r w:rsidRPr="00803270">
              <w:rPr>
                <w:rFonts w:ascii="Palentino" w:hAnsi="Palentino"/>
                <w:sz w:val="24"/>
              </w:rPr>
              <w:t>54 – 60</w:t>
            </w:r>
          </w:p>
        </w:tc>
        <w:tc>
          <w:tcPr>
            <w:tcW w:w="2940" w:type="dxa"/>
          </w:tcPr>
          <w:p w:rsidR="00803270" w:rsidRPr="00803270" w:rsidRDefault="00803270" w:rsidP="00803270">
            <w:pPr>
              <w:pStyle w:val="TableParagraph"/>
              <w:spacing w:line="276" w:lineRule="auto"/>
              <w:ind w:left="112"/>
              <w:jc w:val="center"/>
              <w:rPr>
                <w:rFonts w:ascii="Palentino" w:hAnsi="Palentino"/>
                <w:sz w:val="24"/>
              </w:rPr>
            </w:pPr>
            <w:r w:rsidRPr="00803270">
              <w:rPr>
                <w:rFonts w:ascii="Palentino" w:hAnsi="Palentino"/>
                <w:w w:val="99"/>
                <w:sz w:val="24"/>
              </w:rPr>
              <w:t>6</w:t>
            </w:r>
          </w:p>
        </w:tc>
      </w:tr>
      <w:tr w:rsidR="00803270" w:rsidRPr="00803270" w:rsidTr="00803270">
        <w:trPr>
          <w:trHeight w:val="275"/>
        </w:trPr>
        <w:tc>
          <w:tcPr>
            <w:tcW w:w="2052" w:type="dxa"/>
          </w:tcPr>
          <w:p w:rsidR="00803270" w:rsidRPr="00803270" w:rsidRDefault="00803270" w:rsidP="00803270">
            <w:pPr>
              <w:pStyle w:val="TableParagraph"/>
              <w:spacing w:line="276" w:lineRule="auto"/>
              <w:ind w:left="578"/>
              <w:rPr>
                <w:rFonts w:ascii="Palentino" w:hAnsi="Palentino"/>
                <w:sz w:val="24"/>
              </w:rPr>
            </w:pPr>
            <w:r w:rsidRPr="00803270">
              <w:rPr>
                <w:rFonts w:ascii="Palentino" w:hAnsi="Palentino"/>
                <w:w w:val="99"/>
                <w:sz w:val="24"/>
              </w:rPr>
              <w:t>4</w:t>
            </w:r>
          </w:p>
        </w:tc>
        <w:tc>
          <w:tcPr>
            <w:tcW w:w="3288" w:type="dxa"/>
          </w:tcPr>
          <w:p w:rsidR="00803270" w:rsidRPr="00803270" w:rsidRDefault="00803270" w:rsidP="00803270">
            <w:pPr>
              <w:pStyle w:val="TableParagraph"/>
              <w:spacing w:line="276" w:lineRule="auto"/>
              <w:ind w:left="749" w:right="936"/>
              <w:jc w:val="center"/>
              <w:rPr>
                <w:rFonts w:ascii="Palentino" w:hAnsi="Palentino"/>
                <w:sz w:val="24"/>
              </w:rPr>
            </w:pPr>
            <w:r w:rsidRPr="00803270">
              <w:rPr>
                <w:rFonts w:ascii="Palentino" w:hAnsi="Palentino"/>
                <w:sz w:val="24"/>
              </w:rPr>
              <w:t>61 – 67</w:t>
            </w:r>
          </w:p>
        </w:tc>
        <w:tc>
          <w:tcPr>
            <w:tcW w:w="2940" w:type="dxa"/>
          </w:tcPr>
          <w:p w:rsidR="00803270" w:rsidRPr="00803270" w:rsidRDefault="00803270" w:rsidP="00803270">
            <w:pPr>
              <w:pStyle w:val="TableParagraph"/>
              <w:spacing w:line="276" w:lineRule="auto"/>
              <w:ind w:left="938" w:right="825"/>
              <w:jc w:val="center"/>
              <w:rPr>
                <w:rFonts w:ascii="Palentino" w:hAnsi="Palentino"/>
                <w:sz w:val="24"/>
              </w:rPr>
            </w:pPr>
            <w:r w:rsidRPr="00803270">
              <w:rPr>
                <w:rFonts w:ascii="Palentino" w:hAnsi="Palentino"/>
                <w:sz w:val="24"/>
              </w:rPr>
              <w:t>10</w:t>
            </w:r>
          </w:p>
        </w:tc>
      </w:tr>
      <w:tr w:rsidR="00803270" w:rsidRPr="00803270" w:rsidTr="00803270">
        <w:trPr>
          <w:trHeight w:val="278"/>
        </w:trPr>
        <w:tc>
          <w:tcPr>
            <w:tcW w:w="2052" w:type="dxa"/>
          </w:tcPr>
          <w:p w:rsidR="00803270" w:rsidRPr="00803270" w:rsidRDefault="00803270" w:rsidP="00803270">
            <w:pPr>
              <w:pStyle w:val="TableParagraph"/>
              <w:spacing w:line="276" w:lineRule="auto"/>
              <w:ind w:left="578"/>
              <w:rPr>
                <w:rFonts w:ascii="Palentino" w:hAnsi="Palentino"/>
                <w:sz w:val="24"/>
              </w:rPr>
            </w:pPr>
            <w:r w:rsidRPr="00803270">
              <w:rPr>
                <w:rFonts w:ascii="Palentino" w:hAnsi="Palentino"/>
                <w:w w:val="99"/>
                <w:sz w:val="24"/>
              </w:rPr>
              <w:t>5</w:t>
            </w:r>
          </w:p>
        </w:tc>
        <w:tc>
          <w:tcPr>
            <w:tcW w:w="3288" w:type="dxa"/>
          </w:tcPr>
          <w:p w:rsidR="00803270" w:rsidRPr="00803270" w:rsidRDefault="00803270" w:rsidP="00803270">
            <w:pPr>
              <w:pStyle w:val="TableParagraph"/>
              <w:spacing w:line="276" w:lineRule="auto"/>
              <w:ind w:left="749" w:right="926"/>
              <w:jc w:val="center"/>
              <w:rPr>
                <w:rFonts w:ascii="Palentino" w:hAnsi="Palentino"/>
                <w:sz w:val="24"/>
              </w:rPr>
            </w:pPr>
            <w:r w:rsidRPr="00803270">
              <w:rPr>
                <w:rFonts w:ascii="Palentino" w:hAnsi="Palentino"/>
                <w:sz w:val="24"/>
              </w:rPr>
              <w:t>68 – 74</w:t>
            </w:r>
          </w:p>
        </w:tc>
        <w:tc>
          <w:tcPr>
            <w:tcW w:w="2940" w:type="dxa"/>
          </w:tcPr>
          <w:p w:rsidR="00803270" w:rsidRPr="00803270" w:rsidRDefault="00803270" w:rsidP="00803270">
            <w:pPr>
              <w:pStyle w:val="TableParagraph"/>
              <w:spacing w:line="276" w:lineRule="auto"/>
              <w:ind w:left="112"/>
              <w:jc w:val="center"/>
              <w:rPr>
                <w:rFonts w:ascii="Palentino" w:hAnsi="Palentino"/>
                <w:sz w:val="24"/>
              </w:rPr>
            </w:pPr>
            <w:r w:rsidRPr="00803270">
              <w:rPr>
                <w:rFonts w:ascii="Palentino" w:hAnsi="Palentino"/>
                <w:w w:val="99"/>
                <w:sz w:val="24"/>
              </w:rPr>
              <w:t>7</w:t>
            </w:r>
          </w:p>
        </w:tc>
      </w:tr>
      <w:tr w:rsidR="00803270" w:rsidRPr="00803270" w:rsidTr="00803270">
        <w:trPr>
          <w:trHeight w:val="278"/>
        </w:trPr>
        <w:tc>
          <w:tcPr>
            <w:tcW w:w="2052" w:type="dxa"/>
          </w:tcPr>
          <w:p w:rsidR="00803270" w:rsidRPr="00803270" w:rsidRDefault="00803270" w:rsidP="00803270">
            <w:pPr>
              <w:pStyle w:val="TableParagraph"/>
              <w:spacing w:line="276" w:lineRule="auto"/>
              <w:rPr>
                <w:rFonts w:ascii="Palentino" w:hAnsi="Palentino"/>
                <w:sz w:val="20"/>
              </w:rPr>
            </w:pPr>
          </w:p>
        </w:tc>
        <w:tc>
          <w:tcPr>
            <w:tcW w:w="3288" w:type="dxa"/>
          </w:tcPr>
          <w:p w:rsidR="00803270" w:rsidRPr="00803270" w:rsidRDefault="00803270" w:rsidP="00803270">
            <w:pPr>
              <w:pStyle w:val="TableParagraph"/>
              <w:spacing w:line="276" w:lineRule="auto"/>
              <w:ind w:left="749" w:right="934"/>
              <w:jc w:val="center"/>
              <w:rPr>
                <w:rFonts w:ascii="Palentino" w:hAnsi="Palentino"/>
                <w:sz w:val="24"/>
              </w:rPr>
            </w:pPr>
            <w:r w:rsidRPr="00803270">
              <w:rPr>
                <w:rFonts w:ascii="Palentino" w:hAnsi="Palentino"/>
                <w:sz w:val="24"/>
              </w:rPr>
              <w:t>Jumlah</w:t>
            </w:r>
          </w:p>
        </w:tc>
        <w:tc>
          <w:tcPr>
            <w:tcW w:w="2940" w:type="dxa"/>
          </w:tcPr>
          <w:p w:rsidR="00803270" w:rsidRPr="00803270" w:rsidRDefault="00803270" w:rsidP="00803270">
            <w:pPr>
              <w:pStyle w:val="TableParagraph"/>
              <w:spacing w:line="276" w:lineRule="auto"/>
              <w:ind w:left="938" w:right="825"/>
              <w:jc w:val="center"/>
              <w:rPr>
                <w:rFonts w:ascii="Palentino" w:hAnsi="Palentino"/>
                <w:sz w:val="24"/>
              </w:rPr>
            </w:pPr>
            <w:r w:rsidRPr="00803270">
              <w:rPr>
                <w:rFonts w:ascii="Palentino" w:hAnsi="Palentino"/>
                <w:sz w:val="24"/>
              </w:rPr>
              <w:t>24</w:t>
            </w:r>
          </w:p>
        </w:tc>
      </w:tr>
    </w:tbl>
    <w:p w:rsidR="00803270" w:rsidRPr="00803270" w:rsidRDefault="00803270" w:rsidP="00803270">
      <w:pPr>
        <w:spacing w:line="276" w:lineRule="auto"/>
        <w:rPr>
          <w:rFonts w:ascii="Palentino" w:hAnsi="Palentino"/>
          <w:sz w:val="24"/>
          <w:szCs w:val="24"/>
        </w:rPr>
      </w:pPr>
      <w:proofErr w:type="gramStart"/>
      <w:r w:rsidRPr="00F352A6">
        <w:rPr>
          <w:rFonts w:ascii="Palentino" w:hAnsi="Palentino"/>
          <w:sz w:val="24"/>
          <w:szCs w:val="24"/>
        </w:rPr>
        <w:t>Sumber :</w:t>
      </w:r>
      <w:proofErr w:type="gramEnd"/>
      <w:r w:rsidRPr="00F352A6">
        <w:rPr>
          <w:rFonts w:ascii="Palentino" w:hAnsi="Palentino"/>
          <w:sz w:val="24"/>
          <w:szCs w:val="24"/>
        </w:rPr>
        <w:t xml:space="preserve"> Data hasil analisis angket tahun 2021</w:t>
      </w:r>
    </w:p>
    <w:p w:rsidR="00803270" w:rsidRDefault="00803270" w:rsidP="00803270">
      <w:pPr>
        <w:pStyle w:val="BodyText"/>
        <w:spacing w:before="204" w:line="276" w:lineRule="auto"/>
        <w:ind w:left="0" w:right="-46" w:firstLine="720"/>
        <w:jc w:val="both"/>
        <w:rPr>
          <w:rFonts w:ascii="Palentino" w:hAnsi="Palentino"/>
        </w:rPr>
      </w:pPr>
      <w:r w:rsidRPr="00803270">
        <w:rPr>
          <w:rFonts w:ascii="Palentino" w:hAnsi="Palentino"/>
        </w:rPr>
        <w:t>Berdasarkan tabel distribusi frekuensi di atas, frekuensi variabel motivasi berprestasi pada interval 40-46 sebanyak 1 responden, tidak ada responden</w:t>
      </w:r>
      <w:r w:rsidRPr="00803270">
        <w:rPr>
          <w:rFonts w:ascii="Palentino" w:hAnsi="Palentino"/>
          <w:spacing w:val="35"/>
        </w:rPr>
        <w:t xml:space="preserve"> </w:t>
      </w:r>
      <w:r w:rsidRPr="00803270">
        <w:rPr>
          <w:rFonts w:ascii="Palentino" w:hAnsi="Palentino"/>
        </w:rPr>
        <w:t>yang</w:t>
      </w:r>
      <w:r w:rsidRPr="00803270">
        <w:rPr>
          <w:rFonts w:ascii="Palentino" w:hAnsi="Palentino"/>
          <w:spacing w:val="35"/>
        </w:rPr>
        <w:t xml:space="preserve"> </w:t>
      </w:r>
      <w:r w:rsidRPr="00803270">
        <w:rPr>
          <w:rFonts w:ascii="Palentino" w:hAnsi="Palentino"/>
        </w:rPr>
        <w:t>menunjukkan</w:t>
      </w:r>
      <w:r w:rsidRPr="00803270">
        <w:rPr>
          <w:rFonts w:ascii="Palentino" w:hAnsi="Palentino"/>
          <w:spacing w:val="36"/>
        </w:rPr>
        <w:t xml:space="preserve"> </w:t>
      </w:r>
      <w:r w:rsidRPr="00803270">
        <w:rPr>
          <w:rFonts w:ascii="Palentino" w:hAnsi="Palentino"/>
        </w:rPr>
        <w:t>interval</w:t>
      </w:r>
      <w:r w:rsidRPr="00803270">
        <w:rPr>
          <w:rFonts w:ascii="Palentino" w:hAnsi="Palentino"/>
          <w:spacing w:val="39"/>
        </w:rPr>
        <w:t xml:space="preserve"> </w:t>
      </w:r>
      <w:r w:rsidRPr="00803270">
        <w:rPr>
          <w:rFonts w:ascii="Palentino" w:hAnsi="Palentino"/>
        </w:rPr>
        <w:t>47-53,</w:t>
      </w:r>
      <w:r w:rsidRPr="00803270">
        <w:rPr>
          <w:rFonts w:ascii="Palentino" w:hAnsi="Palentino"/>
          <w:spacing w:val="35"/>
        </w:rPr>
        <w:t xml:space="preserve"> </w:t>
      </w:r>
      <w:r w:rsidRPr="00803270">
        <w:rPr>
          <w:rFonts w:ascii="Palentino" w:hAnsi="Palentino"/>
        </w:rPr>
        <w:t>interval</w:t>
      </w:r>
      <w:r w:rsidRPr="00803270">
        <w:rPr>
          <w:rFonts w:ascii="Palentino" w:hAnsi="Palentino"/>
          <w:spacing w:val="41"/>
        </w:rPr>
        <w:t xml:space="preserve"> </w:t>
      </w:r>
      <w:r w:rsidRPr="00803270">
        <w:rPr>
          <w:rFonts w:ascii="Palentino" w:hAnsi="Palentino"/>
        </w:rPr>
        <w:t>54-60</w:t>
      </w:r>
      <w:r w:rsidRPr="00803270">
        <w:rPr>
          <w:rFonts w:ascii="Palentino" w:hAnsi="Palentino"/>
          <w:spacing w:val="36"/>
        </w:rPr>
        <w:t xml:space="preserve"> </w:t>
      </w:r>
      <w:r w:rsidRPr="00803270">
        <w:rPr>
          <w:rFonts w:ascii="Palentino" w:hAnsi="Palentino"/>
        </w:rPr>
        <w:t>sebanyak</w:t>
      </w:r>
      <w:r w:rsidRPr="00803270">
        <w:rPr>
          <w:rFonts w:ascii="Palentino" w:hAnsi="Palentino"/>
          <w:spacing w:val="37"/>
        </w:rPr>
        <w:t xml:space="preserve"> </w:t>
      </w:r>
      <w:r w:rsidRPr="00803270">
        <w:rPr>
          <w:rFonts w:ascii="Palentino" w:hAnsi="Palentino"/>
        </w:rPr>
        <w:t>6 responden,  interval  61-67  sebanyak  10  responden,  dan  interval</w:t>
      </w:r>
      <w:r w:rsidRPr="00803270">
        <w:rPr>
          <w:rFonts w:ascii="Palentino" w:hAnsi="Palentino"/>
          <w:spacing w:val="35"/>
        </w:rPr>
        <w:t xml:space="preserve"> </w:t>
      </w:r>
      <w:r w:rsidRPr="00803270">
        <w:rPr>
          <w:rFonts w:ascii="Palentino" w:hAnsi="Palentino"/>
        </w:rPr>
        <w:t>68-74 sebanyak 1 responden.</w:t>
      </w:r>
    </w:p>
    <w:p w:rsidR="00803270" w:rsidRPr="00662962" w:rsidRDefault="00803270" w:rsidP="00662962">
      <w:pPr>
        <w:pStyle w:val="BodyText"/>
        <w:spacing w:before="204" w:line="276" w:lineRule="auto"/>
        <w:ind w:left="0" w:right="-46"/>
        <w:jc w:val="both"/>
        <w:rPr>
          <w:rFonts w:ascii="Pelantino" w:hAnsi="Pelantino"/>
        </w:rPr>
      </w:pPr>
      <w:proofErr w:type="gramStart"/>
      <w:r w:rsidRPr="00662962">
        <w:rPr>
          <w:rFonts w:ascii="Pelantino" w:hAnsi="Pelantino"/>
        </w:rPr>
        <w:t>Tabel 5.</w:t>
      </w:r>
      <w:proofErr w:type="gramEnd"/>
      <w:r w:rsidRPr="00662962">
        <w:rPr>
          <w:rFonts w:ascii="Pelantino" w:hAnsi="Pelantino"/>
        </w:rPr>
        <w:t xml:space="preserve"> Kategori Variabel Motivasi Berprestasi</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810"/>
        <w:gridCol w:w="2880"/>
        <w:gridCol w:w="2879"/>
        <w:gridCol w:w="1711"/>
      </w:tblGrid>
      <w:tr w:rsidR="00803270" w:rsidRPr="00662962" w:rsidTr="00662962">
        <w:tc>
          <w:tcPr>
            <w:tcW w:w="810" w:type="dxa"/>
          </w:tcPr>
          <w:p w:rsidR="00803270" w:rsidRPr="00662962" w:rsidRDefault="00803270" w:rsidP="00662962">
            <w:pPr>
              <w:pStyle w:val="BodyText"/>
              <w:spacing w:line="276" w:lineRule="auto"/>
              <w:ind w:left="0" w:right="-46"/>
              <w:jc w:val="center"/>
              <w:rPr>
                <w:rFonts w:ascii="Pelantino" w:hAnsi="Pelantino"/>
                <w:b/>
              </w:rPr>
            </w:pPr>
            <w:r w:rsidRPr="00662962">
              <w:rPr>
                <w:rFonts w:ascii="Pelantino" w:hAnsi="Pelantino"/>
                <w:b/>
              </w:rPr>
              <w:t>No</w:t>
            </w:r>
          </w:p>
        </w:tc>
        <w:tc>
          <w:tcPr>
            <w:tcW w:w="2880" w:type="dxa"/>
          </w:tcPr>
          <w:p w:rsidR="00803270" w:rsidRPr="00662962" w:rsidRDefault="00803270" w:rsidP="00662962">
            <w:pPr>
              <w:pStyle w:val="BodyText"/>
              <w:spacing w:line="276" w:lineRule="auto"/>
              <w:ind w:left="0" w:right="-46"/>
              <w:jc w:val="center"/>
              <w:rPr>
                <w:rFonts w:ascii="Pelantino" w:hAnsi="Pelantino"/>
                <w:b/>
              </w:rPr>
            </w:pPr>
            <w:r w:rsidRPr="00662962">
              <w:rPr>
                <w:rFonts w:ascii="Pelantino" w:hAnsi="Pelantino"/>
                <w:b/>
              </w:rPr>
              <w:t>Kategori</w:t>
            </w:r>
          </w:p>
        </w:tc>
        <w:tc>
          <w:tcPr>
            <w:tcW w:w="2879" w:type="dxa"/>
          </w:tcPr>
          <w:p w:rsidR="00803270" w:rsidRPr="00662962" w:rsidRDefault="00803270" w:rsidP="00662962">
            <w:pPr>
              <w:pStyle w:val="BodyText"/>
              <w:spacing w:line="276" w:lineRule="auto"/>
              <w:ind w:left="0" w:right="-46"/>
              <w:jc w:val="center"/>
              <w:rPr>
                <w:rFonts w:ascii="Pelantino" w:hAnsi="Pelantino"/>
                <w:b/>
              </w:rPr>
            </w:pPr>
            <w:r w:rsidRPr="00662962">
              <w:rPr>
                <w:rFonts w:ascii="Pelantino" w:hAnsi="Pelantino"/>
                <w:b/>
              </w:rPr>
              <w:t>Rumus</w:t>
            </w:r>
          </w:p>
        </w:tc>
        <w:tc>
          <w:tcPr>
            <w:tcW w:w="1711" w:type="dxa"/>
          </w:tcPr>
          <w:p w:rsidR="00803270" w:rsidRPr="00662962" w:rsidRDefault="00803270" w:rsidP="00662962">
            <w:pPr>
              <w:pStyle w:val="BodyText"/>
              <w:spacing w:line="276" w:lineRule="auto"/>
              <w:ind w:left="0" w:right="-46"/>
              <w:jc w:val="center"/>
              <w:rPr>
                <w:rFonts w:ascii="Pelantino" w:hAnsi="Pelantino"/>
                <w:b/>
              </w:rPr>
            </w:pPr>
            <w:r w:rsidRPr="00662962">
              <w:rPr>
                <w:rFonts w:ascii="Pelantino" w:hAnsi="Pelantino"/>
                <w:b/>
              </w:rPr>
              <w:t>Hitungan</w:t>
            </w:r>
          </w:p>
        </w:tc>
      </w:tr>
      <w:tr w:rsidR="00803270" w:rsidRPr="00662962" w:rsidTr="00662962">
        <w:tc>
          <w:tcPr>
            <w:tcW w:w="810" w:type="dxa"/>
          </w:tcPr>
          <w:p w:rsidR="00803270" w:rsidRPr="00662962" w:rsidRDefault="00803270" w:rsidP="00662962">
            <w:pPr>
              <w:pStyle w:val="BodyText"/>
              <w:spacing w:line="276" w:lineRule="auto"/>
              <w:ind w:left="0" w:right="-46"/>
              <w:jc w:val="center"/>
              <w:rPr>
                <w:rFonts w:ascii="Pelantino" w:hAnsi="Pelantino"/>
              </w:rPr>
            </w:pPr>
            <w:r w:rsidRPr="00662962">
              <w:rPr>
                <w:rFonts w:ascii="Pelantino" w:hAnsi="Pelantino"/>
              </w:rPr>
              <w:t>1.</w:t>
            </w:r>
          </w:p>
        </w:tc>
        <w:tc>
          <w:tcPr>
            <w:tcW w:w="2880"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Sangat rendah</w:t>
            </w:r>
          </w:p>
        </w:tc>
        <w:tc>
          <w:tcPr>
            <w:tcW w:w="2879"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i/>
                <w:position w:val="1"/>
              </w:rPr>
              <w:t>X &lt; M</w:t>
            </w:r>
            <w:r w:rsidRPr="00662962">
              <w:rPr>
                <w:rFonts w:ascii="Pelantino" w:hAnsi="Pelantino"/>
                <w:i/>
              </w:rPr>
              <w:t xml:space="preserve">i </w:t>
            </w:r>
            <w:r w:rsidRPr="00662962">
              <w:rPr>
                <w:rFonts w:ascii="Pelantino" w:hAnsi="Pelantino"/>
                <w:i/>
                <w:position w:val="1"/>
              </w:rPr>
              <w:t>– 1,5SD</w:t>
            </w:r>
            <w:r w:rsidRPr="00662962">
              <w:rPr>
                <w:rFonts w:ascii="Pelantino" w:hAnsi="Pelantino"/>
                <w:i/>
              </w:rPr>
              <w:t>i</w:t>
            </w:r>
          </w:p>
        </w:tc>
        <w:tc>
          <w:tcPr>
            <w:tcW w:w="1711"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X &lt; 32</w:t>
            </w:r>
          </w:p>
        </w:tc>
      </w:tr>
      <w:tr w:rsidR="00803270" w:rsidRPr="00662962" w:rsidTr="00662962">
        <w:tc>
          <w:tcPr>
            <w:tcW w:w="810" w:type="dxa"/>
          </w:tcPr>
          <w:p w:rsidR="00803270" w:rsidRPr="00662962" w:rsidRDefault="00803270" w:rsidP="00662962">
            <w:pPr>
              <w:pStyle w:val="BodyText"/>
              <w:spacing w:line="276" w:lineRule="auto"/>
              <w:ind w:left="0" w:right="-46"/>
              <w:jc w:val="center"/>
              <w:rPr>
                <w:rFonts w:ascii="Pelantino" w:hAnsi="Pelantino"/>
              </w:rPr>
            </w:pPr>
            <w:r w:rsidRPr="00662962">
              <w:rPr>
                <w:rFonts w:ascii="Pelantino" w:hAnsi="Pelantino"/>
              </w:rPr>
              <w:t>2.</w:t>
            </w:r>
          </w:p>
        </w:tc>
        <w:tc>
          <w:tcPr>
            <w:tcW w:w="2880"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Rendah</w:t>
            </w:r>
          </w:p>
        </w:tc>
        <w:tc>
          <w:tcPr>
            <w:tcW w:w="2879"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i/>
                <w:position w:val="1"/>
              </w:rPr>
              <w:t>M</w:t>
            </w:r>
            <w:r w:rsidRPr="00662962">
              <w:rPr>
                <w:rFonts w:ascii="Pelantino" w:hAnsi="Pelantino"/>
                <w:i/>
              </w:rPr>
              <w:t xml:space="preserve">i </w:t>
            </w:r>
            <w:r w:rsidRPr="00662962">
              <w:rPr>
                <w:rFonts w:ascii="Pelantino" w:hAnsi="Pelantino"/>
                <w:i/>
                <w:position w:val="1"/>
              </w:rPr>
              <w:t>– 1,5SD</w:t>
            </w:r>
            <w:r w:rsidRPr="00662962">
              <w:rPr>
                <w:rFonts w:ascii="Pelantino" w:hAnsi="Pelantino"/>
                <w:i/>
              </w:rPr>
              <w:t xml:space="preserve">i </w:t>
            </w:r>
            <w:r w:rsidRPr="00662962">
              <w:rPr>
                <w:rFonts w:ascii="Pelantino" w:hAnsi="Pelantino"/>
                <w:i/>
                <w:position w:val="1"/>
              </w:rPr>
              <w:t>≤ X &lt; M</w:t>
            </w:r>
            <w:r w:rsidRPr="00662962">
              <w:rPr>
                <w:rFonts w:ascii="Pelantino" w:hAnsi="Pelantino"/>
                <w:i/>
              </w:rPr>
              <w:t>i</w:t>
            </w:r>
          </w:p>
        </w:tc>
        <w:tc>
          <w:tcPr>
            <w:tcW w:w="1711"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32 ≤ X &lt; 45</w:t>
            </w:r>
          </w:p>
        </w:tc>
      </w:tr>
      <w:tr w:rsidR="00803270" w:rsidRPr="00662962" w:rsidTr="00662962">
        <w:tc>
          <w:tcPr>
            <w:tcW w:w="810" w:type="dxa"/>
          </w:tcPr>
          <w:p w:rsidR="00803270" w:rsidRPr="00662962" w:rsidRDefault="00803270" w:rsidP="00662962">
            <w:pPr>
              <w:pStyle w:val="BodyText"/>
              <w:spacing w:line="276" w:lineRule="auto"/>
              <w:ind w:left="0" w:right="-46"/>
              <w:jc w:val="center"/>
              <w:rPr>
                <w:rFonts w:ascii="Pelantino" w:hAnsi="Pelantino"/>
              </w:rPr>
            </w:pPr>
            <w:r w:rsidRPr="00662962">
              <w:rPr>
                <w:rFonts w:ascii="Pelantino" w:hAnsi="Pelantino"/>
              </w:rPr>
              <w:t>3.</w:t>
            </w:r>
          </w:p>
        </w:tc>
        <w:tc>
          <w:tcPr>
            <w:tcW w:w="2880"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Tinggi</w:t>
            </w:r>
          </w:p>
        </w:tc>
        <w:tc>
          <w:tcPr>
            <w:tcW w:w="2879"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i/>
                <w:position w:val="1"/>
              </w:rPr>
              <w:t>M</w:t>
            </w:r>
            <w:r w:rsidRPr="00662962">
              <w:rPr>
                <w:rFonts w:ascii="Pelantino" w:hAnsi="Pelantino"/>
                <w:i/>
              </w:rPr>
              <w:t xml:space="preserve">i </w:t>
            </w:r>
            <w:r w:rsidRPr="00662962">
              <w:rPr>
                <w:rFonts w:ascii="Pelantino" w:hAnsi="Pelantino"/>
                <w:i/>
                <w:position w:val="1"/>
              </w:rPr>
              <w:t>≤ X &lt; M</w:t>
            </w:r>
            <w:r w:rsidRPr="00662962">
              <w:rPr>
                <w:rFonts w:ascii="Pelantino" w:hAnsi="Pelantino"/>
                <w:i/>
              </w:rPr>
              <w:t xml:space="preserve">i </w:t>
            </w:r>
            <w:r w:rsidRPr="00662962">
              <w:rPr>
                <w:rFonts w:ascii="Pelantino" w:hAnsi="Pelantino"/>
                <w:i/>
                <w:position w:val="1"/>
              </w:rPr>
              <w:t>+ 1,5SD i</w:t>
            </w:r>
          </w:p>
        </w:tc>
        <w:tc>
          <w:tcPr>
            <w:tcW w:w="1711"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position w:val="1"/>
              </w:rPr>
              <w:t>45 ≤ X &lt;</w:t>
            </w:r>
            <w:r w:rsidRPr="00662962">
              <w:rPr>
                <w:rFonts w:ascii="Pelantino" w:hAnsi="Pelantino"/>
                <w:spacing w:val="-4"/>
                <w:position w:val="1"/>
              </w:rPr>
              <w:t xml:space="preserve"> </w:t>
            </w:r>
            <w:r w:rsidRPr="00662962">
              <w:rPr>
                <w:rFonts w:ascii="Pelantino" w:hAnsi="Pelantino"/>
                <w:position w:val="1"/>
              </w:rPr>
              <w:t>58</w:t>
            </w:r>
          </w:p>
        </w:tc>
      </w:tr>
      <w:tr w:rsidR="00803270" w:rsidRPr="00662962" w:rsidTr="00662962">
        <w:tc>
          <w:tcPr>
            <w:tcW w:w="810" w:type="dxa"/>
          </w:tcPr>
          <w:p w:rsidR="00803270" w:rsidRPr="00662962" w:rsidRDefault="00803270" w:rsidP="00662962">
            <w:pPr>
              <w:pStyle w:val="BodyText"/>
              <w:spacing w:line="276" w:lineRule="auto"/>
              <w:ind w:left="0" w:right="-46"/>
              <w:jc w:val="center"/>
              <w:rPr>
                <w:rFonts w:ascii="Pelantino" w:hAnsi="Pelantino"/>
              </w:rPr>
            </w:pPr>
            <w:r w:rsidRPr="00662962">
              <w:rPr>
                <w:rFonts w:ascii="Pelantino" w:hAnsi="Pelantino"/>
              </w:rPr>
              <w:t>4.</w:t>
            </w:r>
          </w:p>
        </w:tc>
        <w:tc>
          <w:tcPr>
            <w:tcW w:w="2880"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Sangat tinggi</w:t>
            </w:r>
          </w:p>
        </w:tc>
        <w:tc>
          <w:tcPr>
            <w:tcW w:w="2879"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i/>
                <w:position w:val="1"/>
              </w:rPr>
              <w:t>X ≥ M</w:t>
            </w:r>
            <w:r w:rsidRPr="00662962">
              <w:rPr>
                <w:rFonts w:ascii="Pelantino" w:hAnsi="Pelantino"/>
                <w:i/>
              </w:rPr>
              <w:t xml:space="preserve">i </w:t>
            </w:r>
            <w:r w:rsidRPr="00662962">
              <w:rPr>
                <w:rFonts w:ascii="Pelantino" w:hAnsi="Pelantino"/>
                <w:i/>
                <w:position w:val="1"/>
              </w:rPr>
              <w:t>+ 1,5SD</w:t>
            </w:r>
            <w:r w:rsidRPr="00662962">
              <w:rPr>
                <w:rFonts w:ascii="Pelantino" w:hAnsi="Pelantino"/>
                <w:i/>
              </w:rPr>
              <w:t>i</w:t>
            </w:r>
          </w:p>
        </w:tc>
        <w:tc>
          <w:tcPr>
            <w:tcW w:w="1711" w:type="dxa"/>
          </w:tcPr>
          <w:p w:rsidR="00803270" w:rsidRPr="00662962" w:rsidRDefault="00662962" w:rsidP="00662962">
            <w:pPr>
              <w:pStyle w:val="BodyText"/>
              <w:spacing w:line="276" w:lineRule="auto"/>
              <w:ind w:left="0" w:right="-46"/>
              <w:jc w:val="center"/>
              <w:rPr>
                <w:rFonts w:ascii="Pelantino" w:hAnsi="Pelantino"/>
              </w:rPr>
            </w:pPr>
            <w:r w:rsidRPr="00662962">
              <w:rPr>
                <w:rFonts w:ascii="Pelantino" w:hAnsi="Pelantino"/>
              </w:rPr>
              <w:t>X ≥ 58</w:t>
            </w:r>
          </w:p>
        </w:tc>
      </w:tr>
    </w:tbl>
    <w:p w:rsidR="00662962" w:rsidRPr="00803270" w:rsidRDefault="00662962" w:rsidP="00662962">
      <w:pPr>
        <w:spacing w:line="276" w:lineRule="auto"/>
        <w:rPr>
          <w:rFonts w:ascii="Palentino" w:hAnsi="Palentino"/>
          <w:sz w:val="24"/>
          <w:szCs w:val="24"/>
        </w:rPr>
      </w:pPr>
      <w:proofErr w:type="gramStart"/>
      <w:r w:rsidRPr="00F352A6">
        <w:rPr>
          <w:rFonts w:ascii="Palentino" w:hAnsi="Palentino"/>
          <w:sz w:val="24"/>
          <w:szCs w:val="24"/>
        </w:rPr>
        <w:t>Sumber :</w:t>
      </w:r>
      <w:proofErr w:type="gramEnd"/>
      <w:r w:rsidRPr="00F352A6">
        <w:rPr>
          <w:rFonts w:ascii="Palentino" w:hAnsi="Palentino"/>
          <w:sz w:val="24"/>
          <w:szCs w:val="24"/>
        </w:rPr>
        <w:t xml:space="preserve"> Data hasil analisis angket tahun 2021</w:t>
      </w:r>
    </w:p>
    <w:p w:rsidR="00662962" w:rsidRDefault="00662962" w:rsidP="00662962">
      <w:pPr>
        <w:pStyle w:val="BodyText"/>
        <w:spacing w:before="208" w:line="276" w:lineRule="auto"/>
        <w:ind w:left="0" w:right="159" w:firstLine="720"/>
        <w:jc w:val="both"/>
        <w:rPr>
          <w:rFonts w:ascii="Palentino" w:hAnsi="Palentino"/>
        </w:rPr>
      </w:pPr>
      <w:r w:rsidRPr="00662962">
        <w:rPr>
          <w:rFonts w:ascii="Palentino" w:hAnsi="Palentino"/>
        </w:rPr>
        <w:t>Berdasarkan perhitungan di atas, maka diperoleh kecenderungan motivasi berprestasi sebagai berikut:</w:t>
      </w:r>
    </w:p>
    <w:p w:rsidR="00662962" w:rsidRPr="00662962" w:rsidRDefault="00662962" w:rsidP="00662962">
      <w:pPr>
        <w:pStyle w:val="BodyText"/>
        <w:spacing w:before="208" w:line="276" w:lineRule="auto"/>
        <w:ind w:left="0" w:right="159"/>
        <w:jc w:val="both"/>
        <w:rPr>
          <w:rFonts w:ascii="Pelantino" w:hAnsi="Pelantino"/>
        </w:rPr>
      </w:pPr>
      <w:proofErr w:type="gramStart"/>
      <w:r>
        <w:rPr>
          <w:rFonts w:ascii="Pelantino" w:hAnsi="Pelantino"/>
        </w:rPr>
        <w:t xml:space="preserve">Tabel </w:t>
      </w:r>
      <w:r w:rsidRPr="00662962">
        <w:rPr>
          <w:rFonts w:ascii="Pelantino" w:hAnsi="Pelantino"/>
        </w:rPr>
        <w:t>6.</w:t>
      </w:r>
      <w:proofErr w:type="gramEnd"/>
      <w:r w:rsidRPr="00662962">
        <w:rPr>
          <w:rFonts w:ascii="Pelantino" w:hAnsi="Pelantino"/>
        </w:rPr>
        <w:t xml:space="preserve"> Frekuensi Variabel Motivasi Berprestasi</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40"/>
        <w:gridCol w:w="2258"/>
        <w:gridCol w:w="2062"/>
        <w:gridCol w:w="1980"/>
        <w:gridCol w:w="1620"/>
      </w:tblGrid>
      <w:tr w:rsidR="00662962" w:rsidRPr="007E17EF" w:rsidTr="00FB73B6">
        <w:tc>
          <w:tcPr>
            <w:tcW w:w="540" w:type="dxa"/>
            <w:vMerge w:val="restart"/>
          </w:tcPr>
          <w:p w:rsidR="00662962" w:rsidRPr="004D7A49" w:rsidRDefault="00662962" w:rsidP="00FB73B6">
            <w:pPr>
              <w:spacing w:line="276" w:lineRule="auto"/>
              <w:rPr>
                <w:rFonts w:ascii="Palentino" w:hAnsi="Palentino"/>
                <w:b/>
                <w:sz w:val="24"/>
                <w:szCs w:val="24"/>
              </w:rPr>
            </w:pPr>
            <w:r w:rsidRPr="004D7A49">
              <w:rPr>
                <w:rFonts w:ascii="Palentino" w:hAnsi="Palentino"/>
                <w:b/>
                <w:sz w:val="24"/>
                <w:szCs w:val="24"/>
              </w:rPr>
              <w:t>No</w:t>
            </w:r>
          </w:p>
        </w:tc>
        <w:tc>
          <w:tcPr>
            <w:tcW w:w="2258" w:type="dxa"/>
            <w:vMerge w:val="restart"/>
          </w:tcPr>
          <w:p w:rsidR="00662962" w:rsidRPr="004D7A49" w:rsidRDefault="00662962" w:rsidP="00FB73B6">
            <w:pPr>
              <w:spacing w:line="276" w:lineRule="auto"/>
              <w:jc w:val="center"/>
              <w:rPr>
                <w:rFonts w:ascii="Palentino" w:hAnsi="Palentino"/>
                <w:b/>
                <w:sz w:val="24"/>
                <w:szCs w:val="24"/>
              </w:rPr>
            </w:pPr>
            <w:r w:rsidRPr="004D7A49">
              <w:rPr>
                <w:rFonts w:ascii="Palentino" w:hAnsi="Palentino"/>
                <w:b/>
                <w:sz w:val="24"/>
                <w:szCs w:val="24"/>
              </w:rPr>
              <w:t>Kelas I</w:t>
            </w:r>
            <w:r>
              <w:rPr>
                <w:rFonts w:ascii="Palentino" w:hAnsi="Palentino"/>
                <w:b/>
                <w:sz w:val="24"/>
                <w:szCs w:val="24"/>
              </w:rPr>
              <w:t>n</w:t>
            </w:r>
            <w:r w:rsidRPr="004D7A49">
              <w:rPr>
                <w:rFonts w:ascii="Palentino" w:hAnsi="Palentino"/>
                <w:b/>
                <w:sz w:val="24"/>
                <w:szCs w:val="24"/>
              </w:rPr>
              <w:t>terval</w:t>
            </w:r>
          </w:p>
        </w:tc>
        <w:tc>
          <w:tcPr>
            <w:tcW w:w="4042" w:type="dxa"/>
            <w:gridSpan w:val="2"/>
            <w:tcBorders>
              <w:bottom w:val="nil"/>
            </w:tcBorders>
          </w:tcPr>
          <w:p w:rsidR="00662962" w:rsidRPr="004D7A49" w:rsidRDefault="00662962" w:rsidP="00FB73B6">
            <w:pPr>
              <w:spacing w:line="276" w:lineRule="auto"/>
              <w:jc w:val="center"/>
              <w:rPr>
                <w:rFonts w:ascii="Palentino" w:hAnsi="Palentino"/>
                <w:b/>
                <w:sz w:val="24"/>
                <w:szCs w:val="24"/>
              </w:rPr>
            </w:pPr>
            <w:r w:rsidRPr="004D7A49">
              <w:rPr>
                <w:rFonts w:ascii="Palentino" w:hAnsi="Palentino"/>
                <w:b/>
                <w:sz w:val="24"/>
                <w:szCs w:val="24"/>
              </w:rPr>
              <w:t>Frekuensi</w:t>
            </w:r>
          </w:p>
        </w:tc>
        <w:tc>
          <w:tcPr>
            <w:tcW w:w="1620" w:type="dxa"/>
            <w:vMerge w:val="restart"/>
          </w:tcPr>
          <w:p w:rsidR="00662962" w:rsidRPr="004D7A49" w:rsidRDefault="00662962" w:rsidP="00FB73B6">
            <w:pPr>
              <w:spacing w:line="276" w:lineRule="auto"/>
              <w:jc w:val="center"/>
              <w:rPr>
                <w:rFonts w:ascii="Palentino" w:hAnsi="Palentino"/>
                <w:b/>
                <w:sz w:val="24"/>
                <w:szCs w:val="24"/>
              </w:rPr>
            </w:pPr>
            <w:r w:rsidRPr="004D7A49">
              <w:rPr>
                <w:rFonts w:ascii="Palentino" w:hAnsi="Palentino"/>
                <w:b/>
                <w:sz w:val="24"/>
                <w:szCs w:val="24"/>
              </w:rPr>
              <w:t>Kategori</w:t>
            </w:r>
          </w:p>
        </w:tc>
      </w:tr>
      <w:tr w:rsidR="00662962" w:rsidRPr="007E17EF" w:rsidTr="00FB73B6">
        <w:tc>
          <w:tcPr>
            <w:tcW w:w="540" w:type="dxa"/>
            <w:vMerge/>
          </w:tcPr>
          <w:p w:rsidR="00662962" w:rsidRPr="004D7A49" w:rsidRDefault="00662962" w:rsidP="00FB73B6">
            <w:pPr>
              <w:spacing w:line="276" w:lineRule="auto"/>
              <w:rPr>
                <w:rFonts w:ascii="Palentino" w:hAnsi="Palentino"/>
                <w:b/>
                <w:sz w:val="24"/>
                <w:szCs w:val="24"/>
              </w:rPr>
            </w:pPr>
          </w:p>
        </w:tc>
        <w:tc>
          <w:tcPr>
            <w:tcW w:w="2258" w:type="dxa"/>
            <w:vMerge/>
          </w:tcPr>
          <w:p w:rsidR="00662962" w:rsidRPr="004D7A49" w:rsidRDefault="00662962" w:rsidP="00FB73B6">
            <w:pPr>
              <w:spacing w:line="276" w:lineRule="auto"/>
              <w:rPr>
                <w:rFonts w:ascii="Palentino" w:hAnsi="Palentino"/>
                <w:b/>
                <w:sz w:val="24"/>
                <w:szCs w:val="24"/>
              </w:rPr>
            </w:pPr>
          </w:p>
        </w:tc>
        <w:tc>
          <w:tcPr>
            <w:tcW w:w="2062" w:type="dxa"/>
            <w:tcBorders>
              <w:top w:val="nil"/>
            </w:tcBorders>
          </w:tcPr>
          <w:p w:rsidR="00662962" w:rsidRPr="004D7A49" w:rsidRDefault="00662962" w:rsidP="00FB73B6">
            <w:pPr>
              <w:spacing w:line="276" w:lineRule="auto"/>
              <w:jc w:val="center"/>
              <w:rPr>
                <w:rFonts w:ascii="Palentino" w:hAnsi="Palentino"/>
                <w:b/>
                <w:sz w:val="24"/>
                <w:szCs w:val="24"/>
              </w:rPr>
            </w:pPr>
            <w:r w:rsidRPr="004D7A49">
              <w:rPr>
                <w:rFonts w:ascii="Palentino" w:hAnsi="Palentino"/>
                <w:b/>
                <w:sz w:val="24"/>
                <w:szCs w:val="24"/>
              </w:rPr>
              <w:t>Absolut</w:t>
            </w:r>
          </w:p>
        </w:tc>
        <w:tc>
          <w:tcPr>
            <w:tcW w:w="1980" w:type="dxa"/>
            <w:tcBorders>
              <w:top w:val="nil"/>
            </w:tcBorders>
          </w:tcPr>
          <w:p w:rsidR="00662962" w:rsidRPr="004D7A49" w:rsidRDefault="00662962" w:rsidP="00FB73B6">
            <w:pPr>
              <w:spacing w:line="276" w:lineRule="auto"/>
              <w:jc w:val="center"/>
              <w:rPr>
                <w:rFonts w:ascii="Palentino" w:hAnsi="Palentino"/>
                <w:b/>
                <w:sz w:val="24"/>
                <w:szCs w:val="24"/>
              </w:rPr>
            </w:pPr>
            <w:r w:rsidRPr="004D7A49">
              <w:rPr>
                <w:rFonts w:ascii="Palentino" w:hAnsi="Palentino"/>
                <w:b/>
                <w:sz w:val="24"/>
                <w:szCs w:val="24"/>
              </w:rPr>
              <w:t>Relatif</w:t>
            </w:r>
          </w:p>
        </w:tc>
        <w:tc>
          <w:tcPr>
            <w:tcW w:w="1620" w:type="dxa"/>
            <w:vMerge/>
          </w:tcPr>
          <w:p w:rsidR="00662962" w:rsidRPr="007E17EF" w:rsidRDefault="00662962" w:rsidP="00FB73B6">
            <w:pPr>
              <w:spacing w:line="276" w:lineRule="auto"/>
              <w:rPr>
                <w:rFonts w:ascii="Palentino" w:hAnsi="Palentino"/>
                <w:sz w:val="24"/>
                <w:szCs w:val="24"/>
              </w:rPr>
            </w:pPr>
          </w:p>
        </w:tc>
      </w:tr>
      <w:tr w:rsidR="00662962" w:rsidRPr="007E17EF" w:rsidTr="00FB73B6">
        <w:tc>
          <w:tcPr>
            <w:tcW w:w="54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1.</w:t>
            </w:r>
          </w:p>
        </w:tc>
        <w:tc>
          <w:tcPr>
            <w:tcW w:w="2258" w:type="dxa"/>
          </w:tcPr>
          <w:p w:rsidR="00662962" w:rsidRPr="007E17EF" w:rsidRDefault="00662962" w:rsidP="00FB73B6">
            <w:pPr>
              <w:spacing w:line="276" w:lineRule="auto"/>
              <w:jc w:val="center"/>
              <w:rPr>
                <w:rFonts w:ascii="Palentino" w:hAnsi="Palentino"/>
                <w:sz w:val="24"/>
                <w:szCs w:val="24"/>
              </w:rPr>
            </w:pPr>
            <w:r>
              <w:rPr>
                <w:rFonts w:ascii="Palentino" w:hAnsi="Palentino"/>
                <w:sz w:val="24"/>
              </w:rPr>
              <w:t>X &lt; 32</w:t>
            </w:r>
          </w:p>
        </w:tc>
        <w:tc>
          <w:tcPr>
            <w:tcW w:w="2062"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0</w:t>
            </w:r>
          </w:p>
        </w:tc>
        <w:tc>
          <w:tcPr>
            <w:tcW w:w="198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0</w:t>
            </w:r>
          </w:p>
        </w:tc>
        <w:tc>
          <w:tcPr>
            <w:tcW w:w="162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Sangat rendah</w:t>
            </w:r>
          </w:p>
        </w:tc>
      </w:tr>
      <w:tr w:rsidR="00662962" w:rsidRPr="007E17EF" w:rsidTr="00FB73B6">
        <w:tc>
          <w:tcPr>
            <w:tcW w:w="54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2.</w:t>
            </w:r>
          </w:p>
        </w:tc>
        <w:tc>
          <w:tcPr>
            <w:tcW w:w="2258"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rPr>
              <w:t>3</w:t>
            </w:r>
            <w:r>
              <w:rPr>
                <w:rFonts w:ascii="Palentino" w:hAnsi="Palentino"/>
                <w:sz w:val="24"/>
              </w:rPr>
              <w:t>2 ≤ X &lt; 45</w:t>
            </w:r>
          </w:p>
        </w:tc>
        <w:tc>
          <w:tcPr>
            <w:tcW w:w="2062" w:type="dxa"/>
          </w:tcPr>
          <w:p w:rsidR="00662962" w:rsidRPr="007E17EF" w:rsidRDefault="00662962" w:rsidP="00FB73B6">
            <w:pPr>
              <w:spacing w:line="276" w:lineRule="auto"/>
              <w:jc w:val="center"/>
              <w:rPr>
                <w:rFonts w:ascii="Palentino" w:hAnsi="Palentino"/>
                <w:sz w:val="24"/>
                <w:szCs w:val="24"/>
              </w:rPr>
            </w:pPr>
            <w:r>
              <w:rPr>
                <w:rFonts w:ascii="Palentino" w:hAnsi="Palentino"/>
                <w:sz w:val="24"/>
                <w:szCs w:val="24"/>
              </w:rPr>
              <w:t>1</w:t>
            </w:r>
          </w:p>
        </w:tc>
        <w:tc>
          <w:tcPr>
            <w:tcW w:w="1980" w:type="dxa"/>
          </w:tcPr>
          <w:p w:rsidR="00662962" w:rsidRPr="007E17EF" w:rsidRDefault="00662962" w:rsidP="00FB73B6">
            <w:pPr>
              <w:spacing w:line="276" w:lineRule="auto"/>
              <w:jc w:val="center"/>
              <w:rPr>
                <w:rFonts w:ascii="Palentino" w:hAnsi="Palentino"/>
                <w:sz w:val="24"/>
                <w:szCs w:val="24"/>
              </w:rPr>
            </w:pPr>
            <w:r>
              <w:rPr>
                <w:rFonts w:ascii="Palentino" w:hAnsi="Palentino"/>
                <w:sz w:val="24"/>
                <w:szCs w:val="24"/>
              </w:rPr>
              <w:t>4,2</w:t>
            </w:r>
          </w:p>
        </w:tc>
        <w:tc>
          <w:tcPr>
            <w:tcW w:w="162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Rendah</w:t>
            </w:r>
          </w:p>
        </w:tc>
      </w:tr>
      <w:tr w:rsidR="00662962" w:rsidRPr="007E17EF" w:rsidTr="00FB73B6">
        <w:tc>
          <w:tcPr>
            <w:tcW w:w="54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3.</w:t>
            </w:r>
          </w:p>
        </w:tc>
        <w:tc>
          <w:tcPr>
            <w:tcW w:w="2258" w:type="dxa"/>
          </w:tcPr>
          <w:p w:rsidR="00662962" w:rsidRPr="007E17EF" w:rsidRDefault="00662962" w:rsidP="00FB73B6">
            <w:pPr>
              <w:spacing w:line="276" w:lineRule="auto"/>
              <w:jc w:val="center"/>
              <w:rPr>
                <w:rFonts w:ascii="Palentino" w:hAnsi="Palentino"/>
                <w:sz w:val="24"/>
                <w:szCs w:val="24"/>
              </w:rPr>
            </w:pPr>
            <w:r>
              <w:rPr>
                <w:rFonts w:ascii="Palentino" w:hAnsi="Palentino"/>
                <w:sz w:val="24"/>
              </w:rPr>
              <w:t>45≤ X &lt; 58</w:t>
            </w:r>
          </w:p>
        </w:tc>
        <w:tc>
          <w:tcPr>
            <w:tcW w:w="2062" w:type="dxa"/>
          </w:tcPr>
          <w:p w:rsidR="00662962" w:rsidRPr="007E17EF" w:rsidRDefault="00662962" w:rsidP="00FB73B6">
            <w:pPr>
              <w:spacing w:line="276" w:lineRule="auto"/>
              <w:jc w:val="center"/>
              <w:rPr>
                <w:rFonts w:ascii="Palentino" w:hAnsi="Palentino"/>
                <w:sz w:val="24"/>
                <w:szCs w:val="24"/>
              </w:rPr>
            </w:pPr>
            <w:r>
              <w:rPr>
                <w:rFonts w:ascii="Palentino" w:hAnsi="Palentino"/>
                <w:sz w:val="24"/>
                <w:szCs w:val="24"/>
              </w:rPr>
              <w:t>4</w:t>
            </w:r>
          </w:p>
        </w:tc>
        <w:tc>
          <w:tcPr>
            <w:tcW w:w="1980" w:type="dxa"/>
          </w:tcPr>
          <w:p w:rsidR="00662962" w:rsidRPr="007E17EF" w:rsidRDefault="00662962" w:rsidP="00FB73B6">
            <w:pPr>
              <w:spacing w:line="276" w:lineRule="auto"/>
              <w:jc w:val="center"/>
              <w:rPr>
                <w:rFonts w:ascii="Palentino" w:hAnsi="Palentino"/>
                <w:sz w:val="24"/>
                <w:szCs w:val="24"/>
              </w:rPr>
            </w:pPr>
            <w:r>
              <w:rPr>
                <w:rFonts w:ascii="Palentino" w:hAnsi="Palentino"/>
                <w:sz w:val="24"/>
                <w:szCs w:val="24"/>
              </w:rPr>
              <w:t>16,7</w:t>
            </w:r>
          </w:p>
        </w:tc>
        <w:tc>
          <w:tcPr>
            <w:tcW w:w="162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Tinggi</w:t>
            </w:r>
          </w:p>
        </w:tc>
      </w:tr>
      <w:tr w:rsidR="00662962" w:rsidRPr="007E17EF" w:rsidTr="00FB73B6">
        <w:tc>
          <w:tcPr>
            <w:tcW w:w="54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4.</w:t>
            </w:r>
          </w:p>
        </w:tc>
        <w:tc>
          <w:tcPr>
            <w:tcW w:w="2258" w:type="dxa"/>
          </w:tcPr>
          <w:p w:rsidR="00662962" w:rsidRPr="007E17EF" w:rsidRDefault="00662962" w:rsidP="00FB73B6">
            <w:pPr>
              <w:spacing w:line="276" w:lineRule="auto"/>
              <w:jc w:val="center"/>
              <w:rPr>
                <w:rFonts w:ascii="Palentino" w:hAnsi="Palentino"/>
                <w:sz w:val="24"/>
                <w:szCs w:val="24"/>
              </w:rPr>
            </w:pPr>
            <w:r>
              <w:rPr>
                <w:rFonts w:ascii="Palentino" w:hAnsi="Palentino"/>
                <w:sz w:val="24"/>
              </w:rPr>
              <w:t>X ≥ 85</w:t>
            </w:r>
          </w:p>
        </w:tc>
        <w:tc>
          <w:tcPr>
            <w:tcW w:w="2062"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1</w:t>
            </w:r>
            <w:r>
              <w:rPr>
                <w:rFonts w:ascii="Palentino" w:hAnsi="Palentino"/>
                <w:sz w:val="24"/>
                <w:szCs w:val="24"/>
              </w:rPr>
              <w:t>9</w:t>
            </w:r>
          </w:p>
        </w:tc>
        <w:tc>
          <w:tcPr>
            <w:tcW w:w="1980" w:type="dxa"/>
          </w:tcPr>
          <w:p w:rsidR="00662962" w:rsidRPr="007E17EF" w:rsidRDefault="00662962" w:rsidP="00FB73B6">
            <w:pPr>
              <w:spacing w:line="276" w:lineRule="auto"/>
              <w:jc w:val="center"/>
              <w:rPr>
                <w:rFonts w:ascii="Palentino" w:hAnsi="Palentino"/>
                <w:sz w:val="24"/>
                <w:szCs w:val="24"/>
              </w:rPr>
            </w:pPr>
            <w:r>
              <w:rPr>
                <w:rFonts w:ascii="Palentino" w:hAnsi="Palentino"/>
                <w:sz w:val="24"/>
                <w:szCs w:val="24"/>
              </w:rPr>
              <w:t>79,1</w:t>
            </w:r>
          </w:p>
        </w:tc>
        <w:tc>
          <w:tcPr>
            <w:tcW w:w="162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Sangat tinggi</w:t>
            </w:r>
          </w:p>
        </w:tc>
      </w:tr>
      <w:tr w:rsidR="00662962" w:rsidRPr="007E17EF" w:rsidTr="00FB73B6">
        <w:tc>
          <w:tcPr>
            <w:tcW w:w="540" w:type="dxa"/>
          </w:tcPr>
          <w:p w:rsidR="00662962" w:rsidRPr="007E17EF" w:rsidRDefault="00662962" w:rsidP="00FB73B6">
            <w:pPr>
              <w:spacing w:line="276" w:lineRule="auto"/>
              <w:rPr>
                <w:rFonts w:ascii="Palentino" w:hAnsi="Palentino"/>
                <w:sz w:val="24"/>
                <w:szCs w:val="24"/>
              </w:rPr>
            </w:pPr>
          </w:p>
        </w:tc>
        <w:tc>
          <w:tcPr>
            <w:tcW w:w="2258"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Total</w:t>
            </w:r>
          </w:p>
        </w:tc>
        <w:tc>
          <w:tcPr>
            <w:tcW w:w="2062"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24</w:t>
            </w:r>
          </w:p>
        </w:tc>
        <w:tc>
          <w:tcPr>
            <w:tcW w:w="1980" w:type="dxa"/>
          </w:tcPr>
          <w:p w:rsidR="00662962" w:rsidRPr="007E17EF" w:rsidRDefault="00662962" w:rsidP="00FB73B6">
            <w:pPr>
              <w:spacing w:line="276" w:lineRule="auto"/>
              <w:jc w:val="center"/>
              <w:rPr>
                <w:rFonts w:ascii="Palentino" w:hAnsi="Palentino"/>
                <w:sz w:val="24"/>
                <w:szCs w:val="24"/>
              </w:rPr>
            </w:pPr>
            <w:r w:rsidRPr="007E17EF">
              <w:rPr>
                <w:rFonts w:ascii="Palentino" w:hAnsi="Palentino"/>
                <w:sz w:val="24"/>
                <w:szCs w:val="24"/>
              </w:rPr>
              <w:t>100</w:t>
            </w:r>
          </w:p>
        </w:tc>
        <w:tc>
          <w:tcPr>
            <w:tcW w:w="1620" w:type="dxa"/>
          </w:tcPr>
          <w:p w:rsidR="00662962" w:rsidRPr="007E17EF" w:rsidRDefault="00662962" w:rsidP="00FB73B6">
            <w:pPr>
              <w:spacing w:line="276" w:lineRule="auto"/>
              <w:rPr>
                <w:rFonts w:ascii="Palentino" w:hAnsi="Palentino"/>
                <w:sz w:val="24"/>
                <w:szCs w:val="24"/>
              </w:rPr>
            </w:pPr>
          </w:p>
        </w:tc>
      </w:tr>
    </w:tbl>
    <w:p w:rsidR="00803270" w:rsidRPr="00662962" w:rsidRDefault="00662962" w:rsidP="00662962">
      <w:pPr>
        <w:spacing w:line="276" w:lineRule="auto"/>
        <w:rPr>
          <w:rFonts w:ascii="Palentino" w:hAnsi="Palentino"/>
          <w:sz w:val="24"/>
          <w:szCs w:val="24"/>
        </w:rPr>
      </w:pPr>
      <w:proofErr w:type="gramStart"/>
      <w:r w:rsidRPr="00F352A6">
        <w:rPr>
          <w:rFonts w:ascii="Palentino" w:hAnsi="Palentino"/>
          <w:sz w:val="24"/>
          <w:szCs w:val="24"/>
        </w:rPr>
        <w:t>Sumber :</w:t>
      </w:r>
      <w:proofErr w:type="gramEnd"/>
      <w:r w:rsidRPr="00F352A6">
        <w:rPr>
          <w:rFonts w:ascii="Palentino" w:hAnsi="Palentino"/>
          <w:sz w:val="24"/>
          <w:szCs w:val="24"/>
        </w:rPr>
        <w:t xml:space="preserve"> Data hasil analisis angket tahun 2021</w:t>
      </w:r>
    </w:p>
    <w:p w:rsidR="00F352A6" w:rsidRDefault="00662962" w:rsidP="005A6513">
      <w:pPr>
        <w:widowControl w:val="0"/>
        <w:autoSpaceDE w:val="0"/>
        <w:autoSpaceDN w:val="0"/>
        <w:adjustRightInd w:val="0"/>
        <w:spacing w:after="0" w:line="276" w:lineRule="auto"/>
        <w:ind w:firstLine="720"/>
        <w:jc w:val="both"/>
        <w:rPr>
          <w:rFonts w:ascii="Pelantino" w:hAnsi="Pelantino"/>
          <w:sz w:val="24"/>
        </w:rPr>
      </w:pPr>
      <w:r w:rsidRPr="005A6513">
        <w:rPr>
          <w:rFonts w:ascii="Pelantino" w:hAnsi="Pelantino"/>
          <w:sz w:val="24"/>
        </w:rPr>
        <w:t xml:space="preserve">Tabel tersebut menunjukkan bahwa tidak terdapat responden yang menunjukkan kategori sangat rendah, terdapat 1 responden (4,2%) yang berada dalam kategori rendah, 4 responden (16,7%) dalam kategori tinggi, dan 19 responden (79,1%) berada dalam sangat tinggi. </w:t>
      </w:r>
      <w:proofErr w:type="gramStart"/>
      <w:r w:rsidRPr="005A6513">
        <w:rPr>
          <w:rFonts w:ascii="Pelantino" w:hAnsi="Pelantino"/>
          <w:sz w:val="24"/>
        </w:rPr>
        <w:t>Sehingga dapat disimpulkan bahwa motivasi berprestasi memberikan pengaruh terhadap kinerja guru.</w:t>
      </w:r>
      <w:proofErr w:type="gramEnd"/>
    </w:p>
    <w:p w:rsidR="00DC42F6" w:rsidRDefault="00DC42F6" w:rsidP="00DC42F6">
      <w:pPr>
        <w:widowControl w:val="0"/>
        <w:autoSpaceDE w:val="0"/>
        <w:autoSpaceDN w:val="0"/>
        <w:adjustRightInd w:val="0"/>
        <w:spacing w:after="0" w:line="276" w:lineRule="auto"/>
        <w:jc w:val="both"/>
        <w:rPr>
          <w:rFonts w:ascii="Pelantino" w:hAnsi="Pelantino"/>
          <w:sz w:val="24"/>
        </w:rPr>
      </w:pPr>
    </w:p>
    <w:p w:rsidR="005320BD" w:rsidRDefault="005320BD" w:rsidP="00DC42F6">
      <w:pPr>
        <w:widowControl w:val="0"/>
        <w:autoSpaceDE w:val="0"/>
        <w:autoSpaceDN w:val="0"/>
        <w:adjustRightInd w:val="0"/>
        <w:spacing w:after="0" w:line="276" w:lineRule="auto"/>
        <w:jc w:val="both"/>
        <w:rPr>
          <w:rFonts w:ascii="Pelantino" w:hAnsi="Pelantino"/>
          <w:sz w:val="24"/>
        </w:rPr>
      </w:pPr>
    </w:p>
    <w:p w:rsidR="005A6513" w:rsidRPr="00DC42F6" w:rsidRDefault="00DC42F6" w:rsidP="00DC42F6">
      <w:pPr>
        <w:pStyle w:val="BodyText"/>
        <w:spacing w:line="276" w:lineRule="auto"/>
        <w:ind w:left="0" w:right="150"/>
        <w:jc w:val="both"/>
        <w:rPr>
          <w:rFonts w:ascii="Palentino" w:hAnsi="Palentino"/>
        </w:rPr>
      </w:pPr>
      <w:proofErr w:type="gramStart"/>
      <w:r>
        <w:rPr>
          <w:rFonts w:ascii="Palentino" w:hAnsi="Palentino"/>
        </w:rPr>
        <w:lastRenderedPageBreak/>
        <w:t>Gambar 2.</w:t>
      </w:r>
      <w:proofErr w:type="gramEnd"/>
      <w:r>
        <w:rPr>
          <w:rFonts w:ascii="Palentino" w:hAnsi="Palentino"/>
        </w:rPr>
        <w:t xml:space="preserve"> </w:t>
      </w:r>
      <w:r w:rsidRPr="004D7A49">
        <w:rPr>
          <w:rFonts w:ascii="Palentino" w:hAnsi="Palentino"/>
          <w:i/>
        </w:rPr>
        <w:t>Pie-Chart</w:t>
      </w:r>
      <w:r>
        <w:rPr>
          <w:rFonts w:ascii="Palentino" w:hAnsi="Palentino"/>
        </w:rPr>
        <w:t xml:space="preserve"> Motivasi Berperstasi</w:t>
      </w:r>
    </w:p>
    <w:p w:rsidR="005A6513" w:rsidRDefault="005A6513" w:rsidP="005A6513">
      <w:pPr>
        <w:widowControl w:val="0"/>
        <w:autoSpaceDE w:val="0"/>
        <w:autoSpaceDN w:val="0"/>
        <w:adjustRightInd w:val="0"/>
        <w:spacing w:after="0" w:line="276" w:lineRule="auto"/>
        <w:ind w:firstLine="720"/>
        <w:jc w:val="both"/>
        <w:rPr>
          <w:rFonts w:ascii="Pelantino" w:hAnsi="Pelantino"/>
          <w:sz w:val="24"/>
        </w:rPr>
      </w:pPr>
      <w:r>
        <w:rPr>
          <w:rFonts w:ascii="Pelantino" w:hAnsi="Pelantino"/>
          <w:noProof/>
          <w:sz w:val="24"/>
        </w:rPr>
        <mc:AlternateContent>
          <mc:Choice Requires="wpg">
            <w:drawing>
              <wp:anchor distT="0" distB="0" distL="114300" distR="114300" simplePos="0" relativeHeight="251658240" behindDoc="1" locked="0" layoutInCell="1" allowOverlap="1" wp14:anchorId="563E4ED4" wp14:editId="2F62F5E8">
                <wp:simplePos x="0" y="0"/>
                <wp:positionH relativeFrom="page">
                  <wp:posOffset>1180214</wp:posOffset>
                </wp:positionH>
                <wp:positionV relativeFrom="paragraph">
                  <wp:posOffset>-26921</wp:posOffset>
                </wp:positionV>
                <wp:extent cx="4796882" cy="1981538"/>
                <wp:effectExtent l="0" t="0" r="22860" b="1905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96882" cy="1981538"/>
                          <a:chOff x="2278" y="979"/>
                          <a:chExt cx="7965" cy="3244"/>
                        </a:xfrm>
                      </wpg:grpSpPr>
                      <pic:pic xmlns:pic="http://schemas.openxmlformats.org/drawingml/2006/picture">
                        <pic:nvPicPr>
                          <pic:cNvPr id="25"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278" y="979"/>
                            <a:ext cx="7965" cy="3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760" y="1191"/>
                            <a:ext cx="1250" cy="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760" y="1225"/>
                            <a:ext cx="1926" cy="1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8"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804" y="1191"/>
                            <a:ext cx="2915" cy="2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Freeform 27"/>
                        <wps:cNvSpPr>
                          <a:spLocks/>
                        </wps:cNvSpPr>
                        <wps:spPr bwMode="auto">
                          <a:xfrm>
                            <a:off x="6270" y="1702"/>
                            <a:ext cx="250" cy="956"/>
                          </a:xfrm>
                          <a:custGeom>
                            <a:avLst/>
                            <a:gdLst>
                              <a:gd name="T0" fmla="+- 0 6270 6270"/>
                              <a:gd name="T1" fmla="*/ T0 w 250"/>
                              <a:gd name="T2" fmla="+- 0 1703 1703"/>
                              <a:gd name="T3" fmla="*/ 1703 h 956"/>
                              <a:gd name="T4" fmla="+- 0 6270 6270"/>
                              <a:gd name="T5" fmla="*/ T4 w 250"/>
                              <a:gd name="T6" fmla="+- 0 2658 1703"/>
                              <a:gd name="T7" fmla="*/ 2658 h 956"/>
                              <a:gd name="T8" fmla="+- 0 6520 6270"/>
                              <a:gd name="T9" fmla="*/ T8 w 250"/>
                              <a:gd name="T10" fmla="+- 0 1736 1703"/>
                              <a:gd name="T11" fmla="*/ 1736 h 956"/>
                              <a:gd name="T12" fmla="+- 0 6458 6270"/>
                              <a:gd name="T13" fmla="*/ T12 w 250"/>
                              <a:gd name="T14" fmla="+- 0 1721 1703"/>
                              <a:gd name="T15" fmla="*/ 1721 h 956"/>
                              <a:gd name="T16" fmla="+- 0 6396 6270"/>
                              <a:gd name="T17" fmla="*/ T16 w 250"/>
                              <a:gd name="T18" fmla="+- 0 1711 1703"/>
                              <a:gd name="T19" fmla="*/ 1711 h 956"/>
                              <a:gd name="T20" fmla="+- 0 6333 6270"/>
                              <a:gd name="T21" fmla="*/ T20 w 250"/>
                              <a:gd name="T22" fmla="+- 0 1705 1703"/>
                              <a:gd name="T23" fmla="*/ 1705 h 956"/>
                              <a:gd name="T24" fmla="+- 0 6270 6270"/>
                              <a:gd name="T25" fmla="*/ T24 w 250"/>
                              <a:gd name="T26" fmla="+- 0 1703 1703"/>
                              <a:gd name="T27" fmla="*/ 1703 h 956"/>
                            </a:gdLst>
                            <a:ahLst/>
                            <a:cxnLst>
                              <a:cxn ang="0">
                                <a:pos x="T1" y="T3"/>
                              </a:cxn>
                              <a:cxn ang="0">
                                <a:pos x="T5" y="T7"/>
                              </a:cxn>
                              <a:cxn ang="0">
                                <a:pos x="T9" y="T11"/>
                              </a:cxn>
                              <a:cxn ang="0">
                                <a:pos x="T13" y="T15"/>
                              </a:cxn>
                              <a:cxn ang="0">
                                <a:pos x="T17" y="T19"/>
                              </a:cxn>
                              <a:cxn ang="0">
                                <a:pos x="T21" y="T23"/>
                              </a:cxn>
                              <a:cxn ang="0">
                                <a:pos x="T25" y="T27"/>
                              </a:cxn>
                            </a:cxnLst>
                            <a:rect l="0" t="0" r="r" b="b"/>
                            <a:pathLst>
                              <a:path w="250" h="956">
                                <a:moveTo>
                                  <a:pt x="0" y="0"/>
                                </a:moveTo>
                                <a:lnTo>
                                  <a:pt x="0" y="955"/>
                                </a:lnTo>
                                <a:lnTo>
                                  <a:pt x="250" y="33"/>
                                </a:lnTo>
                                <a:lnTo>
                                  <a:pt x="188" y="18"/>
                                </a:lnTo>
                                <a:lnTo>
                                  <a:pt x="126" y="8"/>
                                </a:lnTo>
                                <a:lnTo>
                                  <a:pt x="63" y="2"/>
                                </a:lnTo>
                                <a:lnTo>
                                  <a:pt x="0" y="0"/>
                                </a:lnTo>
                                <a:close/>
                              </a:path>
                            </a:pathLst>
                          </a:custGeom>
                          <a:solidFill>
                            <a:srgbClr val="EC7C3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28"/>
                        <wps:cNvSpPr>
                          <a:spLocks/>
                        </wps:cNvSpPr>
                        <wps:spPr bwMode="auto">
                          <a:xfrm>
                            <a:off x="6270" y="1735"/>
                            <a:ext cx="925" cy="923"/>
                          </a:xfrm>
                          <a:custGeom>
                            <a:avLst/>
                            <a:gdLst>
                              <a:gd name="T0" fmla="+- 0 6520 6270"/>
                              <a:gd name="T1" fmla="*/ T0 w 925"/>
                              <a:gd name="T2" fmla="+- 0 1736 1736"/>
                              <a:gd name="T3" fmla="*/ 1736 h 923"/>
                              <a:gd name="T4" fmla="+- 0 6270 6270"/>
                              <a:gd name="T5" fmla="*/ T4 w 925"/>
                              <a:gd name="T6" fmla="+- 0 2658 1736"/>
                              <a:gd name="T7" fmla="*/ 2658 h 923"/>
                              <a:gd name="T8" fmla="+- 0 7195 6270"/>
                              <a:gd name="T9" fmla="*/ T8 w 925"/>
                              <a:gd name="T10" fmla="+- 0 2415 1736"/>
                              <a:gd name="T11" fmla="*/ 2415 h 923"/>
                              <a:gd name="T12" fmla="+- 0 7171 6270"/>
                              <a:gd name="T13" fmla="*/ T12 w 925"/>
                              <a:gd name="T14" fmla="+- 0 2340 1736"/>
                              <a:gd name="T15" fmla="*/ 2340 h 923"/>
                              <a:gd name="T16" fmla="+- 0 7143 6270"/>
                              <a:gd name="T17" fmla="*/ T16 w 925"/>
                              <a:gd name="T18" fmla="+- 0 2268 1736"/>
                              <a:gd name="T19" fmla="*/ 2268 h 923"/>
                              <a:gd name="T20" fmla="+- 0 7108 6270"/>
                              <a:gd name="T21" fmla="*/ T20 w 925"/>
                              <a:gd name="T22" fmla="+- 0 2199 1736"/>
                              <a:gd name="T23" fmla="*/ 2199 h 923"/>
                              <a:gd name="T24" fmla="+- 0 7069 6270"/>
                              <a:gd name="T25" fmla="*/ T24 w 925"/>
                              <a:gd name="T26" fmla="+- 0 2133 1736"/>
                              <a:gd name="T27" fmla="*/ 2133 h 923"/>
                              <a:gd name="T28" fmla="+- 0 7024 6270"/>
                              <a:gd name="T29" fmla="*/ T28 w 925"/>
                              <a:gd name="T30" fmla="+- 0 2071 1736"/>
                              <a:gd name="T31" fmla="*/ 2071 h 923"/>
                              <a:gd name="T32" fmla="+- 0 6975 6270"/>
                              <a:gd name="T33" fmla="*/ T32 w 925"/>
                              <a:gd name="T34" fmla="+- 0 2012 1736"/>
                              <a:gd name="T35" fmla="*/ 2012 h 923"/>
                              <a:gd name="T36" fmla="+- 0 6921 6270"/>
                              <a:gd name="T37" fmla="*/ T36 w 925"/>
                              <a:gd name="T38" fmla="+- 0 1958 1736"/>
                              <a:gd name="T39" fmla="*/ 1958 h 923"/>
                              <a:gd name="T40" fmla="+- 0 6863 6270"/>
                              <a:gd name="T41" fmla="*/ T40 w 925"/>
                              <a:gd name="T42" fmla="+- 0 1909 1736"/>
                              <a:gd name="T43" fmla="*/ 1909 h 923"/>
                              <a:gd name="T44" fmla="+- 0 6801 6270"/>
                              <a:gd name="T45" fmla="*/ T44 w 925"/>
                              <a:gd name="T46" fmla="+- 0 1864 1736"/>
                              <a:gd name="T47" fmla="*/ 1864 h 923"/>
                              <a:gd name="T48" fmla="+- 0 6736 6270"/>
                              <a:gd name="T49" fmla="*/ T48 w 925"/>
                              <a:gd name="T50" fmla="+- 0 1824 1736"/>
                              <a:gd name="T51" fmla="*/ 1824 h 923"/>
                              <a:gd name="T52" fmla="+- 0 6667 6270"/>
                              <a:gd name="T53" fmla="*/ T52 w 925"/>
                              <a:gd name="T54" fmla="+- 0 1789 1736"/>
                              <a:gd name="T55" fmla="*/ 1789 h 923"/>
                              <a:gd name="T56" fmla="+- 0 6595 6270"/>
                              <a:gd name="T57" fmla="*/ T56 w 925"/>
                              <a:gd name="T58" fmla="+- 0 1759 1736"/>
                              <a:gd name="T59" fmla="*/ 1759 h 923"/>
                              <a:gd name="T60" fmla="+- 0 6520 6270"/>
                              <a:gd name="T61" fmla="*/ T60 w 925"/>
                              <a:gd name="T62" fmla="+- 0 1736 1736"/>
                              <a:gd name="T63" fmla="*/ 1736 h 9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925" h="923">
                                <a:moveTo>
                                  <a:pt x="250" y="0"/>
                                </a:moveTo>
                                <a:lnTo>
                                  <a:pt x="0" y="922"/>
                                </a:lnTo>
                                <a:lnTo>
                                  <a:pt x="925" y="679"/>
                                </a:lnTo>
                                <a:lnTo>
                                  <a:pt x="901" y="604"/>
                                </a:lnTo>
                                <a:lnTo>
                                  <a:pt x="873" y="532"/>
                                </a:lnTo>
                                <a:lnTo>
                                  <a:pt x="838" y="463"/>
                                </a:lnTo>
                                <a:lnTo>
                                  <a:pt x="799" y="397"/>
                                </a:lnTo>
                                <a:lnTo>
                                  <a:pt x="754" y="335"/>
                                </a:lnTo>
                                <a:lnTo>
                                  <a:pt x="705" y="276"/>
                                </a:lnTo>
                                <a:lnTo>
                                  <a:pt x="651" y="222"/>
                                </a:lnTo>
                                <a:lnTo>
                                  <a:pt x="593" y="173"/>
                                </a:lnTo>
                                <a:lnTo>
                                  <a:pt x="531" y="128"/>
                                </a:lnTo>
                                <a:lnTo>
                                  <a:pt x="466" y="88"/>
                                </a:lnTo>
                                <a:lnTo>
                                  <a:pt x="397" y="53"/>
                                </a:lnTo>
                                <a:lnTo>
                                  <a:pt x="325" y="23"/>
                                </a:lnTo>
                                <a:lnTo>
                                  <a:pt x="250" y="0"/>
                                </a:lnTo>
                                <a:close/>
                              </a:path>
                            </a:pathLst>
                          </a:custGeom>
                          <a:solidFill>
                            <a:srgbClr val="A4A4A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29"/>
                        <wps:cNvSpPr>
                          <a:spLocks/>
                        </wps:cNvSpPr>
                        <wps:spPr bwMode="auto">
                          <a:xfrm>
                            <a:off x="5314" y="1702"/>
                            <a:ext cx="1912" cy="1912"/>
                          </a:xfrm>
                          <a:custGeom>
                            <a:avLst/>
                            <a:gdLst>
                              <a:gd name="T0" fmla="+- 0 6209 5315"/>
                              <a:gd name="T1" fmla="*/ T0 w 1912"/>
                              <a:gd name="T2" fmla="+- 0 1705 1703"/>
                              <a:gd name="T3" fmla="*/ 1705 h 1912"/>
                              <a:gd name="T4" fmla="+- 0 6087 5315"/>
                              <a:gd name="T5" fmla="*/ T4 w 1912"/>
                              <a:gd name="T6" fmla="+- 0 1721 1703"/>
                              <a:gd name="T7" fmla="*/ 1721 h 1912"/>
                              <a:gd name="T8" fmla="+- 0 5956 5315"/>
                              <a:gd name="T9" fmla="*/ T8 w 1912"/>
                              <a:gd name="T10" fmla="+- 0 1756 1703"/>
                              <a:gd name="T11" fmla="*/ 1756 h 1912"/>
                              <a:gd name="T12" fmla="+- 0 5822 5315"/>
                              <a:gd name="T13" fmla="*/ T12 w 1912"/>
                              <a:gd name="T14" fmla="+- 0 1815 1703"/>
                              <a:gd name="T15" fmla="*/ 1815 h 1912"/>
                              <a:gd name="T16" fmla="+- 0 5701 5315"/>
                              <a:gd name="T17" fmla="*/ T16 w 1912"/>
                              <a:gd name="T18" fmla="+- 0 1891 1703"/>
                              <a:gd name="T19" fmla="*/ 1891 h 1912"/>
                              <a:gd name="T20" fmla="+- 0 5594 5315"/>
                              <a:gd name="T21" fmla="*/ T20 w 1912"/>
                              <a:gd name="T22" fmla="+- 0 1983 1703"/>
                              <a:gd name="T23" fmla="*/ 1983 h 1912"/>
                              <a:gd name="T24" fmla="+- 0 5502 5315"/>
                              <a:gd name="T25" fmla="*/ T24 w 1912"/>
                              <a:gd name="T26" fmla="+- 0 2090 1703"/>
                              <a:gd name="T27" fmla="*/ 2090 h 1912"/>
                              <a:gd name="T28" fmla="+- 0 5428 5315"/>
                              <a:gd name="T29" fmla="*/ T28 w 1912"/>
                              <a:gd name="T30" fmla="+- 0 2208 1703"/>
                              <a:gd name="T31" fmla="*/ 2208 h 1912"/>
                              <a:gd name="T32" fmla="+- 0 5371 5315"/>
                              <a:gd name="T33" fmla="*/ T32 w 1912"/>
                              <a:gd name="T34" fmla="+- 0 2335 1703"/>
                              <a:gd name="T35" fmla="*/ 2335 h 1912"/>
                              <a:gd name="T36" fmla="+- 0 5333 5315"/>
                              <a:gd name="T37" fmla="*/ T36 w 1912"/>
                              <a:gd name="T38" fmla="+- 0 2471 1703"/>
                              <a:gd name="T39" fmla="*/ 2471 h 1912"/>
                              <a:gd name="T40" fmla="+- 0 5316 5315"/>
                              <a:gd name="T41" fmla="*/ T40 w 1912"/>
                              <a:gd name="T42" fmla="+- 0 2612 1703"/>
                              <a:gd name="T43" fmla="*/ 2612 h 1912"/>
                              <a:gd name="T44" fmla="+- 0 5320 5315"/>
                              <a:gd name="T45" fmla="*/ T44 w 1912"/>
                              <a:gd name="T46" fmla="+- 0 2756 1703"/>
                              <a:gd name="T47" fmla="*/ 2756 h 1912"/>
                              <a:gd name="T48" fmla="+- 0 5346 5315"/>
                              <a:gd name="T49" fmla="*/ T48 w 1912"/>
                              <a:gd name="T50" fmla="+- 0 2902 1703"/>
                              <a:gd name="T51" fmla="*/ 2902 h 1912"/>
                              <a:gd name="T52" fmla="+- 0 5395 5315"/>
                              <a:gd name="T53" fmla="*/ T52 w 1912"/>
                              <a:gd name="T54" fmla="+- 0 3042 1703"/>
                              <a:gd name="T55" fmla="*/ 3042 h 1912"/>
                              <a:gd name="T56" fmla="+- 0 5463 5315"/>
                              <a:gd name="T57" fmla="*/ T56 w 1912"/>
                              <a:gd name="T58" fmla="+- 0 3170 1703"/>
                              <a:gd name="T59" fmla="*/ 3170 h 1912"/>
                              <a:gd name="T60" fmla="+- 0 5547 5315"/>
                              <a:gd name="T61" fmla="*/ T60 w 1912"/>
                              <a:gd name="T62" fmla="+- 0 3284 1703"/>
                              <a:gd name="T63" fmla="*/ 3284 h 1912"/>
                              <a:gd name="T64" fmla="+- 0 5647 5315"/>
                              <a:gd name="T65" fmla="*/ T64 w 1912"/>
                              <a:gd name="T66" fmla="+- 0 3383 1703"/>
                              <a:gd name="T67" fmla="*/ 3383 h 1912"/>
                              <a:gd name="T68" fmla="+- 0 5759 5315"/>
                              <a:gd name="T69" fmla="*/ T68 w 1912"/>
                              <a:gd name="T70" fmla="+- 0 3466 1703"/>
                              <a:gd name="T71" fmla="*/ 3466 h 1912"/>
                              <a:gd name="T72" fmla="+- 0 5882 5315"/>
                              <a:gd name="T73" fmla="*/ T72 w 1912"/>
                              <a:gd name="T74" fmla="+- 0 3532 1703"/>
                              <a:gd name="T75" fmla="*/ 3532 h 1912"/>
                              <a:gd name="T76" fmla="+- 0 6014 5315"/>
                              <a:gd name="T77" fmla="*/ T76 w 1912"/>
                              <a:gd name="T78" fmla="+- 0 3579 1703"/>
                              <a:gd name="T79" fmla="*/ 3579 h 1912"/>
                              <a:gd name="T80" fmla="+- 0 6153 5315"/>
                              <a:gd name="T81" fmla="*/ T80 w 1912"/>
                              <a:gd name="T82" fmla="+- 0 3607 1703"/>
                              <a:gd name="T83" fmla="*/ 3607 h 1912"/>
                              <a:gd name="T84" fmla="+- 0 6296 5315"/>
                              <a:gd name="T85" fmla="*/ T84 w 1912"/>
                              <a:gd name="T86" fmla="+- 0 3614 1703"/>
                              <a:gd name="T87" fmla="*/ 3614 h 1912"/>
                              <a:gd name="T88" fmla="+- 0 6441 5315"/>
                              <a:gd name="T89" fmla="*/ T88 w 1912"/>
                              <a:gd name="T90" fmla="+- 0 3599 1703"/>
                              <a:gd name="T91" fmla="*/ 3599 h 1912"/>
                              <a:gd name="T92" fmla="+- 0 6585 5315"/>
                              <a:gd name="T93" fmla="*/ T92 w 1912"/>
                              <a:gd name="T94" fmla="+- 0 3561 1703"/>
                              <a:gd name="T95" fmla="*/ 3561 h 1912"/>
                              <a:gd name="T96" fmla="+- 0 6719 5315"/>
                              <a:gd name="T97" fmla="*/ T96 w 1912"/>
                              <a:gd name="T98" fmla="+- 0 3502 1703"/>
                              <a:gd name="T99" fmla="*/ 3502 h 1912"/>
                              <a:gd name="T100" fmla="+- 0 6840 5315"/>
                              <a:gd name="T101" fmla="*/ T100 w 1912"/>
                              <a:gd name="T102" fmla="+- 0 3426 1703"/>
                              <a:gd name="T103" fmla="*/ 3426 h 1912"/>
                              <a:gd name="T104" fmla="+- 0 6947 5315"/>
                              <a:gd name="T105" fmla="*/ T104 w 1912"/>
                              <a:gd name="T106" fmla="+- 0 3333 1703"/>
                              <a:gd name="T107" fmla="*/ 3333 h 1912"/>
                              <a:gd name="T108" fmla="+- 0 7039 5315"/>
                              <a:gd name="T109" fmla="*/ T108 w 1912"/>
                              <a:gd name="T110" fmla="+- 0 3227 1703"/>
                              <a:gd name="T111" fmla="*/ 3227 h 1912"/>
                              <a:gd name="T112" fmla="+- 0 7113 5315"/>
                              <a:gd name="T113" fmla="*/ T112 w 1912"/>
                              <a:gd name="T114" fmla="+- 0 3109 1703"/>
                              <a:gd name="T115" fmla="*/ 3109 h 1912"/>
                              <a:gd name="T116" fmla="+- 0 7170 5315"/>
                              <a:gd name="T117" fmla="*/ T116 w 1912"/>
                              <a:gd name="T118" fmla="+- 0 2981 1703"/>
                              <a:gd name="T119" fmla="*/ 2981 h 1912"/>
                              <a:gd name="T120" fmla="+- 0 7208 5315"/>
                              <a:gd name="T121" fmla="*/ T120 w 1912"/>
                              <a:gd name="T122" fmla="+- 0 2846 1703"/>
                              <a:gd name="T123" fmla="*/ 2846 h 1912"/>
                              <a:gd name="T124" fmla="+- 0 7225 5315"/>
                              <a:gd name="T125" fmla="*/ T124 w 1912"/>
                              <a:gd name="T126" fmla="+- 0 2705 1703"/>
                              <a:gd name="T127" fmla="*/ 2705 h 1912"/>
                              <a:gd name="T128" fmla="+- 0 7221 5315"/>
                              <a:gd name="T129" fmla="*/ T128 w 1912"/>
                              <a:gd name="T130" fmla="+- 0 2561 1703"/>
                              <a:gd name="T131" fmla="*/ 2561 h 1912"/>
                              <a:gd name="T132" fmla="+- 0 7195 5315"/>
                              <a:gd name="T133" fmla="*/ T132 w 1912"/>
                              <a:gd name="T134" fmla="+- 0 2415 1703"/>
                              <a:gd name="T135" fmla="*/ 2415 h 1912"/>
                              <a:gd name="T136" fmla="+- 0 6270 5315"/>
                              <a:gd name="T137" fmla="*/ T136 w 1912"/>
                              <a:gd name="T138" fmla="+- 0 1703 1703"/>
                              <a:gd name="T139" fmla="*/ 1703 h 19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1912" h="1912">
                                <a:moveTo>
                                  <a:pt x="955" y="0"/>
                                </a:moveTo>
                                <a:lnTo>
                                  <a:pt x="894" y="2"/>
                                </a:lnTo>
                                <a:lnTo>
                                  <a:pt x="833" y="8"/>
                                </a:lnTo>
                                <a:lnTo>
                                  <a:pt x="772" y="18"/>
                                </a:lnTo>
                                <a:lnTo>
                                  <a:pt x="712" y="31"/>
                                </a:lnTo>
                                <a:lnTo>
                                  <a:pt x="641" y="53"/>
                                </a:lnTo>
                                <a:lnTo>
                                  <a:pt x="572" y="80"/>
                                </a:lnTo>
                                <a:lnTo>
                                  <a:pt x="507" y="112"/>
                                </a:lnTo>
                                <a:lnTo>
                                  <a:pt x="444" y="148"/>
                                </a:lnTo>
                                <a:lnTo>
                                  <a:pt x="386" y="188"/>
                                </a:lnTo>
                                <a:lnTo>
                                  <a:pt x="330" y="232"/>
                                </a:lnTo>
                                <a:lnTo>
                                  <a:pt x="279" y="280"/>
                                </a:lnTo>
                                <a:lnTo>
                                  <a:pt x="231" y="332"/>
                                </a:lnTo>
                                <a:lnTo>
                                  <a:pt x="187" y="387"/>
                                </a:lnTo>
                                <a:lnTo>
                                  <a:pt x="148" y="444"/>
                                </a:lnTo>
                                <a:lnTo>
                                  <a:pt x="113" y="505"/>
                                </a:lnTo>
                                <a:lnTo>
                                  <a:pt x="82" y="567"/>
                                </a:lnTo>
                                <a:lnTo>
                                  <a:pt x="56" y="632"/>
                                </a:lnTo>
                                <a:lnTo>
                                  <a:pt x="35" y="699"/>
                                </a:lnTo>
                                <a:lnTo>
                                  <a:pt x="18" y="768"/>
                                </a:lnTo>
                                <a:lnTo>
                                  <a:pt x="7" y="838"/>
                                </a:lnTo>
                                <a:lnTo>
                                  <a:pt x="1" y="909"/>
                                </a:lnTo>
                                <a:lnTo>
                                  <a:pt x="0" y="981"/>
                                </a:lnTo>
                                <a:lnTo>
                                  <a:pt x="5" y="1053"/>
                                </a:lnTo>
                                <a:lnTo>
                                  <a:pt x="15" y="1126"/>
                                </a:lnTo>
                                <a:lnTo>
                                  <a:pt x="31" y="1199"/>
                                </a:lnTo>
                                <a:lnTo>
                                  <a:pt x="53" y="1270"/>
                                </a:lnTo>
                                <a:lnTo>
                                  <a:pt x="80" y="1339"/>
                                </a:lnTo>
                                <a:lnTo>
                                  <a:pt x="112" y="1404"/>
                                </a:lnTo>
                                <a:lnTo>
                                  <a:pt x="148" y="1467"/>
                                </a:lnTo>
                                <a:lnTo>
                                  <a:pt x="188" y="1525"/>
                                </a:lnTo>
                                <a:lnTo>
                                  <a:pt x="232" y="1581"/>
                                </a:lnTo>
                                <a:lnTo>
                                  <a:pt x="280" y="1632"/>
                                </a:lnTo>
                                <a:lnTo>
                                  <a:pt x="332" y="1680"/>
                                </a:lnTo>
                                <a:lnTo>
                                  <a:pt x="387" y="1723"/>
                                </a:lnTo>
                                <a:lnTo>
                                  <a:pt x="444" y="1763"/>
                                </a:lnTo>
                                <a:lnTo>
                                  <a:pt x="505" y="1798"/>
                                </a:lnTo>
                                <a:lnTo>
                                  <a:pt x="567" y="1829"/>
                                </a:lnTo>
                                <a:lnTo>
                                  <a:pt x="632" y="1855"/>
                                </a:lnTo>
                                <a:lnTo>
                                  <a:pt x="699" y="1876"/>
                                </a:lnTo>
                                <a:lnTo>
                                  <a:pt x="768" y="1893"/>
                                </a:lnTo>
                                <a:lnTo>
                                  <a:pt x="838" y="1904"/>
                                </a:lnTo>
                                <a:lnTo>
                                  <a:pt x="909" y="1910"/>
                                </a:lnTo>
                                <a:lnTo>
                                  <a:pt x="981" y="1911"/>
                                </a:lnTo>
                                <a:lnTo>
                                  <a:pt x="1053" y="1906"/>
                                </a:lnTo>
                                <a:lnTo>
                                  <a:pt x="1126" y="1896"/>
                                </a:lnTo>
                                <a:lnTo>
                                  <a:pt x="1199" y="1880"/>
                                </a:lnTo>
                                <a:lnTo>
                                  <a:pt x="1270" y="1858"/>
                                </a:lnTo>
                                <a:lnTo>
                                  <a:pt x="1339" y="1831"/>
                                </a:lnTo>
                                <a:lnTo>
                                  <a:pt x="1404" y="1799"/>
                                </a:lnTo>
                                <a:lnTo>
                                  <a:pt x="1467" y="1763"/>
                                </a:lnTo>
                                <a:lnTo>
                                  <a:pt x="1525" y="1723"/>
                                </a:lnTo>
                                <a:lnTo>
                                  <a:pt x="1581" y="1679"/>
                                </a:lnTo>
                                <a:lnTo>
                                  <a:pt x="1632" y="1630"/>
                                </a:lnTo>
                                <a:lnTo>
                                  <a:pt x="1680" y="1579"/>
                                </a:lnTo>
                                <a:lnTo>
                                  <a:pt x="1724" y="1524"/>
                                </a:lnTo>
                                <a:lnTo>
                                  <a:pt x="1763" y="1467"/>
                                </a:lnTo>
                                <a:lnTo>
                                  <a:pt x="1798" y="1406"/>
                                </a:lnTo>
                                <a:lnTo>
                                  <a:pt x="1829" y="1343"/>
                                </a:lnTo>
                                <a:lnTo>
                                  <a:pt x="1855" y="1278"/>
                                </a:lnTo>
                                <a:lnTo>
                                  <a:pt x="1876" y="1212"/>
                                </a:lnTo>
                                <a:lnTo>
                                  <a:pt x="1893" y="1143"/>
                                </a:lnTo>
                                <a:lnTo>
                                  <a:pt x="1904" y="1073"/>
                                </a:lnTo>
                                <a:lnTo>
                                  <a:pt x="1910" y="1002"/>
                                </a:lnTo>
                                <a:lnTo>
                                  <a:pt x="1911" y="930"/>
                                </a:lnTo>
                                <a:lnTo>
                                  <a:pt x="1906" y="858"/>
                                </a:lnTo>
                                <a:lnTo>
                                  <a:pt x="1896" y="785"/>
                                </a:lnTo>
                                <a:lnTo>
                                  <a:pt x="1880" y="712"/>
                                </a:lnTo>
                                <a:lnTo>
                                  <a:pt x="955" y="955"/>
                                </a:lnTo>
                                <a:lnTo>
                                  <a:pt x="955" y="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4" name="AutoShape 30"/>
                        <wps:cNvSpPr>
                          <a:spLocks/>
                        </wps:cNvSpPr>
                        <wps:spPr bwMode="auto">
                          <a:xfrm>
                            <a:off x="5844" y="1191"/>
                            <a:ext cx="1166" cy="793"/>
                          </a:xfrm>
                          <a:custGeom>
                            <a:avLst/>
                            <a:gdLst>
                              <a:gd name="T0" fmla="+- 0 6396 5853"/>
                              <a:gd name="T1" fmla="*/ T0 w 1137"/>
                              <a:gd name="T2" fmla="+- 0 1711 1264"/>
                              <a:gd name="T3" fmla="*/ 1711 h 721"/>
                              <a:gd name="T4" fmla="+- 0 5942 5853"/>
                              <a:gd name="T5" fmla="*/ T4 w 1137"/>
                              <a:gd name="T6" fmla="+- 0 1447 1264"/>
                              <a:gd name="T7" fmla="*/ 1447 h 721"/>
                              <a:gd name="T8" fmla="+- 0 5853 5853"/>
                              <a:gd name="T9" fmla="*/ T8 w 1137"/>
                              <a:gd name="T10" fmla="+- 0 1447 1264"/>
                              <a:gd name="T11" fmla="*/ 1447 h 721"/>
                              <a:gd name="T12" fmla="+- 0 6948 5853"/>
                              <a:gd name="T13" fmla="*/ T12 w 1137"/>
                              <a:gd name="T14" fmla="+- 0 1985 1264"/>
                              <a:gd name="T15" fmla="*/ 1985 h 721"/>
                              <a:gd name="T16" fmla="+- 0 6989 5853"/>
                              <a:gd name="T17" fmla="*/ T16 w 1137"/>
                              <a:gd name="T18" fmla="+- 0 1264 1264"/>
                              <a:gd name="T19" fmla="*/ 1264 h 721"/>
                            </a:gdLst>
                            <a:ahLst/>
                            <a:cxnLst>
                              <a:cxn ang="0">
                                <a:pos x="T1" y="T3"/>
                              </a:cxn>
                              <a:cxn ang="0">
                                <a:pos x="T5" y="T7"/>
                              </a:cxn>
                              <a:cxn ang="0">
                                <a:pos x="T9" y="T11"/>
                              </a:cxn>
                              <a:cxn ang="0">
                                <a:pos x="T13" y="T15"/>
                              </a:cxn>
                              <a:cxn ang="0">
                                <a:pos x="T17" y="T19"/>
                              </a:cxn>
                            </a:cxnLst>
                            <a:rect l="0" t="0" r="r" b="b"/>
                            <a:pathLst>
                              <a:path w="1137" h="721">
                                <a:moveTo>
                                  <a:pt x="543" y="447"/>
                                </a:moveTo>
                                <a:lnTo>
                                  <a:pt x="89" y="183"/>
                                </a:lnTo>
                                <a:lnTo>
                                  <a:pt x="0" y="183"/>
                                </a:lnTo>
                                <a:moveTo>
                                  <a:pt x="1095" y="721"/>
                                </a:moveTo>
                                <a:lnTo>
                                  <a:pt x="1136" y="0"/>
                                </a:lnTo>
                              </a:path>
                            </a:pathLst>
                          </a:custGeom>
                          <a:noFill/>
                          <a:ln w="9525">
                            <a:solidFill>
                              <a:srgbClr val="A6A6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6" name="Rectangle 31"/>
                        <wps:cNvSpPr>
                          <a:spLocks noChangeArrowheads="1"/>
                        </wps:cNvSpPr>
                        <wps:spPr bwMode="auto">
                          <a:xfrm>
                            <a:off x="3884" y="3832"/>
                            <a:ext cx="4663" cy="391"/>
                          </a:xfrm>
                          <a:prstGeom prst="rect">
                            <a:avLst/>
                          </a:prstGeom>
                          <a:solidFill>
                            <a:srgbClr val="FFFFFF">
                              <a:alpha val="78038"/>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7" name="Rectangle 32"/>
                        <wps:cNvSpPr>
                          <a:spLocks noChangeArrowheads="1"/>
                        </wps:cNvSpPr>
                        <wps:spPr bwMode="auto">
                          <a:xfrm>
                            <a:off x="4104" y="3978"/>
                            <a:ext cx="99" cy="99"/>
                          </a:xfrm>
                          <a:prstGeom prst="rect">
                            <a:avLst/>
                          </a:prstGeom>
                          <a:solidFill>
                            <a:srgbClr val="5B9B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8" name="Rectangle 33"/>
                        <wps:cNvSpPr>
                          <a:spLocks noChangeArrowheads="1"/>
                        </wps:cNvSpPr>
                        <wps:spPr bwMode="auto">
                          <a:xfrm>
                            <a:off x="5549" y="3978"/>
                            <a:ext cx="99" cy="9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9" name="Rectangle 34"/>
                        <wps:cNvSpPr>
                          <a:spLocks noChangeArrowheads="1"/>
                        </wps:cNvSpPr>
                        <wps:spPr bwMode="auto">
                          <a:xfrm>
                            <a:off x="6501" y="3978"/>
                            <a:ext cx="99" cy="99"/>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0" name="Rectangle 35"/>
                        <wps:cNvSpPr>
                          <a:spLocks noChangeArrowheads="1"/>
                        </wps:cNvSpPr>
                        <wps:spPr bwMode="auto">
                          <a:xfrm>
                            <a:off x="7288" y="3978"/>
                            <a:ext cx="99" cy="99"/>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1" name="Rectangle 36"/>
                        <wps:cNvSpPr>
                          <a:spLocks noChangeArrowheads="1"/>
                        </wps:cNvSpPr>
                        <wps:spPr bwMode="auto">
                          <a:xfrm>
                            <a:off x="2278" y="979"/>
                            <a:ext cx="7965" cy="3243"/>
                          </a:xfrm>
                          <a:prstGeom prst="rect">
                            <a:avLst/>
                          </a:prstGeom>
                          <a:noFill/>
                          <a:ln w="9525">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2" name="Text Box 37"/>
                        <wps:cNvSpPr txBox="1">
                          <a:spLocks noChangeArrowheads="1"/>
                        </wps:cNvSpPr>
                        <wps:spPr bwMode="auto">
                          <a:xfrm>
                            <a:off x="4528" y="1131"/>
                            <a:ext cx="3889"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Pr="00DC42F6" w:rsidRDefault="00FB73B6" w:rsidP="00162F8B">
                              <w:pPr>
                                <w:spacing w:line="276" w:lineRule="auto"/>
                                <w:rPr>
                                  <w:rFonts w:ascii="Palentino" w:hAnsi="Palentino"/>
                                  <w:b/>
                                  <w:sz w:val="24"/>
                                </w:rPr>
                              </w:pPr>
                              <w:r w:rsidRPr="00162F8B">
                                <w:rPr>
                                  <w:rFonts w:ascii="Palentino" w:hAnsi="Palentino"/>
                                  <w:b/>
                                  <w:color w:val="585858"/>
                                  <w:spacing w:val="-2"/>
                                  <w:sz w:val="24"/>
                                </w:rPr>
                                <w:t>P</w:t>
                              </w:r>
                              <w:r w:rsidRPr="00162F8B">
                                <w:rPr>
                                  <w:rFonts w:ascii="Palentino" w:hAnsi="Palentino"/>
                                  <w:b/>
                                  <w:color w:val="585858"/>
                                  <w:w w:val="99"/>
                                  <w:sz w:val="24"/>
                                </w:rPr>
                                <w:t>ie</w:t>
                              </w:r>
                              <w:r w:rsidRPr="00162F8B">
                                <w:rPr>
                                  <w:rFonts w:ascii="Palentino" w:hAnsi="Palentino"/>
                                  <w:b/>
                                  <w:color w:val="585858"/>
                                  <w:spacing w:val="1"/>
                                  <w:sz w:val="24"/>
                                </w:rPr>
                                <w:t xml:space="preserve"> </w:t>
                              </w:r>
                              <w:r w:rsidRPr="00162F8B">
                                <w:rPr>
                                  <w:rFonts w:ascii="Palentino" w:hAnsi="Palentino"/>
                                  <w:b/>
                                  <w:color w:val="585858"/>
                                  <w:w w:val="99"/>
                                  <w:sz w:val="24"/>
                                </w:rPr>
                                <w:t>C</w:t>
                              </w:r>
                              <w:r w:rsidRPr="00162F8B">
                                <w:rPr>
                                  <w:rFonts w:ascii="Palentino" w:hAnsi="Palentino"/>
                                  <w:b/>
                                  <w:color w:val="585858"/>
                                  <w:spacing w:val="-3"/>
                                  <w:w w:val="99"/>
                                  <w:sz w:val="24"/>
                                </w:rPr>
                                <w:t>h</w:t>
                              </w:r>
                              <w:r w:rsidRPr="00162F8B">
                                <w:rPr>
                                  <w:rFonts w:ascii="Palentino" w:hAnsi="Palentino"/>
                                  <w:b/>
                                  <w:color w:val="585858"/>
                                  <w:w w:val="99"/>
                                  <w:sz w:val="24"/>
                                </w:rPr>
                                <w:t>a</w:t>
                              </w:r>
                              <w:r w:rsidRPr="00162F8B">
                                <w:rPr>
                                  <w:rFonts w:ascii="Palentino" w:hAnsi="Palentino"/>
                                  <w:b/>
                                  <w:color w:val="585858"/>
                                  <w:spacing w:val="1"/>
                                  <w:w w:val="99"/>
                                  <w:sz w:val="24"/>
                                </w:rPr>
                                <w:t>t</w:t>
                              </w:r>
                              <w:r w:rsidRPr="00162F8B">
                                <w:rPr>
                                  <w:rFonts w:ascii="Palentino" w:hAnsi="Palentino"/>
                                  <w:b/>
                                  <w:color w:val="585858"/>
                                  <w:w w:val="99"/>
                                  <w:sz w:val="24"/>
                                </w:rPr>
                                <w:t>r</w:t>
                              </w:r>
                              <w:r w:rsidRPr="00162F8B">
                                <w:rPr>
                                  <w:rFonts w:ascii="Palentino" w:hAnsi="Palentino"/>
                                  <w:b/>
                                  <w:color w:val="585858"/>
                                  <w:spacing w:val="-3"/>
                                  <w:sz w:val="24"/>
                                </w:rPr>
                                <w:t xml:space="preserve"> M</w:t>
                              </w:r>
                              <w:r w:rsidRPr="00162F8B">
                                <w:rPr>
                                  <w:rFonts w:ascii="Palentino" w:hAnsi="Palentino"/>
                                  <w:b/>
                                  <w:color w:val="585858"/>
                                  <w:spacing w:val="1"/>
                                  <w:sz w:val="24"/>
                                </w:rPr>
                                <w:t>ot</w:t>
                              </w:r>
                              <w:r w:rsidRPr="00162F8B">
                                <w:rPr>
                                  <w:rFonts w:ascii="Palentino" w:hAnsi="Palentino"/>
                                  <w:b/>
                                  <w:color w:val="585858"/>
                                  <w:w w:val="99"/>
                                  <w:sz w:val="24"/>
                                </w:rPr>
                                <w:t>i</w:t>
                              </w:r>
                              <w:r w:rsidRPr="00162F8B">
                                <w:rPr>
                                  <w:rFonts w:ascii="Palentino" w:hAnsi="Palentino"/>
                                  <w:b/>
                                  <w:color w:val="585858"/>
                                  <w:spacing w:val="-4"/>
                                  <w:w w:val="99"/>
                                  <w:sz w:val="24"/>
                                </w:rPr>
                                <w:t>v</w:t>
                              </w:r>
                              <w:r w:rsidRPr="00162F8B">
                                <w:rPr>
                                  <w:rFonts w:ascii="Palentino" w:hAnsi="Palentino"/>
                                  <w:b/>
                                  <w:color w:val="585858"/>
                                  <w:w w:val="99"/>
                                  <w:sz w:val="24"/>
                                </w:rPr>
                                <w:t>as</w:t>
                              </w:r>
                              <w:r w:rsidRPr="00162F8B">
                                <w:rPr>
                                  <w:rFonts w:ascii="Palentino" w:hAnsi="Palentino"/>
                                  <w:b/>
                                  <w:color w:val="585858"/>
                                  <w:sz w:val="24"/>
                                </w:rPr>
                                <w:t xml:space="preserve">i </w:t>
                              </w:r>
                              <w:r>
                                <w:rPr>
                                  <w:rFonts w:ascii="Palentino" w:hAnsi="Palentino"/>
                                  <w:b/>
                                  <w:color w:val="585858"/>
                                  <w:w w:val="99"/>
                                  <w:sz w:val="24"/>
                                </w:rPr>
                                <w:t>Berperstasi</w:t>
                              </w:r>
                            </w:p>
                          </w:txbxContent>
                        </wps:txbx>
                        <wps:bodyPr rot="0" vert="horz" wrap="square" lIns="0" tIns="0" rIns="0" bIns="0" anchor="t" anchorCtr="0" upright="1">
                          <a:noAutofit/>
                        </wps:bodyPr>
                      </wps:wsp>
                      <wps:wsp>
                        <wps:cNvPr id="553" name="Text Box 38"/>
                        <wps:cNvSpPr txBox="1">
                          <a:spLocks noChangeArrowheads="1"/>
                        </wps:cNvSpPr>
                        <wps:spPr bwMode="auto">
                          <a:xfrm>
                            <a:off x="5601" y="1314"/>
                            <a:ext cx="2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pPr>
                                <w:spacing w:line="182" w:lineRule="exact"/>
                                <w:rPr>
                                  <w:rFonts w:ascii="Carlito"/>
                                  <w:b/>
                                  <w:sz w:val="18"/>
                                </w:rPr>
                              </w:pPr>
                              <w:r>
                                <w:rPr>
                                  <w:rFonts w:ascii="Carlito"/>
                                  <w:b/>
                                  <w:color w:val="FFFFFF"/>
                                  <w:sz w:val="18"/>
                                </w:rPr>
                                <w:t>4%</w:t>
                              </w:r>
                            </w:p>
                          </w:txbxContent>
                        </wps:txbx>
                        <wps:bodyPr rot="0" vert="horz" wrap="square" lIns="0" tIns="0" rIns="0" bIns="0" anchor="t" anchorCtr="0" upright="1">
                          <a:noAutofit/>
                        </wps:bodyPr>
                      </wps:wsp>
                      <wps:wsp>
                        <wps:cNvPr id="554" name="Text Box 39"/>
                        <wps:cNvSpPr txBox="1">
                          <a:spLocks noChangeArrowheads="1"/>
                        </wps:cNvSpPr>
                        <wps:spPr bwMode="auto">
                          <a:xfrm>
                            <a:off x="6027" y="1801"/>
                            <a:ext cx="2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pPr>
                                <w:spacing w:line="182" w:lineRule="exact"/>
                                <w:rPr>
                                  <w:rFonts w:ascii="Carlito"/>
                                  <w:b/>
                                  <w:sz w:val="18"/>
                                </w:rPr>
                              </w:pPr>
                              <w:r>
                                <w:rPr>
                                  <w:rFonts w:ascii="Carlito"/>
                                  <w:b/>
                                  <w:color w:val="FFFFFF"/>
                                  <w:sz w:val="18"/>
                                </w:rPr>
                                <w:t>0%</w:t>
                              </w:r>
                            </w:p>
                          </w:txbxContent>
                        </wps:txbx>
                        <wps:bodyPr rot="0" vert="horz" wrap="square" lIns="0" tIns="0" rIns="0" bIns="0" anchor="t" anchorCtr="0" upright="1">
                          <a:noAutofit/>
                        </wps:bodyPr>
                      </wps:wsp>
                      <wps:wsp>
                        <wps:cNvPr id="555" name="Text Box 40"/>
                        <wps:cNvSpPr txBox="1">
                          <a:spLocks noChangeArrowheads="1"/>
                        </wps:cNvSpPr>
                        <wps:spPr bwMode="auto">
                          <a:xfrm>
                            <a:off x="5743" y="3062"/>
                            <a:ext cx="472"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pPr>
                                <w:spacing w:line="182" w:lineRule="exact"/>
                                <w:rPr>
                                  <w:rFonts w:ascii="Carlito"/>
                                  <w:b/>
                                  <w:sz w:val="18"/>
                                </w:rPr>
                              </w:pPr>
                              <w:r>
                                <w:rPr>
                                  <w:rFonts w:ascii="Carlito"/>
                                  <w:b/>
                                  <w:color w:val="FFFFFF"/>
                                  <w:sz w:val="18"/>
                                </w:rPr>
                                <w:t>79%</w:t>
                              </w:r>
                            </w:p>
                          </w:txbxContent>
                        </wps:txbx>
                        <wps:bodyPr rot="0" vert="horz" wrap="square" lIns="0" tIns="0" rIns="0" bIns="0" anchor="t" anchorCtr="0" upright="1">
                          <a:noAutofit/>
                        </wps:bodyPr>
                      </wps:wsp>
                      <wps:wsp>
                        <wps:cNvPr id="556" name="Text Box 41"/>
                        <wps:cNvSpPr txBox="1">
                          <a:spLocks noChangeArrowheads="1"/>
                        </wps:cNvSpPr>
                        <wps:spPr bwMode="auto">
                          <a:xfrm>
                            <a:off x="3884" y="3832"/>
                            <a:ext cx="4956" cy="3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73B6" w:rsidRDefault="00FB73B6">
                              <w:pPr>
                                <w:tabs>
                                  <w:tab w:val="left" w:pos="1808"/>
                                  <w:tab w:val="left" w:pos="2759"/>
                                  <w:tab w:val="left" w:pos="3548"/>
                                </w:tabs>
                                <w:spacing w:before="83"/>
                                <w:ind w:left="362"/>
                                <w:rPr>
                                  <w:sz w:val="18"/>
                                </w:rPr>
                              </w:pPr>
                              <w:r w:rsidRPr="00162F8B">
                                <w:rPr>
                                  <w:rFonts w:ascii="Pelantino" w:hAnsi="Pelantino"/>
                                  <w:color w:val="585858"/>
                                  <w:w w:val="95"/>
                                  <w:sz w:val="18"/>
                                </w:rPr>
                                <w:t>Sangat</w:t>
                              </w:r>
                              <w:r w:rsidRPr="00162F8B">
                                <w:rPr>
                                  <w:rFonts w:ascii="Pelantino" w:hAnsi="Pelantino"/>
                                  <w:color w:val="585858"/>
                                  <w:spacing w:val="-34"/>
                                  <w:w w:val="95"/>
                                  <w:sz w:val="18"/>
                                </w:rPr>
                                <w:t xml:space="preserve"> </w:t>
                              </w:r>
                              <w:r w:rsidRPr="00162F8B">
                                <w:rPr>
                                  <w:rFonts w:ascii="Pelantino" w:hAnsi="Pelantino"/>
                                  <w:color w:val="585858"/>
                                  <w:w w:val="95"/>
                                  <w:sz w:val="18"/>
                                </w:rPr>
                                <w:t>Rendah</w:t>
                              </w:r>
                              <w:r w:rsidRPr="00162F8B">
                                <w:rPr>
                                  <w:rFonts w:ascii="Pelantino" w:hAnsi="Pelantino"/>
                                  <w:color w:val="585858"/>
                                  <w:w w:val="95"/>
                                  <w:sz w:val="18"/>
                                </w:rPr>
                                <w:tab/>
                                <w:t>Rendah</w:t>
                              </w:r>
                              <w:r w:rsidRPr="00162F8B">
                                <w:rPr>
                                  <w:rFonts w:ascii="Pelantino" w:hAnsi="Pelantino"/>
                                  <w:color w:val="585858"/>
                                  <w:w w:val="95"/>
                                  <w:sz w:val="18"/>
                                </w:rPr>
                                <w:tab/>
                              </w:r>
                              <w:r w:rsidRPr="00162F8B">
                                <w:rPr>
                                  <w:rFonts w:ascii="Pelantino" w:hAnsi="Pelantino"/>
                                  <w:color w:val="585858"/>
                                  <w:sz w:val="18"/>
                                </w:rPr>
                                <w:t>Tinggi</w:t>
                              </w:r>
                              <w:r w:rsidRPr="00162F8B">
                                <w:rPr>
                                  <w:rFonts w:ascii="Pelantino" w:hAnsi="Pelantino"/>
                                  <w:color w:val="585858"/>
                                  <w:sz w:val="18"/>
                                </w:rPr>
                                <w:tab/>
                                <w:t>Sangat</w:t>
                              </w:r>
                              <w:r>
                                <w:rPr>
                                  <w:color w:val="585858"/>
                                  <w:spacing w:val="-36"/>
                                  <w:sz w:val="18"/>
                                </w:rPr>
                                <w:t xml:space="preserve"> </w:t>
                              </w:r>
                              <w:r w:rsidRPr="00DC42F6">
                                <w:rPr>
                                  <w:rFonts w:ascii="Pelantino" w:hAnsi="Pelantino"/>
                                  <w:color w:val="585858"/>
                                  <w:spacing w:val="-3"/>
                                  <w:sz w:val="18"/>
                                </w:rPr>
                                <w:t>Tingg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43" style="position:absolute;left:0;text-align:left;margin-left:92.95pt;margin-top:-2.1pt;width:377.7pt;height:156.05pt;z-index:-251658240;mso-position-horizontal-relative:page;mso-position-vertical-relative:text" coordorigin="2278,979" coordsize="7965,3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">
                <v:shape id="Picture 23" o:spid="_x0000_s1044" type="#_x0000_t75" style="position:absolute;left:2278;top:979;width:7965;height:3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g5jfCAAAA2wAAAA8AAABkcnMvZG93bnJldi54bWxEj0GLwjAUhO8L/ofwBC+LpgouUo0igije&#10;1rV4fW2ebbF5qU1s6783Cwt7HGbmG2a16U0lWmpcaVnBdBKBIM6sLjlXcPnZjxcgnEfWWFkmBS9y&#10;sFkPPlYYa9vxN7Vnn4sAYRejgsL7OpbSZQUZdBNbEwfvZhuDPsgml7rBLsBNJWdR9CUNlhwWCqxp&#10;V1B2Pz+Ngvlh90j76ynJPxPZsevSqJWpUqNhv12C8NT7//Bf+6gVzObw+yX8ALl+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4OY3wgAAANsAAAAPAAAAAAAAAAAAAAAAAJ8C&#10;AABkcnMvZG93bnJldi54bWxQSwUGAAAAAAQABAD3AAAAjgMAAAAA&#10;">
                  <v:imagedata r:id="rId21" o:title=""/>
                </v:shape>
                <v:shape id="Picture 24" o:spid="_x0000_s1045" type="#_x0000_t75" style="position:absolute;left:5760;top:1191;width:1250;height:1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XOsbDAAAA2wAAAA8AAABkcnMvZG93bnJldi54bWxEj0+LwjAUxO8LfofwBG9rakGRahRRBMHD&#10;sv69PppnW21eahNrdz+9ERb2OMzMb5jpvDWlaKh2hWUFg34Egji1uuBMwWG//hyDcB5ZY2mZFPyQ&#10;g/ms8zHFRNsnf1Oz85kIEHYJKsi9rxIpXZqTQde3FXHwLrY26IOsM6lrfAa4KWUcRSNpsOCwkGNF&#10;y5zS2+5hFCy38V032+Ppa9is6GSu/GvorFSv2y4mIDy1/j/8195oBfEI3l/CD5Cz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Fc6xsMAAADbAAAADwAAAAAAAAAAAAAAAACf&#10;AgAAZHJzL2Rvd25yZXYueG1sUEsFBgAAAAAEAAQA9wAAAI8DAAAAAA==&#10;">
                  <v:imagedata r:id="rId22" o:title=""/>
                </v:shape>
                <v:shape id="Picture 25" o:spid="_x0000_s1046" type="#_x0000_t75" style="position:absolute;left:5760;top:1225;width:1926;height:1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tyoXEAAAA2wAAAA8AAABkcnMvZG93bnJldi54bWxEj09rAjEUxO+FfofwCr3VbD2sZTWKWAqB&#10;Ftu6PXh8bt7+wc3LkqS6/faNIHgcZuY3zGI12l6cyIfOsYLnSQaCuHKm40bBT/n29AIiRGSDvWNS&#10;8EcBVsv7uwUWxp35m0672IgE4VCggjbGoZAyVC1ZDBM3ECevdt5iTNI30ng8J7jt5TTLcmmx47TQ&#10;4kCblqrj7tcq8O+mlvpLU1l+1nr7+qHzQ75X6vFhXM9BRBrjLXxta6NgOoPLl/QD5P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ktyoXEAAAA2wAAAA8AAAAAAAAAAAAAAAAA&#10;nwIAAGRycy9kb3ducmV2LnhtbFBLBQYAAAAABAAEAPcAAACQAwAAAAA=&#10;">
                  <v:imagedata r:id="rId23" o:title=""/>
                </v:shape>
                <v:shape id="Picture 26" o:spid="_x0000_s1047" type="#_x0000_t75" style="position:absolute;left:4804;top:1191;width:2915;height:2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NxTTAAAAA2wAAAA8AAABkcnMvZG93bnJldi54bWxETz1PwzAQ3Sv1P1hXia1xmgFKGreqKkWl&#10;AwMp7Ed8jQPxOYpNkv57PCAxPr3v4jDbTow0+Naxgk2SgiCunW65UfB+LddbED4ga+wck4I7eTjs&#10;l4sCc+0mfqOxCo2IIexzVGBC6HMpfW3Iok9cTxy5mxsshgiHRuoBpxhuO5ml6aO02HJsMNjTyVD9&#10;Xf1YBcfPL9LbjX525+zyRK9d6dB8KPWwmo87EIHm8C/+c79oBVkcG7/EHyD3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E3FNMAAAADbAAAADwAAAAAAAAAAAAAAAACfAgAA&#10;ZHJzL2Rvd25yZXYueG1sUEsFBgAAAAAEAAQA9wAAAIwDAAAAAA==&#10;">
                  <v:imagedata r:id="rId24" o:title=""/>
                </v:shape>
                <v:shape id="Freeform 27" o:spid="_x0000_s1048" style="position:absolute;left:6270;top:1702;width:250;height:956;visibility:visible;mso-wrap-style:square;v-text-anchor:top" coordsize="250,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bWk8QA&#10;AADbAAAADwAAAGRycy9kb3ducmV2LnhtbESPQWvCQBSE74L/YXlCb7qprVWjq7SCIOKliYccn9ln&#10;Epp9G7Krxn/fFQSPw8x8wyzXnanFlVpXWVbwPopAEOdWV1woOKbb4QyE88gaa8uk4E4O1qt+b4mx&#10;tjf+pWviCxEg7GJUUHrfxFK6vCSDbmQb4uCdbWvQB9kWUrd4C3BTy3EUfUmDFYeFEhvalJT/JRej&#10;wH8U2Y+0l2Sf3mfZdNJlp0P6qdTboPtegPDU+Vf42d5pBeM5PL6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W1pPEAAAA2wAAAA8AAAAAAAAAAAAAAAAAmAIAAGRycy9k&#10;b3ducmV2LnhtbFBLBQYAAAAABAAEAPUAAACJAwAAAAA=&#10;" path="m,l,955,250,33,188,18,126,8,63,2,,xe" fillcolor="#ec7c30" stroked="f">
                  <v:path arrowok="t" o:connecttype="custom" o:connectlocs="0,1703;0,2658;250,1736;188,1721;126,1711;63,1705;0,1703" o:connectangles="0,0,0,0,0,0,0"/>
                </v:shape>
                <v:shape id="Freeform 28" o:spid="_x0000_s1049" style="position:absolute;left:6270;top:1735;width:925;height:923;visibility:visible;mso-wrap-style:square;v-text-anchor:top" coordsize="925,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L2AMAA&#10;AADbAAAADwAAAGRycy9kb3ducmV2LnhtbERPTYvCMBC9L/gfwgje1nRVpHaNIoKg7EGsXrzNNmNb&#10;tpmUJNr6781hwePjfS/XvWnEg5yvLSv4GicgiAuray4VXM67zxSED8gaG8uk4Eke1qvBxxIzbTs+&#10;0SMPpYgh7DNUUIXQZlL6oiKDfmxb4sjdrDMYInSl1A67GG4aOUmSuTRYc2yosKVtRcVffjcK2vT3&#10;2iAdJld7XNzkzKU/s84rNRr2m28QgfrwFv+791rBNK6PX+IPkK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qL2AMAAAADbAAAADwAAAAAAAAAAAAAAAACYAgAAZHJzL2Rvd25y&#10;ZXYueG1sUEsFBgAAAAAEAAQA9QAAAIUDAAAAAA==&#10;" path="m250,l,922,925,679,901,604,873,532,838,463,799,397,754,335,705,276,651,222,593,173,531,128,466,88,397,53,325,23,250,xe" fillcolor="#a4a4a4" stroked="f">
                  <v:path arrowok="t" o:connecttype="custom" o:connectlocs="250,1736;0,2658;925,2415;901,2340;873,2268;838,2199;799,2133;754,2071;705,2012;651,1958;593,1909;531,1864;466,1824;397,1789;325,1759;250,1736" o:connectangles="0,0,0,0,0,0,0,0,0,0,0,0,0,0,0,0"/>
                </v:shape>
                <v:shape id="Freeform 29" o:spid="_x0000_s1050" style="position:absolute;left:5314;top:1702;width:1912;height:1912;visibility:visible;mso-wrap-style:square;v-text-anchor:top" coordsize="1912,1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jfz8IA&#10;AADbAAAADwAAAGRycy9kb3ducmV2LnhtbESPzWrDMBCE74W8g9hAb43slIbgRgkhUNpTS34eYGtt&#10;bBNrZaRt5L59VQjkOMzMN8xqM7peXSnEzrOBclaAIq697bgxcDq+PS1BRUG22HsmA78UYbOePKyw&#10;sj7xnq4HaVSGcKzQQCsyVFrHuiWHceYH4uydfXAoWYZG24Apw12v50Wx0A47zgstDrRrqb4cfpyB&#10;kD6X2/fvo3spk919eUwyl8aYx+m4fQUlNMo9fGt/WAPPJfx/yT9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KN/PwgAAANsAAAAPAAAAAAAAAAAAAAAAAJgCAABkcnMvZG93&#10;bnJldi54bWxQSwUGAAAAAAQABAD1AAAAhwMAAAAA&#10;" path="m955,l894,2,833,8,772,18,712,31,641,53,572,80r-65,32l444,148r-58,40l330,232r-51,48l231,332r-44,55l148,444r-35,61l82,567,56,632,35,699,18,768,7,838,1,909,,981r5,72l15,1126r16,73l53,1270r27,69l112,1404r36,63l188,1525r44,56l280,1632r52,48l387,1723r57,40l505,1798r62,31l632,1855r67,21l768,1893r70,11l909,1910r72,1l1053,1906r73,-10l1199,1880r71,-22l1339,1831r65,-32l1467,1763r58,-40l1581,1679r51,-49l1680,1579r44,-55l1763,1467r35,-61l1829,1343r26,-65l1876,1212r17,-69l1904,1073r6,-71l1911,930r-5,-72l1896,785r-16,-73l955,955,955,xe" fillcolor="#ffc000" stroked="f">
                  <v:path arrowok="t" o:connecttype="custom" o:connectlocs="894,1705;772,1721;641,1756;507,1815;386,1891;279,1983;187,2090;113,2208;56,2335;18,2471;1,2612;5,2756;31,2902;80,3042;148,3170;232,3284;332,3383;444,3466;567,3532;699,3579;838,3607;981,3614;1126,3599;1270,3561;1404,3502;1525,3426;1632,3333;1724,3227;1798,3109;1855,2981;1893,2846;1910,2705;1906,2561;1880,2415;955,1703" o:connectangles="0,0,0,0,0,0,0,0,0,0,0,0,0,0,0,0,0,0,0,0,0,0,0,0,0,0,0,0,0,0,0,0,0,0,0"/>
                </v:shape>
                <v:shape id="AutoShape 30" o:spid="_x0000_s1051" style="position:absolute;left:5844;top:1191;width:1166;height:793;visibility:visible;mso-wrap-style:square;v-text-anchor:top" coordsize="1137,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VzycgA&#10;AADcAAAADwAAAGRycy9kb3ducmV2LnhtbESPQWvCQBSE74X+h+UJXkrdKLG00VWKEhEKtk0L9fjI&#10;PrPB7NuQXTXtr+8KhR6HmfmGmS9724gzdb52rGA8SkAQl07XXCn4/MjvH0H4gKyxcUwKvsnDcnF7&#10;M8dMuwu/07kIlYgQ9hkqMCG0mZS+NGTRj1xLHL2D6yyGKLtK6g4vEW4bOUmSB2mx5rhgsKWVofJY&#10;nKyC1zTPv152m+J0t3HF0Tyt3f7tR6nhoH+egQjUh//wX3urFUzTFK5n4hG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FXPJyAAAANwAAAAPAAAAAAAAAAAAAAAAAJgCAABk&#10;cnMvZG93bnJldi54bWxQSwUGAAAAAAQABAD1AAAAjQMAAAAA&#10;" path="m543,447l89,183,,183m1095,721l1136,e" filled="f" strokecolor="#a6a6a6">
                  <v:path arrowok="t" o:connecttype="custom" o:connectlocs="557,1882;91,1591;0,1591;1123,2183;1165,1390" o:connectangles="0,0,0,0,0"/>
                </v:shape>
                <v:rect id="Rectangle 31" o:spid="_x0000_s1052" style="position:absolute;left:3884;top:3832;width:4663;height: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p/MUA&#10;AADcAAAADwAAAGRycy9kb3ducmV2LnhtbESPQWvCQBSE74L/YXlCb7qxVC3RTWhrCx4bbcHeHtln&#10;Es2+Ddk1Sf99tyB4HGbmG2aTDqYWHbWusqxgPotAEOdWV1wo+Dp8TJ9BOI+ssbZMCn7JQZqMRxuM&#10;te05o27vCxEg7GJUUHrfxFK6vCSDbmYb4uCdbGvQB9kWUrfYB7ip5WMULaXBisNCiQ29lZRf9lej&#10;QG+Pq0/9vbju6p709vL+ej7+ZEo9TIaXNQhPg7+Hb+2dVrB4WsL/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q2n8xQAAANwAAAAPAAAAAAAAAAAAAAAAAJgCAABkcnMv&#10;ZG93bnJldi54bWxQSwUGAAAAAAQABAD1AAAAigMAAAAA&#10;" stroked="f">
                  <v:fill opacity="51143f"/>
                </v:rect>
                <v:rect id="Rectangle 32" o:spid="_x0000_s1053" style="position:absolute;left:4104;top:3978;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uVhsMA&#10;AADcAAAADwAAAGRycy9kb3ducmV2LnhtbESPT4vCMBTE74LfITzBi2iquFpqo0hhUfa2Kp4fzesf&#10;bF5Kk9X225uFhT0OM/MbJj30phFP6lxtWcFyEYEgzq2uuVRwu37OYxDOI2tsLJOCgRwc9uNRiom2&#10;L/6m58WXIkDYJaig8r5NpHR5RQbdwrbEwStsZ9AH2ZVSd/gKcNPIVRRtpMGaw0KFLWUV5Y/Lj1Gw&#10;5Sw+FcvZvYnv8ZB9+SHq80yp6aQ/7kB46v1/+K991go+1lv4PROOgN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uVhsMAAADcAAAADwAAAAAAAAAAAAAAAACYAgAAZHJzL2Rv&#10;d25yZXYueG1sUEsFBgAAAAAEAAQA9QAAAIgDAAAAAA==&#10;" fillcolor="#5b9bd4" stroked="f"/>
                <v:rect id="Rectangle 33" o:spid="_x0000_s1054" style="position:absolute;left:5549;top:3978;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osL8A&#10;AADcAAAADwAAAGRycy9kb3ducmV2LnhtbERPy4rCMBTdC/5DuMLsNFWcUWqjiCC4Havi8tLcPrS5&#10;KUm0nb+fLAZmeTjvbDeYVrzJ+caygvksAUFcWN1wpeCSH6drED4ga2wtk4If8rDbjkcZptr2/E3v&#10;c6hEDGGfooI6hC6V0hc1GfQz2xFHrrTOYIjQVVI77GO4aeUiSb6kwYZjQ40dHWoqnueXUeD7/LWa&#10;X8v7emUfdnC3x4XvuVIfk2G/ARFoCP/iP/dJK/hcxrXxTDwCcvs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xqiwvwAAANwAAAAPAAAAAAAAAAAAAAAAAJgCAABkcnMvZG93bnJl&#10;di54bWxQSwUGAAAAAAQABAD1AAAAhAMAAAAA&#10;" fillcolor="#ec7c30" stroked="f"/>
                <v:rect id="Rectangle 34" o:spid="_x0000_s1055" style="position:absolute;left:6501;top:3978;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69CsUA&#10;AADcAAAADwAAAGRycy9kb3ducmV2LnhtbESPQWvCQBSE7wX/w/KE3uompQaNrkGElF4K0er9kX0m&#10;0ezbmN2a+O+7hUKPw8x8w6yz0bTiTr1rLCuIZxEI4tLqhisFx6/8ZQHCeWSNrWVS8CAH2WbytMZU&#10;24H3dD/4SgQIuxQV1N53qZSurMmgm9mOOHhn2xv0QfaV1D0OAW5a+RpFiTTYcFiosaNdTeX18G0U&#10;dLfP03uy25/yQseP6yUp8nkxKPU8HbcrEJ5G/x/+a39oBfO3JfyeC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r0KxQAAANwAAAAPAAAAAAAAAAAAAAAAAJgCAABkcnMv&#10;ZG93bnJldi54bWxQSwUGAAAAAAQABAD1AAAAigMAAAAA&#10;" fillcolor="#a4a4a4" stroked="f"/>
                <v:rect id="Rectangle 35" o:spid="_x0000_s1056" style="position:absolute;left:7288;top:3978;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9QKsQA&#10;AADcAAAADwAAAGRycy9kb3ducmV2LnhtbERPTWvCQBC9C/0Pywi9mU0CSkldpUgNPZSGpj14HLNj&#10;EpqdjdmtSf317kHo8fG+19vJdOJCg2stK0iiGARxZXXLtYLvr/3iCYTzyBo7y6TgjxxsNw+zNWba&#10;jvxJl9LXIoSwy1BB432fSemqhgy6yPbEgTvZwaAPcKilHnAM4aaTaRyvpMGWQ0ODPe0aqn7KX6Mg&#10;fU8PuX3N2+vxwMnZfhRx2RdKPc6nl2cQnib/L76737SC5TLMD2fCEZ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vUCrEAAAA3AAAAA8AAAAAAAAAAAAAAAAAmAIAAGRycy9k&#10;b3ducmV2LnhtbFBLBQYAAAAABAAEAPUAAACJAwAAAAA=&#10;" fillcolor="#ffc000" stroked="f"/>
                <v:rect id="Rectangle 36" o:spid="_x0000_s1057" style="position:absolute;left:2278;top:979;width:7965;height:3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p2yMYA&#10;AADcAAAADwAAAGRycy9kb3ducmV2LnhtbESPQWvCQBSE74X+h+UVvJmNBbVEV9FCUUs9NGqht2f2&#10;mSzNvg3ZVdN/3xWEHoeZ+YaZzjtbiwu13jhWMEhSEMSF04ZLBfvdW/8FhA/IGmvHpOCXPMxnjw9T&#10;zLS78idd8lCKCGGfoYIqhCaT0hcVWfSJa4ijd3KtxRBlW0rd4jXCbS2f03QkLRqOCxU29FpR8ZOf&#10;rYLGbU3+YcrN1/dBH4vl8rh6r8dK9Z66xQREoC78h+/ttVYwHA7gdi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op2yMYAAADcAAAADwAAAAAAAAAAAAAAAACYAgAAZHJz&#10;L2Rvd25yZXYueG1sUEsFBgAAAAAEAAQA9QAAAIsDAAAAAA==&#10;" filled="f" strokecolor="#d9d9d9"/>
                <v:shape id="Text Box 37" o:spid="_x0000_s1058" type="#_x0000_t202" style="position:absolute;left:4528;top:1131;width:3889;height: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zpB8UA&#10;AADcAAAADwAAAGRycy9kb3ducmV2LnhtbESPQWvCQBSE70L/w/IKvZlNBcWmbkRKCwVBjOmhx9fs&#10;M1mSfZtmtxr/vSsIPQ4z8w2zWo+2EycavHGs4DlJQRBXThuuFXyVH9MlCB+QNXaOScGFPKzzh8kK&#10;M+3OXNDpEGoRIewzVNCE0GdS+qohiz5xPXH0jm6wGKIcaqkHPEe47eQsTRfSouG40GBPbw1V7eHP&#10;Kth8c/Fufnc/++JYmLJ8SXm7aJV6ehw3ryACjeE/fG9/agXz+QxuZ+IRk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fOkHxQAAANwAAAAPAAAAAAAAAAAAAAAAAJgCAABkcnMv&#10;ZG93bnJldi54bWxQSwUGAAAAAAQABAD1AAAAigMAAAAA&#10;" filled="f" stroked="f">
                  <v:textbox inset="0,0,0,0">
                    <w:txbxContent>
                      <w:p w:rsidR="00FB73B6" w:rsidRPr="00DC42F6" w:rsidRDefault="00FB73B6" w:rsidP="00162F8B">
                        <w:pPr>
                          <w:spacing w:line="276" w:lineRule="auto"/>
                          <w:rPr>
                            <w:rFonts w:ascii="Palentino" w:hAnsi="Palentino"/>
                            <w:b/>
                            <w:sz w:val="24"/>
                          </w:rPr>
                        </w:pPr>
                        <w:r w:rsidRPr="00162F8B">
                          <w:rPr>
                            <w:rFonts w:ascii="Palentino" w:hAnsi="Palentino"/>
                            <w:b/>
                            <w:color w:val="585858"/>
                            <w:spacing w:val="-2"/>
                            <w:sz w:val="24"/>
                          </w:rPr>
                          <w:t>P</w:t>
                        </w:r>
                        <w:r w:rsidRPr="00162F8B">
                          <w:rPr>
                            <w:rFonts w:ascii="Palentino" w:hAnsi="Palentino"/>
                            <w:b/>
                            <w:color w:val="585858"/>
                            <w:w w:val="99"/>
                            <w:sz w:val="24"/>
                          </w:rPr>
                          <w:t>ie</w:t>
                        </w:r>
                        <w:r w:rsidRPr="00162F8B">
                          <w:rPr>
                            <w:rFonts w:ascii="Palentino" w:hAnsi="Palentino"/>
                            <w:b/>
                            <w:color w:val="585858"/>
                            <w:spacing w:val="1"/>
                            <w:sz w:val="24"/>
                          </w:rPr>
                          <w:t xml:space="preserve"> </w:t>
                        </w:r>
                        <w:r w:rsidRPr="00162F8B">
                          <w:rPr>
                            <w:rFonts w:ascii="Palentino" w:hAnsi="Palentino"/>
                            <w:b/>
                            <w:color w:val="585858"/>
                            <w:w w:val="99"/>
                            <w:sz w:val="24"/>
                          </w:rPr>
                          <w:t>C</w:t>
                        </w:r>
                        <w:r w:rsidRPr="00162F8B">
                          <w:rPr>
                            <w:rFonts w:ascii="Palentino" w:hAnsi="Palentino"/>
                            <w:b/>
                            <w:color w:val="585858"/>
                            <w:spacing w:val="-3"/>
                            <w:w w:val="99"/>
                            <w:sz w:val="24"/>
                          </w:rPr>
                          <w:t>h</w:t>
                        </w:r>
                        <w:r w:rsidRPr="00162F8B">
                          <w:rPr>
                            <w:rFonts w:ascii="Palentino" w:hAnsi="Palentino"/>
                            <w:b/>
                            <w:color w:val="585858"/>
                            <w:w w:val="99"/>
                            <w:sz w:val="24"/>
                          </w:rPr>
                          <w:t>a</w:t>
                        </w:r>
                        <w:r w:rsidRPr="00162F8B">
                          <w:rPr>
                            <w:rFonts w:ascii="Palentino" w:hAnsi="Palentino"/>
                            <w:b/>
                            <w:color w:val="585858"/>
                            <w:spacing w:val="1"/>
                            <w:w w:val="99"/>
                            <w:sz w:val="24"/>
                          </w:rPr>
                          <w:t>t</w:t>
                        </w:r>
                        <w:r w:rsidRPr="00162F8B">
                          <w:rPr>
                            <w:rFonts w:ascii="Palentino" w:hAnsi="Palentino"/>
                            <w:b/>
                            <w:color w:val="585858"/>
                            <w:w w:val="99"/>
                            <w:sz w:val="24"/>
                          </w:rPr>
                          <w:t>r</w:t>
                        </w:r>
                        <w:r w:rsidRPr="00162F8B">
                          <w:rPr>
                            <w:rFonts w:ascii="Palentino" w:hAnsi="Palentino"/>
                            <w:b/>
                            <w:color w:val="585858"/>
                            <w:spacing w:val="-3"/>
                            <w:sz w:val="24"/>
                          </w:rPr>
                          <w:t xml:space="preserve"> M</w:t>
                        </w:r>
                        <w:r w:rsidRPr="00162F8B">
                          <w:rPr>
                            <w:rFonts w:ascii="Palentino" w:hAnsi="Palentino"/>
                            <w:b/>
                            <w:color w:val="585858"/>
                            <w:spacing w:val="1"/>
                            <w:sz w:val="24"/>
                          </w:rPr>
                          <w:t>ot</w:t>
                        </w:r>
                        <w:r w:rsidRPr="00162F8B">
                          <w:rPr>
                            <w:rFonts w:ascii="Palentino" w:hAnsi="Palentino"/>
                            <w:b/>
                            <w:color w:val="585858"/>
                            <w:w w:val="99"/>
                            <w:sz w:val="24"/>
                          </w:rPr>
                          <w:t>i</w:t>
                        </w:r>
                        <w:r w:rsidRPr="00162F8B">
                          <w:rPr>
                            <w:rFonts w:ascii="Palentino" w:hAnsi="Palentino"/>
                            <w:b/>
                            <w:color w:val="585858"/>
                            <w:spacing w:val="-4"/>
                            <w:w w:val="99"/>
                            <w:sz w:val="24"/>
                          </w:rPr>
                          <w:t>v</w:t>
                        </w:r>
                        <w:r w:rsidRPr="00162F8B">
                          <w:rPr>
                            <w:rFonts w:ascii="Palentino" w:hAnsi="Palentino"/>
                            <w:b/>
                            <w:color w:val="585858"/>
                            <w:w w:val="99"/>
                            <w:sz w:val="24"/>
                          </w:rPr>
                          <w:t>as</w:t>
                        </w:r>
                        <w:r w:rsidRPr="00162F8B">
                          <w:rPr>
                            <w:rFonts w:ascii="Palentino" w:hAnsi="Palentino"/>
                            <w:b/>
                            <w:color w:val="585858"/>
                            <w:sz w:val="24"/>
                          </w:rPr>
                          <w:t xml:space="preserve">i </w:t>
                        </w:r>
                        <w:r>
                          <w:rPr>
                            <w:rFonts w:ascii="Palentino" w:hAnsi="Palentino"/>
                            <w:b/>
                            <w:color w:val="585858"/>
                            <w:w w:val="99"/>
                            <w:sz w:val="24"/>
                          </w:rPr>
                          <w:t>Berperstasi</w:t>
                        </w:r>
                      </w:p>
                    </w:txbxContent>
                  </v:textbox>
                </v:shape>
                <v:shape id="Text Box 38" o:spid="_x0000_s1059" type="#_x0000_t202" style="position:absolute;left:5601;top:1314;width:243;height: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BMnMYA&#10;AADcAAAADwAAAGRycy9kb3ducmV2LnhtbESPQWvCQBSE74X+h+UVvNVNK4pN3YgUBUEojemhx9fs&#10;M1mSfRuzq8Z/7xYKHoeZ+YZZLAfbijP13jhW8DJOQBCXThuuFHwXm+c5CB+QNbaOScGVPCyzx4cF&#10;ptpdOKfzPlQiQtinqKAOoUul9GVNFv3YdcTRO7jeYoiyr6Tu8RLhtpWvSTKTFg3HhRo7+qipbPYn&#10;q2D1w/naHD9/v/JDboriLeHdrFFq9DSs3kEEGsI9/N/eagXT6QT+zsQj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BMnMYAAADcAAAADwAAAAAAAAAAAAAAAACYAgAAZHJz&#10;L2Rvd25yZXYueG1sUEsFBgAAAAAEAAQA9QAAAIsDAAAAAA==&#10;" filled="f" stroked="f">
                  <v:textbox inset="0,0,0,0">
                    <w:txbxContent>
                      <w:p w:rsidR="00FB73B6" w:rsidRDefault="00FB73B6">
                        <w:pPr>
                          <w:spacing w:line="182" w:lineRule="exact"/>
                          <w:rPr>
                            <w:rFonts w:ascii="Carlito"/>
                            <w:b/>
                            <w:sz w:val="18"/>
                          </w:rPr>
                        </w:pPr>
                        <w:r>
                          <w:rPr>
                            <w:rFonts w:ascii="Carlito"/>
                            <w:b/>
                            <w:color w:val="FFFFFF"/>
                            <w:sz w:val="18"/>
                          </w:rPr>
                          <w:t>4%</w:t>
                        </w:r>
                      </w:p>
                    </w:txbxContent>
                  </v:textbox>
                </v:shape>
                <v:shape id="Text Box 39" o:spid="_x0000_s1060" type="#_x0000_t202" style="position:absolute;left:6027;top:1801;width:243;height: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nU6MYA&#10;AADcAAAADwAAAGRycy9kb3ducmV2LnhtbESPQWvCQBSE74X+h+UVvNVNi4pN3YgUBUEojemhx9fs&#10;M1mSfRuzq8Z/7xYKHoeZ+YZZLAfbijP13jhW8DJOQBCXThuuFHwXm+c5CB+QNbaOScGVPCyzx4cF&#10;ptpdOKfzPlQiQtinqKAOoUul9GVNFv3YdcTRO7jeYoiyr6Tu8RLhtpWvSTKTFg3HhRo7+qipbPYn&#10;q2D1w/naHD9/v/JDboriLeHdrFFq9DSs3kEEGsI9/N/eagXT6QT+zsQj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tnU6MYAAADcAAAADwAAAAAAAAAAAAAAAACYAgAAZHJz&#10;L2Rvd25yZXYueG1sUEsFBgAAAAAEAAQA9QAAAIsDAAAAAA==&#10;" filled="f" stroked="f">
                  <v:textbox inset="0,0,0,0">
                    <w:txbxContent>
                      <w:p w:rsidR="00FB73B6" w:rsidRDefault="00FB73B6">
                        <w:pPr>
                          <w:spacing w:line="182" w:lineRule="exact"/>
                          <w:rPr>
                            <w:rFonts w:ascii="Carlito"/>
                            <w:b/>
                            <w:sz w:val="18"/>
                          </w:rPr>
                        </w:pPr>
                        <w:r>
                          <w:rPr>
                            <w:rFonts w:ascii="Carlito"/>
                            <w:b/>
                            <w:color w:val="FFFFFF"/>
                            <w:sz w:val="18"/>
                          </w:rPr>
                          <w:t>0%</w:t>
                        </w:r>
                      </w:p>
                    </w:txbxContent>
                  </v:textbox>
                </v:shape>
                <v:shape id="Text Box 40" o:spid="_x0000_s1061" type="#_x0000_t202" style="position:absolute;left:5743;top:3062;width:472;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Vxc8UA&#10;AADcAAAADwAAAGRycy9kb3ducmV2LnhtbESPQWvCQBSE7wX/w/IEb3VjIVKjq4hUEAqlMR48PrPP&#10;ZDH7NmZXTf99t1DwOMzMN8xi1dtG3KnzxrGCyTgBQVw6bbhScCi2r+8gfEDW2DgmBT/kYbUcvCww&#10;0+7BOd33oRIRwj5DBXUIbSalL2uy6MeuJY7e2XUWQ5RdJXWHjwi3jXxLkqm0aDgu1NjSpqbysr9Z&#10;Besj5x/m+nX6zs+5KYpZwp/Ti1KjYb+egwjUh2f4v73TCtI0hb8z8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lXFzxQAAANwAAAAPAAAAAAAAAAAAAAAAAJgCAABkcnMv&#10;ZG93bnJldi54bWxQSwUGAAAAAAQABAD1AAAAigMAAAAA&#10;" filled="f" stroked="f">
                  <v:textbox inset="0,0,0,0">
                    <w:txbxContent>
                      <w:p w:rsidR="00FB73B6" w:rsidRDefault="00FB73B6">
                        <w:pPr>
                          <w:spacing w:line="182" w:lineRule="exact"/>
                          <w:rPr>
                            <w:rFonts w:ascii="Carlito"/>
                            <w:b/>
                            <w:sz w:val="18"/>
                          </w:rPr>
                        </w:pPr>
                        <w:r>
                          <w:rPr>
                            <w:rFonts w:ascii="Carlito"/>
                            <w:b/>
                            <w:color w:val="FFFFFF"/>
                            <w:sz w:val="18"/>
                          </w:rPr>
                          <w:t>79%</w:t>
                        </w:r>
                      </w:p>
                    </w:txbxContent>
                  </v:textbox>
                </v:shape>
                <v:shape id="Text Box 41" o:spid="_x0000_s1062" type="#_x0000_t202" style="position:absolute;left:3884;top:3832;width:4956;height: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fvBMUA&#10;AADcAAAADwAAAGRycy9kb3ducmV2LnhtbESPQWvCQBSE70L/w/IKvelGwaDRVUQsFArSGA89vmaf&#10;yWL2bcxuNf33bkHwOMzMN8xy3dtGXKnzxrGC8SgBQVw6bbhScCzehzMQPiBrbByTgj/ysF69DJaY&#10;aXfjnK6HUIkIYZ+hgjqENpPSlzVZ9CPXEkfv5DqLIcqukrrDW4TbRk6SJJUWDceFGlva1lSeD79W&#10;weab85257H++8lNuimKe8Gd6Vurttd8sQATqwzP8aH9oBdNpCv9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8ExQAAANwAAAAPAAAAAAAAAAAAAAAAAJgCAABkcnMv&#10;ZG93bnJldi54bWxQSwUGAAAAAAQABAD1AAAAigMAAAAA&#10;" filled="f" stroked="f">
                  <v:textbox inset="0,0,0,0">
                    <w:txbxContent>
                      <w:p w:rsidR="00FB73B6" w:rsidRDefault="00FB73B6">
                        <w:pPr>
                          <w:tabs>
                            <w:tab w:val="left" w:pos="1808"/>
                            <w:tab w:val="left" w:pos="2759"/>
                            <w:tab w:val="left" w:pos="3548"/>
                          </w:tabs>
                          <w:spacing w:before="83"/>
                          <w:ind w:left="362"/>
                          <w:rPr>
                            <w:sz w:val="18"/>
                          </w:rPr>
                        </w:pPr>
                        <w:r w:rsidRPr="00162F8B">
                          <w:rPr>
                            <w:rFonts w:ascii="Pelantino" w:hAnsi="Pelantino"/>
                            <w:color w:val="585858"/>
                            <w:w w:val="95"/>
                            <w:sz w:val="18"/>
                          </w:rPr>
                          <w:t>Sangat</w:t>
                        </w:r>
                        <w:r w:rsidRPr="00162F8B">
                          <w:rPr>
                            <w:rFonts w:ascii="Pelantino" w:hAnsi="Pelantino"/>
                            <w:color w:val="585858"/>
                            <w:spacing w:val="-34"/>
                            <w:w w:val="95"/>
                            <w:sz w:val="18"/>
                          </w:rPr>
                          <w:t xml:space="preserve"> </w:t>
                        </w:r>
                        <w:r w:rsidRPr="00162F8B">
                          <w:rPr>
                            <w:rFonts w:ascii="Pelantino" w:hAnsi="Pelantino"/>
                            <w:color w:val="585858"/>
                            <w:w w:val="95"/>
                            <w:sz w:val="18"/>
                          </w:rPr>
                          <w:t>Rendah</w:t>
                        </w:r>
                        <w:r w:rsidRPr="00162F8B">
                          <w:rPr>
                            <w:rFonts w:ascii="Pelantino" w:hAnsi="Pelantino"/>
                            <w:color w:val="585858"/>
                            <w:w w:val="95"/>
                            <w:sz w:val="18"/>
                          </w:rPr>
                          <w:tab/>
                          <w:t>Rendah</w:t>
                        </w:r>
                        <w:r w:rsidRPr="00162F8B">
                          <w:rPr>
                            <w:rFonts w:ascii="Pelantino" w:hAnsi="Pelantino"/>
                            <w:color w:val="585858"/>
                            <w:w w:val="95"/>
                            <w:sz w:val="18"/>
                          </w:rPr>
                          <w:tab/>
                        </w:r>
                        <w:r w:rsidRPr="00162F8B">
                          <w:rPr>
                            <w:rFonts w:ascii="Pelantino" w:hAnsi="Pelantino"/>
                            <w:color w:val="585858"/>
                            <w:sz w:val="18"/>
                          </w:rPr>
                          <w:t>Tinggi</w:t>
                        </w:r>
                        <w:r w:rsidRPr="00162F8B">
                          <w:rPr>
                            <w:rFonts w:ascii="Pelantino" w:hAnsi="Pelantino"/>
                            <w:color w:val="585858"/>
                            <w:sz w:val="18"/>
                          </w:rPr>
                          <w:tab/>
                          <w:t>Sangat</w:t>
                        </w:r>
                        <w:r>
                          <w:rPr>
                            <w:color w:val="585858"/>
                            <w:spacing w:val="-36"/>
                            <w:sz w:val="18"/>
                          </w:rPr>
                          <w:t xml:space="preserve"> </w:t>
                        </w:r>
                        <w:r w:rsidRPr="00DC42F6">
                          <w:rPr>
                            <w:rFonts w:ascii="Pelantino" w:hAnsi="Pelantino"/>
                            <w:color w:val="585858"/>
                            <w:spacing w:val="-3"/>
                            <w:sz w:val="18"/>
                          </w:rPr>
                          <w:t>Tinggi</w:t>
                        </w:r>
                      </w:p>
                    </w:txbxContent>
                  </v:textbox>
                </v:shape>
                <w10:wrap anchorx="page"/>
              </v:group>
            </w:pict>
          </mc:Fallback>
        </mc:AlternateContent>
      </w:r>
    </w:p>
    <w:p w:rsidR="005A6513" w:rsidRDefault="005A6513" w:rsidP="005A6513">
      <w:pPr>
        <w:widowControl w:val="0"/>
        <w:autoSpaceDE w:val="0"/>
        <w:autoSpaceDN w:val="0"/>
        <w:adjustRightInd w:val="0"/>
        <w:spacing w:after="0" w:line="276" w:lineRule="auto"/>
        <w:ind w:firstLine="720"/>
        <w:jc w:val="both"/>
        <w:rPr>
          <w:rFonts w:ascii="Pelantino" w:hAnsi="Pelantino"/>
          <w:bCs/>
          <w:spacing w:val="-3"/>
          <w:sz w:val="26"/>
          <w:szCs w:val="24"/>
        </w:rPr>
      </w:pPr>
    </w:p>
    <w:p w:rsidR="005A6513" w:rsidRDefault="005A6513" w:rsidP="005A6513">
      <w:pPr>
        <w:widowControl w:val="0"/>
        <w:autoSpaceDE w:val="0"/>
        <w:autoSpaceDN w:val="0"/>
        <w:adjustRightInd w:val="0"/>
        <w:spacing w:after="0" w:line="276" w:lineRule="auto"/>
        <w:ind w:firstLine="720"/>
        <w:jc w:val="both"/>
        <w:rPr>
          <w:rFonts w:ascii="Pelantino" w:hAnsi="Pelantino"/>
          <w:bCs/>
          <w:spacing w:val="-3"/>
          <w:sz w:val="26"/>
          <w:szCs w:val="24"/>
        </w:rPr>
      </w:pPr>
    </w:p>
    <w:p w:rsidR="005A6513" w:rsidRDefault="005A6513" w:rsidP="005A6513">
      <w:pPr>
        <w:widowControl w:val="0"/>
        <w:autoSpaceDE w:val="0"/>
        <w:autoSpaceDN w:val="0"/>
        <w:adjustRightInd w:val="0"/>
        <w:spacing w:after="0" w:line="276" w:lineRule="auto"/>
        <w:ind w:firstLine="720"/>
        <w:jc w:val="both"/>
        <w:rPr>
          <w:rFonts w:ascii="Pelantino" w:hAnsi="Pelantino"/>
          <w:bCs/>
          <w:spacing w:val="-3"/>
          <w:sz w:val="26"/>
          <w:szCs w:val="24"/>
        </w:rPr>
      </w:pPr>
    </w:p>
    <w:p w:rsidR="005A6513" w:rsidRDefault="005A6513" w:rsidP="005A6513">
      <w:pPr>
        <w:widowControl w:val="0"/>
        <w:autoSpaceDE w:val="0"/>
        <w:autoSpaceDN w:val="0"/>
        <w:adjustRightInd w:val="0"/>
        <w:spacing w:after="0" w:line="276" w:lineRule="auto"/>
        <w:ind w:firstLine="720"/>
        <w:jc w:val="both"/>
        <w:rPr>
          <w:rFonts w:ascii="Pelantino" w:hAnsi="Pelantino"/>
          <w:bCs/>
          <w:spacing w:val="-3"/>
          <w:sz w:val="26"/>
          <w:szCs w:val="24"/>
        </w:rPr>
      </w:pPr>
    </w:p>
    <w:p w:rsidR="005A6513" w:rsidRPr="005A6513" w:rsidRDefault="005A6513" w:rsidP="005A6513">
      <w:pPr>
        <w:widowControl w:val="0"/>
        <w:autoSpaceDE w:val="0"/>
        <w:autoSpaceDN w:val="0"/>
        <w:adjustRightInd w:val="0"/>
        <w:spacing w:after="0" w:line="276" w:lineRule="auto"/>
        <w:ind w:firstLine="720"/>
        <w:jc w:val="both"/>
        <w:rPr>
          <w:rFonts w:ascii="Pelantino" w:hAnsi="Pelantino"/>
          <w:bCs/>
          <w:spacing w:val="-3"/>
          <w:sz w:val="26"/>
          <w:szCs w:val="24"/>
        </w:rPr>
      </w:pPr>
    </w:p>
    <w:p w:rsidR="00673E89" w:rsidRDefault="00673E89" w:rsidP="00673E89">
      <w:pPr>
        <w:widowControl w:val="0"/>
        <w:autoSpaceDE w:val="0"/>
        <w:autoSpaceDN w:val="0"/>
        <w:adjustRightInd w:val="0"/>
        <w:spacing w:after="0" w:line="276" w:lineRule="auto"/>
        <w:jc w:val="both"/>
        <w:rPr>
          <w:rFonts w:ascii="Palentino" w:hAnsi="Palentino"/>
          <w:bCs/>
          <w:spacing w:val="-3"/>
          <w:sz w:val="24"/>
          <w:szCs w:val="24"/>
        </w:rPr>
      </w:pPr>
    </w:p>
    <w:p w:rsidR="005A6513" w:rsidRDefault="005A6513" w:rsidP="00673E89">
      <w:pPr>
        <w:widowControl w:val="0"/>
        <w:autoSpaceDE w:val="0"/>
        <w:autoSpaceDN w:val="0"/>
        <w:adjustRightInd w:val="0"/>
        <w:spacing w:after="0" w:line="276" w:lineRule="auto"/>
        <w:jc w:val="both"/>
        <w:rPr>
          <w:rFonts w:ascii="Palentino" w:hAnsi="Palentino"/>
          <w:bCs/>
          <w:spacing w:val="-3"/>
          <w:sz w:val="24"/>
          <w:szCs w:val="24"/>
        </w:rPr>
      </w:pPr>
    </w:p>
    <w:p w:rsidR="005A6513" w:rsidRDefault="005A6513" w:rsidP="00673E89">
      <w:pPr>
        <w:widowControl w:val="0"/>
        <w:autoSpaceDE w:val="0"/>
        <w:autoSpaceDN w:val="0"/>
        <w:adjustRightInd w:val="0"/>
        <w:spacing w:after="0" w:line="276" w:lineRule="auto"/>
        <w:jc w:val="both"/>
        <w:rPr>
          <w:rFonts w:ascii="Palentino" w:hAnsi="Palentino"/>
          <w:bCs/>
          <w:spacing w:val="-3"/>
          <w:sz w:val="24"/>
          <w:szCs w:val="24"/>
        </w:rPr>
      </w:pPr>
    </w:p>
    <w:p w:rsidR="005A6513" w:rsidRDefault="005A6513" w:rsidP="00673E89">
      <w:pPr>
        <w:widowControl w:val="0"/>
        <w:autoSpaceDE w:val="0"/>
        <w:autoSpaceDN w:val="0"/>
        <w:adjustRightInd w:val="0"/>
        <w:spacing w:after="0" w:line="276" w:lineRule="auto"/>
        <w:jc w:val="both"/>
        <w:rPr>
          <w:rFonts w:ascii="Palentino" w:hAnsi="Palentino"/>
          <w:bCs/>
          <w:spacing w:val="-3"/>
          <w:sz w:val="24"/>
          <w:szCs w:val="24"/>
        </w:rPr>
      </w:pPr>
    </w:p>
    <w:p w:rsidR="006F6148" w:rsidRPr="006F6148" w:rsidRDefault="006F6148" w:rsidP="006F6148">
      <w:pPr>
        <w:widowControl w:val="0"/>
        <w:tabs>
          <w:tab w:val="left" w:pos="1013"/>
          <w:tab w:val="left" w:pos="1014"/>
        </w:tabs>
        <w:autoSpaceDE w:val="0"/>
        <w:autoSpaceDN w:val="0"/>
        <w:spacing w:before="208" w:line="276" w:lineRule="auto"/>
        <w:rPr>
          <w:rFonts w:ascii="Palentino" w:hAnsi="Palentino"/>
          <w:b/>
          <w:sz w:val="24"/>
        </w:rPr>
      </w:pPr>
      <w:r w:rsidRPr="006F6148">
        <w:rPr>
          <w:rFonts w:ascii="Palentino" w:hAnsi="Palentino"/>
          <w:b/>
          <w:sz w:val="24"/>
        </w:rPr>
        <w:t>Pengaruh Supervisi Akademik terhadap Kinerja</w:t>
      </w:r>
      <w:r w:rsidRPr="006F6148">
        <w:rPr>
          <w:rFonts w:ascii="Palentino" w:hAnsi="Palentino"/>
          <w:b/>
          <w:spacing w:val="10"/>
          <w:sz w:val="24"/>
        </w:rPr>
        <w:t xml:space="preserve"> </w:t>
      </w:r>
      <w:r w:rsidRPr="006F6148">
        <w:rPr>
          <w:rFonts w:ascii="Palentino" w:hAnsi="Palentino"/>
          <w:b/>
          <w:sz w:val="24"/>
        </w:rPr>
        <w:t>Guru</w:t>
      </w:r>
    </w:p>
    <w:p w:rsidR="006F6148" w:rsidRPr="006F6148" w:rsidRDefault="006F6148" w:rsidP="006F6148">
      <w:pPr>
        <w:pStyle w:val="BodyText"/>
        <w:spacing w:line="276" w:lineRule="auto"/>
        <w:ind w:left="0" w:right="153" w:firstLine="720"/>
        <w:jc w:val="both"/>
        <w:rPr>
          <w:rFonts w:ascii="Palentino" w:hAnsi="Palentino"/>
        </w:rPr>
      </w:pPr>
      <w:proofErr w:type="gramStart"/>
      <w:r w:rsidRPr="006F6148">
        <w:rPr>
          <w:rFonts w:ascii="Palentino" w:hAnsi="Palentino"/>
        </w:rPr>
        <w:t>Tujuan yang pertama penelitian ini adalah untuk mengetahui bagaimana pengaruh pelaksanaan supervisi akademik terhadap kinerja guru.</w:t>
      </w:r>
      <w:proofErr w:type="gramEnd"/>
      <w:r w:rsidRPr="006F6148">
        <w:rPr>
          <w:rFonts w:ascii="Palentino" w:hAnsi="Palentino"/>
        </w:rPr>
        <w:t xml:space="preserve"> </w:t>
      </w:r>
      <w:proofErr w:type="gramStart"/>
      <w:r w:rsidRPr="006F6148">
        <w:rPr>
          <w:rFonts w:ascii="Palentino" w:hAnsi="Palentino"/>
        </w:rPr>
        <w:t>Adapun untuk mengolah hasil data penelitian untuk mengetahui pengaruh variabel X terhadap variabel Y, dengan menggunakan teknik analisis regresi berganda.</w:t>
      </w:r>
      <w:proofErr w:type="gramEnd"/>
      <w:r w:rsidRPr="006F6148">
        <w:rPr>
          <w:rFonts w:ascii="Palentino" w:hAnsi="Palentino"/>
        </w:rPr>
        <w:t xml:space="preserve"> Pada penelitian ini, angka yang dihasilkan dari penghitungan analisis regresi berganda dimana variabel supervisi akademik dapat dibuktikan dengan nilai t = 3,021 dan p-value sebesar 0,007,</w:t>
      </w:r>
      <w:r w:rsidRPr="006F6148">
        <w:rPr>
          <w:rFonts w:ascii="Palentino" w:hAnsi="Palentino"/>
          <w:spacing w:val="-17"/>
        </w:rPr>
        <w:t xml:space="preserve"> </w:t>
      </w:r>
      <w:r w:rsidRPr="006F6148">
        <w:rPr>
          <w:rFonts w:ascii="Palentino" w:hAnsi="Palentino"/>
        </w:rPr>
        <w:t>terlihat</w:t>
      </w:r>
      <w:r w:rsidRPr="006F6148">
        <w:rPr>
          <w:rFonts w:ascii="Palentino" w:hAnsi="Palentino"/>
          <w:spacing w:val="-16"/>
        </w:rPr>
        <w:t xml:space="preserve"> </w:t>
      </w:r>
      <w:r w:rsidRPr="006F6148">
        <w:rPr>
          <w:rFonts w:ascii="Palentino" w:hAnsi="Palentino"/>
        </w:rPr>
        <w:t>bahwa</w:t>
      </w:r>
      <w:r w:rsidRPr="006F6148">
        <w:rPr>
          <w:rFonts w:ascii="Palentino" w:hAnsi="Palentino"/>
          <w:spacing w:val="-11"/>
        </w:rPr>
        <w:t xml:space="preserve"> </w:t>
      </w:r>
      <w:r w:rsidRPr="006F6148">
        <w:rPr>
          <w:rFonts w:ascii="Palentino" w:hAnsi="Palentino"/>
        </w:rPr>
        <w:t>nilai</w:t>
      </w:r>
      <w:r w:rsidRPr="006F6148">
        <w:rPr>
          <w:rFonts w:ascii="Palentino" w:hAnsi="Palentino"/>
          <w:spacing w:val="-9"/>
        </w:rPr>
        <w:t xml:space="preserve"> </w:t>
      </w:r>
      <w:r w:rsidRPr="006F6148">
        <w:rPr>
          <w:rFonts w:ascii="Palentino" w:hAnsi="Palentino"/>
        </w:rPr>
        <w:t>p-value</w:t>
      </w:r>
      <w:r w:rsidRPr="006F6148">
        <w:rPr>
          <w:rFonts w:ascii="Palentino" w:hAnsi="Palentino"/>
          <w:spacing w:val="-11"/>
        </w:rPr>
        <w:t xml:space="preserve"> </w:t>
      </w:r>
      <w:r w:rsidRPr="006F6148">
        <w:rPr>
          <w:rFonts w:ascii="Palentino" w:hAnsi="Palentino"/>
        </w:rPr>
        <w:t>&lt;</w:t>
      </w:r>
      <w:r w:rsidRPr="006F6148">
        <w:rPr>
          <w:rFonts w:ascii="Palentino" w:hAnsi="Palentino"/>
          <w:spacing w:val="-14"/>
        </w:rPr>
        <w:t xml:space="preserve"> </w:t>
      </w:r>
      <w:r w:rsidRPr="006F6148">
        <w:rPr>
          <w:rFonts w:ascii="Palentino" w:hAnsi="Palentino"/>
        </w:rPr>
        <w:t>0</w:t>
      </w:r>
      <w:proofErr w:type="gramStart"/>
      <w:r w:rsidRPr="006F6148">
        <w:rPr>
          <w:rFonts w:ascii="Palentino" w:hAnsi="Palentino"/>
        </w:rPr>
        <w:t>,05</w:t>
      </w:r>
      <w:proofErr w:type="gramEnd"/>
      <w:r w:rsidRPr="006F6148">
        <w:rPr>
          <w:rFonts w:ascii="Palentino" w:hAnsi="Palentino"/>
        </w:rPr>
        <w:t>.</w:t>
      </w:r>
      <w:r w:rsidRPr="006F6148">
        <w:rPr>
          <w:rFonts w:ascii="Palentino" w:hAnsi="Palentino"/>
          <w:spacing w:val="-16"/>
        </w:rPr>
        <w:t xml:space="preserve"> </w:t>
      </w:r>
      <w:r w:rsidRPr="006F6148">
        <w:rPr>
          <w:rFonts w:ascii="Palentino" w:hAnsi="Palentino"/>
        </w:rPr>
        <w:t>Karena</w:t>
      </w:r>
      <w:r w:rsidRPr="006F6148">
        <w:rPr>
          <w:rFonts w:ascii="Palentino" w:hAnsi="Palentino"/>
          <w:spacing w:val="-11"/>
        </w:rPr>
        <w:t xml:space="preserve"> </w:t>
      </w:r>
      <w:r w:rsidRPr="006F6148">
        <w:rPr>
          <w:rFonts w:ascii="Palentino" w:hAnsi="Palentino"/>
        </w:rPr>
        <w:t>nilai</w:t>
      </w:r>
      <w:r w:rsidRPr="006F6148">
        <w:rPr>
          <w:rFonts w:ascii="Palentino" w:hAnsi="Palentino"/>
          <w:spacing w:val="-12"/>
        </w:rPr>
        <w:t xml:space="preserve"> </w:t>
      </w:r>
      <w:r w:rsidRPr="006F6148">
        <w:rPr>
          <w:rFonts w:ascii="Palentino" w:hAnsi="Palentino"/>
        </w:rPr>
        <w:t>p-value</w:t>
      </w:r>
      <w:r w:rsidRPr="006F6148">
        <w:rPr>
          <w:rFonts w:ascii="Palentino" w:hAnsi="Palentino"/>
          <w:spacing w:val="-16"/>
        </w:rPr>
        <w:t xml:space="preserve"> </w:t>
      </w:r>
      <w:r w:rsidRPr="006F6148">
        <w:rPr>
          <w:rFonts w:ascii="Palentino" w:hAnsi="Palentino"/>
        </w:rPr>
        <w:t>(0,007)</w:t>
      </w:r>
      <w:r w:rsidRPr="006F6148">
        <w:rPr>
          <w:rFonts w:ascii="Palentino" w:hAnsi="Palentino"/>
          <w:spacing w:val="-15"/>
        </w:rPr>
        <w:t xml:space="preserve"> </w:t>
      </w:r>
      <w:r w:rsidRPr="006F6148">
        <w:rPr>
          <w:rFonts w:ascii="Palentino" w:hAnsi="Palentino"/>
        </w:rPr>
        <w:t>&lt;</w:t>
      </w:r>
      <w:r w:rsidRPr="006F6148">
        <w:rPr>
          <w:rFonts w:ascii="Palentino" w:hAnsi="Palentino"/>
          <w:spacing w:val="-13"/>
        </w:rPr>
        <w:t xml:space="preserve"> </w:t>
      </w:r>
      <w:r w:rsidRPr="006F6148">
        <w:rPr>
          <w:rFonts w:ascii="Palentino" w:hAnsi="Palentino"/>
        </w:rPr>
        <w:t>dari 0</w:t>
      </w:r>
      <w:proofErr w:type="gramStart"/>
      <w:r w:rsidRPr="006F6148">
        <w:rPr>
          <w:rFonts w:ascii="Palentino" w:hAnsi="Palentino"/>
        </w:rPr>
        <w:t>,05</w:t>
      </w:r>
      <w:proofErr w:type="gramEnd"/>
      <w:r w:rsidRPr="006F6148">
        <w:rPr>
          <w:rFonts w:ascii="Palentino" w:hAnsi="Palentino"/>
        </w:rPr>
        <w:t xml:space="preserve"> maka dapat disimpulkan secara partial terdapat pengaruh supervisi akademik terhadap kinerja</w:t>
      </w:r>
      <w:r w:rsidRPr="006F6148">
        <w:rPr>
          <w:rFonts w:ascii="Palentino" w:hAnsi="Palentino"/>
          <w:spacing w:val="4"/>
        </w:rPr>
        <w:t xml:space="preserve"> </w:t>
      </w:r>
      <w:r w:rsidRPr="006F6148">
        <w:rPr>
          <w:rFonts w:ascii="Palentino" w:hAnsi="Palentino"/>
        </w:rPr>
        <w:t>guru.</w:t>
      </w:r>
    </w:p>
    <w:p w:rsidR="006F6148" w:rsidRPr="006F6148" w:rsidRDefault="006F6148" w:rsidP="00EB1402">
      <w:pPr>
        <w:pStyle w:val="BodyText"/>
        <w:spacing w:line="276" w:lineRule="auto"/>
        <w:ind w:left="0" w:right="151" w:firstLine="720"/>
        <w:jc w:val="both"/>
        <w:rPr>
          <w:rFonts w:ascii="Palentino" w:hAnsi="Palentino"/>
        </w:rPr>
      </w:pPr>
      <w:r w:rsidRPr="006F6148">
        <w:rPr>
          <w:rFonts w:ascii="Palentino" w:hAnsi="Palentino"/>
        </w:rPr>
        <w:t>Purbasari</w:t>
      </w:r>
      <w:r w:rsidR="00EB1402">
        <w:rPr>
          <w:rFonts w:ascii="Palentino" w:hAnsi="Palentino"/>
        </w:rPr>
        <w:t>,</w:t>
      </w:r>
      <w:r w:rsidRPr="006F6148">
        <w:rPr>
          <w:rFonts w:ascii="Palentino" w:hAnsi="Palentino"/>
        </w:rPr>
        <w:t xml:space="preserve"> (2015) dalam penelitiannya menunjukkan bahwa variabel supervisi akademik berpengaruh terhadap variabel kinerja guru dalam pembelajaran sebesar 23</w:t>
      </w:r>
      <w:proofErr w:type="gramStart"/>
      <w:r w:rsidRPr="006F6148">
        <w:rPr>
          <w:rFonts w:ascii="Palentino" w:hAnsi="Palentino"/>
        </w:rPr>
        <w:t>,2</w:t>
      </w:r>
      <w:proofErr w:type="gramEnd"/>
      <w:r w:rsidRPr="006F6148">
        <w:rPr>
          <w:rFonts w:ascii="Palentino" w:hAnsi="Palentino"/>
        </w:rPr>
        <w:t xml:space="preserve">% dengan kriteria hubungan sedang. Artinya variabel kinerja guru </w:t>
      </w:r>
      <w:r w:rsidRPr="006F6148">
        <w:rPr>
          <w:rFonts w:ascii="Palentino" w:hAnsi="Palentino"/>
          <w:spacing w:val="-3"/>
        </w:rPr>
        <w:t xml:space="preserve">mampu </w:t>
      </w:r>
      <w:r w:rsidRPr="006F6148">
        <w:rPr>
          <w:rFonts w:ascii="Palentino" w:hAnsi="Palentino"/>
        </w:rPr>
        <w:t>dijelaskan oleh variabel supervisiakademik sebesar 23</w:t>
      </w:r>
      <w:proofErr w:type="gramStart"/>
      <w:r w:rsidRPr="006F6148">
        <w:rPr>
          <w:rFonts w:ascii="Palentino" w:hAnsi="Palentino"/>
        </w:rPr>
        <w:t>,2</w:t>
      </w:r>
      <w:proofErr w:type="gramEnd"/>
      <w:r w:rsidRPr="006F6148">
        <w:rPr>
          <w:rFonts w:ascii="Palentino" w:hAnsi="Palentino"/>
        </w:rPr>
        <w:t xml:space="preserve">% melalui hubungan linier Ý=75,977+0,4X. </w:t>
      </w:r>
      <w:proofErr w:type="gramStart"/>
      <w:r w:rsidRPr="006F6148">
        <w:rPr>
          <w:rFonts w:ascii="Palentino" w:hAnsi="Palentino"/>
        </w:rPr>
        <w:t>Oleh karena itu agar kinerja guru meningkat, maka supervisi akademik harus dilaksanakan secara optimal.</w:t>
      </w:r>
      <w:proofErr w:type="gramEnd"/>
      <w:r w:rsidRPr="006F6148">
        <w:rPr>
          <w:rFonts w:ascii="Palentino" w:hAnsi="Palentino"/>
        </w:rPr>
        <w:t xml:space="preserve"> Rekomendasi berdasarkan hasil penelitian diantaranya pada pelaksanaan supervisi akademik</w:t>
      </w:r>
      <w:proofErr w:type="gramStart"/>
      <w:r w:rsidRPr="006F6148">
        <w:rPr>
          <w:rFonts w:ascii="Palentino" w:hAnsi="Palentino"/>
        </w:rPr>
        <w:t>,kepala</w:t>
      </w:r>
      <w:proofErr w:type="gramEnd"/>
      <w:r w:rsidRPr="006F6148">
        <w:rPr>
          <w:rFonts w:ascii="Palentino" w:hAnsi="Palentino"/>
        </w:rPr>
        <w:t xml:space="preserve"> sekolah harus lebih memperhatikan</w:t>
      </w:r>
      <w:r w:rsidRPr="006F6148">
        <w:rPr>
          <w:rFonts w:ascii="Palentino" w:hAnsi="Palentino"/>
          <w:spacing w:val="-12"/>
        </w:rPr>
        <w:t xml:space="preserve"> </w:t>
      </w:r>
      <w:r w:rsidRPr="006F6148">
        <w:rPr>
          <w:rFonts w:ascii="Palentino" w:hAnsi="Palentino"/>
        </w:rPr>
        <w:t>aspek</w:t>
      </w:r>
      <w:r w:rsidRPr="006F6148">
        <w:rPr>
          <w:rFonts w:ascii="Palentino" w:hAnsi="Palentino"/>
          <w:spacing w:val="-13"/>
        </w:rPr>
        <w:t xml:space="preserve"> </w:t>
      </w:r>
      <w:r w:rsidRPr="006F6148">
        <w:rPr>
          <w:rFonts w:ascii="Palentino" w:hAnsi="Palentino"/>
        </w:rPr>
        <w:t>pelaksanaan</w:t>
      </w:r>
      <w:r w:rsidRPr="006F6148">
        <w:rPr>
          <w:rFonts w:ascii="Palentino" w:hAnsi="Palentino"/>
          <w:spacing w:val="-12"/>
        </w:rPr>
        <w:t xml:space="preserve"> </w:t>
      </w:r>
      <w:r w:rsidRPr="006F6148">
        <w:rPr>
          <w:rFonts w:ascii="Palentino" w:hAnsi="Palentino"/>
        </w:rPr>
        <w:t>supervisi,</w:t>
      </w:r>
      <w:r w:rsidRPr="006F6148">
        <w:rPr>
          <w:rFonts w:ascii="Palentino" w:hAnsi="Palentino"/>
          <w:spacing w:val="-12"/>
        </w:rPr>
        <w:t xml:space="preserve"> </w:t>
      </w:r>
      <w:r w:rsidRPr="006F6148">
        <w:rPr>
          <w:rFonts w:ascii="Palentino" w:hAnsi="Palentino"/>
        </w:rPr>
        <w:t>sedangkan</w:t>
      </w:r>
      <w:r w:rsidRPr="006F6148">
        <w:rPr>
          <w:rFonts w:ascii="Palentino" w:hAnsi="Palentino"/>
          <w:spacing w:val="-12"/>
        </w:rPr>
        <w:t xml:space="preserve"> </w:t>
      </w:r>
      <w:r w:rsidRPr="006F6148">
        <w:rPr>
          <w:rFonts w:ascii="Palentino" w:hAnsi="Palentino"/>
        </w:rPr>
        <w:t>dalam</w:t>
      </w:r>
      <w:r w:rsidRPr="006F6148">
        <w:rPr>
          <w:rFonts w:ascii="Palentino" w:hAnsi="Palentino"/>
          <w:spacing w:val="-20"/>
        </w:rPr>
        <w:t xml:space="preserve"> </w:t>
      </w:r>
      <w:r w:rsidRPr="006F6148">
        <w:rPr>
          <w:rFonts w:ascii="Palentino" w:hAnsi="Palentino"/>
        </w:rPr>
        <w:t>hal</w:t>
      </w:r>
      <w:r w:rsidRPr="006F6148">
        <w:rPr>
          <w:rFonts w:ascii="Palentino" w:hAnsi="Palentino"/>
          <w:spacing w:val="-8"/>
        </w:rPr>
        <w:t xml:space="preserve"> </w:t>
      </w:r>
      <w:r w:rsidRPr="006F6148">
        <w:rPr>
          <w:rFonts w:ascii="Palentino" w:hAnsi="Palentino"/>
        </w:rPr>
        <w:t>kinerja mengajar guru, guru harus lebih meningkatkan kinerjanya terutama dalam aspek evaluasi pembelajaran dan tindak lanjut hasil penilaian</w:t>
      </w:r>
      <w:r w:rsidRPr="006F6148">
        <w:rPr>
          <w:rFonts w:ascii="Palentino" w:hAnsi="Palentino"/>
          <w:spacing w:val="-13"/>
        </w:rPr>
        <w:t xml:space="preserve"> </w:t>
      </w:r>
      <w:r w:rsidRPr="006F6148">
        <w:rPr>
          <w:rFonts w:ascii="Palentino" w:hAnsi="Palentino"/>
        </w:rPr>
        <w:t>siswa.</w:t>
      </w:r>
    </w:p>
    <w:p w:rsidR="006F6148" w:rsidRPr="006F6148" w:rsidRDefault="006F6148" w:rsidP="00EB1402">
      <w:pPr>
        <w:widowControl w:val="0"/>
        <w:tabs>
          <w:tab w:val="left" w:pos="1013"/>
          <w:tab w:val="left" w:pos="1014"/>
        </w:tabs>
        <w:autoSpaceDE w:val="0"/>
        <w:autoSpaceDN w:val="0"/>
        <w:spacing w:line="276" w:lineRule="auto"/>
        <w:rPr>
          <w:rFonts w:ascii="Palentino" w:hAnsi="Palentino"/>
          <w:b/>
          <w:sz w:val="24"/>
        </w:rPr>
      </w:pPr>
      <w:r w:rsidRPr="006F6148">
        <w:rPr>
          <w:rFonts w:ascii="Palentino" w:hAnsi="Palentino"/>
          <w:b/>
          <w:sz w:val="24"/>
        </w:rPr>
        <w:t>Pengaruh Motivasi Berprestasi terhadap Kinerja</w:t>
      </w:r>
      <w:r w:rsidRPr="006F6148">
        <w:rPr>
          <w:rFonts w:ascii="Palentino" w:hAnsi="Palentino"/>
          <w:b/>
          <w:spacing w:val="14"/>
          <w:sz w:val="24"/>
        </w:rPr>
        <w:t xml:space="preserve"> </w:t>
      </w:r>
      <w:r w:rsidRPr="006F6148">
        <w:rPr>
          <w:rFonts w:ascii="Palentino" w:hAnsi="Palentino"/>
          <w:b/>
          <w:sz w:val="24"/>
        </w:rPr>
        <w:t>Guru</w:t>
      </w:r>
    </w:p>
    <w:p w:rsidR="006F6148" w:rsidRPr="006F6148" w:rsidRDefault="006F6148" w:rsidP="006F6148">
      <w:pPr>
        <w:pStyle w:val="BodyText"/>
        <w:spacing w:line="276" w:lineRule="auto"/>
        <w:ind w:left="0" w:right="154" w:firstLine="720"/>
        <w:jc w:val="both"/>
        <w:rPr>
          <w:rFonts w:ascii="Palentino" w:hAnsi="Palentino"/>
        </w:rPr>
      </w:pPr>
      <w:proofErr w:type="gramStart"/>
      <w:r w:rsidRPr="006F6148">
        <w:rPr>
          <w:rFonts w:ascii="Palentino" w:hAnsi="Palentino"/>
        </w:rPr>
        <w:t>Tujuan yang kedua penelitian ini adalah untuk mengetahui bagaimana pengaruh motivasi berprestasi terhadap kinerja guru.</w:t>
      </w:r>
      <w:proofErr w:type="gramEnd"/>
      <w:r w:rsidRPr="006F6148">
        <w:rPr>
          <w:rFonts w:ascii="Palentino" w:hAnsi="Palentino"/>
        </w:rPr>
        <w:t xml:space="preserve"> </w:t>
      </w:r>
      <w:proofErr w:type="gramStart"/>
      <w:r w:rsidRPr="006F6148">
        <w:rPr>
          <w:rFonts w:ascii="Palentino" w:hAnsi="Palentino"/>
        </w:rPr>
        <w:t>Adapun untuk mengolah hasil data penelitian untuk mengetahui pengaruh variabel X terhadap variabel Y, dengan menggunakan teknik analisis regresi berganda.</w:t>
      </w:r>
      <w:proofErr w:type="gramEnd"/>
      <w:r w:rsidRPr="006F6148">
        <w:rPr>
          <w:rFonts w:ascii="Palentino" w:hAnsi="Palentino"/>
        </w:rPr>
        <w:t xml:space="preserve"> Pada penelitian ini, angka yang dihasilkan dari penghitungan analisis regresi berganda dimana variabel motivasi berprestasi dapat dibuktikan</w:t>
      </w:r>
      <w:r w:rsidRPr="006F6148">
        <w:rPr>
          <w:rFonts w:ascii="Palentino" w:hAnsi="Palentino"/>
          <w:spacing w:val="-8"/>
        </w:rPr>
        <w:t xml:space="preserve"> </w:t>
      </w:r>
      <w:r w:rsidRPr="006F6148">
        <w:rPr>
          <w:rFonts w:ascii="Palentino" w:hAnsi="Palentino"/>
        </w:rPr>
        <w:t>dengan</w:t>
      </w:r>
      <w:r w:rsidRPr="006F6148">
        <w:rPr>
          <w:rFonts w:ascii="Palentino" w:hAnsi="Palentino"/>
          <w:spacing w:val="-5"/>
        </w:rPr>
        <w:t xml:space="preserve"> </w:t>
      </w:r>
      <w:r w:rsidRPr="006F6148">
        <w:rPr>
          <w:rFonts w:ascii="Palentino" w:hAnsi="Palentino"/>
        </w:rPr>
        <w:t>nilai</w:t>
      </w:r>
      <w:r w:rsidRPr="006F6148">
        <w:rPr>
          <w:rFonts w:ascii="Palentino" w:hAnsi="Palentino"/>
          <w:spacing w:val="-5"/>
        </w:rPr>
        <w:t xml:space="preserve"> </w:t>
      </w:r>
      <w:r w:rsidRPr="006F6148">
        <w:rPr>
          <w:rFonts w:ascii="Palentino" w:hAnsi="Palentino"/>
        </w:rPr>
        <w:t>t</w:t>
      </w:r>
      <w:r w:rsidRPr="006F6148">
        <w:rPr>
          <w:rFonts w:ascii="Palentino" w:hAnsi="Palentino"/>
          <w:spacing w:val="-7"/>
        </w:rPr>
        <w:t xml:space="preserve"> </w:t>
      </w:r>
      <w:r w:rsidRPr="006F6148">
        <w:rPr>
          <w:rFonts w:ascii="Palentino" w:hAnsi="Palentino"/>
        </w:rPr>
        <w:t>=</w:t>
      </w:r>
      <w:r w:rsidRPr="006F6148">
        <w:rPr>
          <w:rFonts w:ascii="Palentino" w:hAnsi="Palentino"/>
          <w:spacing w:val="-9"/>
        </w:rPr>
        <w:t xml:space="preserve"> </w:t>
      </w:r>
      <w:r w:rsidRPr="006F6148">
        <w:rPr>
          <w:rFonts w:ascii="Palentino" w:hAnsi="Palentino"/>
        </w:rPr>
        <w:t>3,826</w:t>
      </w:r>
      <w:r w:rsidRPr="006F6148">
        <w:rPr>
          <w:rFonts w:ascii="Palentino" w:hAnsi="Palentino"/>
          <w:spacing w:val="-6"/>
        </w:rPr>
        <w:t xml:space="preserve"> </w:t>
      </w:r>
      <w:r w:rsidRPr="006F6148">
        <w:rPr>
          <w:rFonts w:ascii="Palentino" w:hAnsi="Palentino"/>
        </w:rPr>
        <w:t>dan</w:t>
      </w:r>
      <w:r w:rsidRPr="006F6148">
        <w:rPr>
          <w:rFonts w:ascii="Palentino" w:hAnsi="Palentino"/>
          <w:spacing w:val="-8"/>
        </w:rPr>
        <w:t xml:space="preserve"> </w:t>
      </w:r>
      <w:r w:rsidRPr="006F6148">
        <w:rPr>
          <w:rFonts w:ascii="Palentino" w:hAnsi="Palentino"/>
        </w:rPr>
        <w:t>p-value</w:t>
      </w:r>
      <w:r w:rsidRPr="006F6148">
        <w:rPr>
          <w:rFonts w:ascii="Palentino" w:hAnsi="Palentino"/>
          <w:spacing w:val="-11"/>
        </w:rPr>
        <w:t xml:space="preserve"> </w:t>
      </w:r>
      <w:r w:rsidRPr="006F6148">
        <w:rPr>
          <w:rFonts w:ascii="Palentino" w:hAnsi="Palentino"/>
        </w:rPr>
        <w:t>sebesar</w:t>
      </w:r>
      <w:r w:rsidRPr="006F6148">
        <w:rPr>
          <w:rFonts w:ascii="Palentino" w:hAnsi="Palentino"/>
          <w:spacing w:val="-7"/>
        </w:rPr>
        <w:t xml:space="preserve"> </w:t>
      </w:r>
      <w:r w:rsidRPr="006F6148">
        <w:rPr>
          <w:rFonts w:ascii="Palentino" w:hAnsi="Palentino"/>
        </w:rPr>
        <w:t>0,001,</w:t>
      </w:r>
      <w:r w:rsidRPr="006F6148">
        <w:rPr>
          <w:rFonts w:ascii="Palentino" w:hAnsi="Palentino"/>
          <w:spacing w:val="-8"/>
        </w:rPr>
        <w:t xml:space="preserve"> </w:t>
      </w:r>
      <w:r w:rsidRPr="006F6148">
        <w:rPr>
          <w:rFonts w:ascii="Palentino" w:hAnsi="Palentino"/>
        </w:rPr>
        <w:t>terlihat</w:t>
      </w:r>
      <w:r w:rsidRPr="006F6148">
        <w:rPr>
          <w:rFonts w:ascii="Palentino" w:hAnsi="Palentino"/>
          <w:spacing w:val="-7"/>
        </w:rPr>
        <w:t xml:space="preserve"> </w:t>
      </w:r>
      <w:r w:rsidRPr="006F6148">
        <w:rPr>
          <w:rFonts w:ascii="Palentino" w:hAnsi="Palentino"/>
        </w:rPr>
        <w:t>bahwa nilai p-value &lt; 0</w:t>
      </w:r>
      <w:proofErr w:type="gramStart"/>
      <w:r w:rsidRPr="006F6148">
        <w:rPr>
          <w:rFonts w:ascii="Palentino" w:hAnsi="Palentino"/>
        </w:rPr>
        <w:t>,05</w:t>
      </w:r>
      <w:proofErr w:type="gramEnd"/>
      <w:r w:rsidRPr="006F6148">
        <w:rPr>
          <w:rFonts w:ascii="Palentino" w:hAnsi="Palentino"/>
        </w:rPr>
        <w:t>. Karena nilai p-value (0,001) &lt; dari 0</w:t>
      </w:r>
      <w:proofErr w:type="gramStart"/>
      <w:r w:rsidRPr="006F6148">
        <w:rPr>
          <w:rFonts w:ascii="Palentino" w:hAnsi="Palentino"/>
        </w:rPr>
        <w:t>,05</w:t>
      </w:r>
      <w:proofErr w:type="gramEnd"/>
      <w:r w:rsidRPr="006F6148">
        <w:rPr>
          <w:rFonts w:ascii="Palentino" w:hAnsi="Palentino"/>
        </w:rPr>
        <w:t xml:space="preserve"> maka dapat disimpulkan</w:t>
      </w:r>
      <w:r w:rsidRPr="006F6148">
        <w:rPr>
          <w:rFonts w:ascii="Palentino" w:hAnsi="Palentino"/>
          <w:spacing w:val="-19"/>
        </w:rPr>
        <w:t xml:space="preserve"> </w:t>
      </w:r>
      <w:r w:rsidRPr="006F6148">
        <w:rPr>
          <w:rFonts w:ascii="Palentino" w:hAnsi="Palentino"/>
        </w:rPr>
        <w:t>secara</w:t>
      </w:r>
      <w:r w:rsidRPr="006F6148">
        <w:rPr>
          <w:rFonts w:ascii="Palentino" w:hAnsi="Palentino"/>
          <w:spacing w:val="-18"/>
        </w:rPr>
        <w:t xml:space="preserve"> </w:t>
      </w:r>
      <w:r w:rsidRPr="006F6148">
        <w:rPr>
          <w:rFonts w:ascii="Palentino" w:hAnsi="Palentino"/>
        </w:rPr>
        <w:t>partial</w:t>
      </w:r>
      <w:r w:rsidRPr="006F6148">
        <w:rPr>
          <w:rFonts w:ascii="Palentino" w:hAnsi="Palentino"/>
          <w:spacing w:val="-11"/>
        </w:rPr>
        <w:t xml:space="preserve"> </w:t>
      </w:r>
      <w:r w:rsidRPr="006F6148">
        <w:rPr>
          <w:rFonts w:ascii="Palentino" w:hAnsi="Palentino"/>
        </w:rPr>
        <w:t>terdapat</w:t>
      </w:r>
      <w:r w:rsidRPr="006F6148">
        <w:rPr>
          <w:rFonts w:ascii="Palentino" w:hAnsi="Palentino"/>
          <w:spacing w:val="-19"/>
        </w:rPr>
        <w:t xml:space="preserve"> </w:t>
      </w:r>
      <w:r w:rsidRPr="006F6148">
        <w:rPr>
          <w:rFonts w:ascii="Palentino" w:hAnsi="Palentino"/>
        </w:rPr>
        <w:t>pengaruh</w:t>
      </w:r>
      <w:r w:rsidRPr="006F6148">
        <w:rPr>
          <w:rFonts w:ascii="Palentino" w:hAnsi="Palentino"/>
          <w:spacing w:val="-16"/>
        </w:rPr>
        <w:t xml:space="preserve"> </w:t>
      </w:r>
      <w:r w:rsidRPr="006F6148">
        <w:rPr>
          <w:rFonts w:ascii="Palentino" w:hAnsi="Palentino"/>
        </w:rPr>
        <w:t>motivasi</w:t>
      </w:r>
      <w:r w:rsidRPr="006F6148">
        <w:rPr>
          <w:rFonts w:ascii="Palentino" w:hAnsi="Palentino"/>
          <w:spacing w:val="-11"/>
        </w:rPr>
        <w:t xml:space="preserve"> </w:t>
      </w:r>
      <w:r w:rsidRPr="006F6148">
        <w:rPr>
          <w:rFonts w:ascii="Palentino" w:hAnsi="Palentino"/>
        </w:rPr>
        <w:t>berprestasi</w:t>
      </w:r>
      <w:r w:rsidRPr="006F6148">
        <w:rPr>
          <w:rFonts w:ascii="Palentino" w:hAnsi="Palentino"/>
          <w:spacing w:val="-8"/>
        </w:rPr>
        <w:t xml:space="preserve"> </w:t>
      </w:r>
      <w:r w:rsidRPr="006F6148">
        <w:rPr>
          <w:rFonts w:ascii="Palentino" w:hAnsi="Palentino"/>
        </w:rPr>
        <w:t xml:space="preserve">terhadap kinerja </w:t>
      </w:r>
      <w:r w:rsidRPr="006F6148">
        <w:rPr>
          <w:rFonts w:ascii="Palentino" w:hAnsi="Palentino"/>
        </w:rPr>
        <w:lastRenderedPageBreak/>
        <w:t>guru.</w:t>
      </w:r>
    </w:p>
    <w:p w:rsidR="00EB1402" w:rsidRPr="00EB1402" w:rsidRDefault="006F6148" w:rsidP="00453DE3">
      <w:pPr>
        <w:pStyle w:val="BodyText"/>
        <w:spacing w:before="2" w:line="276" w:lineRule="auto"/>
        <w:ind w:left="0" w:right="160" w:firstLine="720"/>
        <w:jc w:val="both"/>
        <w:rPr>
          <w:rFonts w:ascii="Palentino" w:hAnsi="Palentino"/>
        </w:rPr>
      </w:pPr>
      <w:r w:rsidRPr="006F6148">
        <w:rPr>
          <w:rFonts w:ascii="Palentino" w:hAnsi="Palentino"/>
        </w:rPr>
        <w:t xml:space="preserve">Guru yang memiliki motivasi berprestasi tinggi </w:t>
      </w:r>
      <w:proofErr w:type="gramStart"/>
      <w:r w:rsidRPr="006F6148">
        <w:rPr>
          <w:rFonts w:ascii="Palentino" w:hAnsi="Palentino"/>
        </w:rPr>
        <w:t>akan</w:t>
      </w:r>
      <w:proofErr w:type="gramEnd"/>
      <w:r w:rsidRPr="006F6148">
        <w:rPr>
          <w:rFonts w:ascii="Palentino" w:hAnsi="Palentino"/>
        </w:rPr>
        <w:t xml:space="preserve"> senantiasa memberikan atau melakukan sesuatu untuk meningkatkan kinerjanya. Peningkatan</w:t>
      </w:r>
      <w:r w:rsidRPr="006F6148">
        <w:rPr>
          <w:rFonts w:ascii="Palentino" w:hAnsi="Palentino"/>
          <w:spacing w:val="-18"/>
        </w:rPr>
        <w:t xml:space="preserve"> </w:t>
      </w:r>
      <w:r w:rsidRPr="006F6148">
        <w:rPr>
          <w:rFonts w:ascii="Palentino" w:hAnsi="Palentino"/>
        </w:rPr>
        <w:t>kinerja</w:t>
      </w:r>
      <w:r w:rsidRPr="006F6148">
        <w:rPr>
          <w:rFonts w:ascii="Palentino" w:hAnsi="Palentino"/>
          <w:spacing w:val="-17"/>
        </w:rPr>
        <w:t xml:space="preserve"> </w:t>
      </w:r>
      <w:r w:rsidRPr="006F6148">
        <w:rPr>
          <w:rFonts w:ascii="Palentino" w:hAnsi="Palentino"/>
        </w:rPr>
        <w:t>yang</w:t>
      </w:r>
      <w:r w:rsidRPr="006F6148">
        <w:rPr>
          <w:rFonts w:ascii="Palentino" w:hAnsi="Palentino"/>
          <w:spacing w:val="-18"/>
        </w:rPr>
        <w:t xml:space="preserve"> </w:t>
      </w:r>
      <w:r w:rsidRPr="006F6148">
        <w:rPr>
          <w:rFonts w:ascii="Palentino" w:hAnsi="Palentino"/>
          <w:spacing w:val="2"/>
        </w:rPr>
        <w:t>baik</w:t>
      </w:r>
      <w:r w:rsidRPr="006F6148">
        <w:rPr>
          <w:rFonts w:ascii="Palentino" w:hAnsi="Palentino"/>
          <w:spacing w:val="-17"/>
        </w:rPr>
        <w:t xml:space="preserve"> </w:t>
      </w:r>
      <w:r w:rsidRPr="006F6148">
        <w:rPr>
          <w:rFonts w:ascii="Palentino" w:hAnsi="Palentino"/>
        </w:rPr>
        <w:t>tentu</w:t>
      </w:r>
      <w:r w:rsidRPr="006F6148">
        <w:rPr>
          <w:rFonts w:ascii="Palentino" w:hAnsi="Palentino"/>
          <w:spacing w:val="-17"/>
        </w:rPr>
        <w:t xml:space="preserve"> </w:t>
      </w:r>
      <w:proofErr w:type="gramStart"/>
      <w:r w:rsidRPr="006F6148">
        <w:rPr>
          <w:rFonts w:ascii="Palentino" w:hAnsi="Palentino"/>
        </w:rPr>
        <w:t>akan</w:t>
      </w:r>
      <w:proofErr w:type="gramEnd"/>
      <w:r w:rsidRPr="006F6148">
        <w:rPr>
          <w:rFonts w:ascii="Palentino" w:hAnsi="Palentino"/>
          <w:spacing w:val="-17"/>
        </w:rPr>
        <w:t xml:space="preserve"> </w:t>
      </w:r>
      <w:r w:rsidRPr="006F6148">
        <w:rPr>
          <w:rFonts w:ascii="Palentino" w:hAnsi="Palentino"/>
        </w:rPr>
        <w:t>berdampak</w:t>
      </w:r>
      <w:r w:rsidRPr="006F6148">
        <w:rPr>
          <w:rFonts w:ascii="Palentino" w:hAnsi="Palentino"/>
          <w:spacing w:val="-17"/>
        </w:rPr>
        <w:t xml:space="preserve"> </w:t>
      </w:r>
      <w:r w:rsidRPr="006F6148">
        <w:rPr>
          <w:rFonts w:ascii="Palentino" w:hAnsi="Palentino"/>
        </w:rPr>
        <w:t>baik</w:t>
      </w:r>
      <w:r w:rsidRPr="006F6148">
        <w:rPr>
          <w:rFonts w:ascii="Palentino" w:hAnsi="Palentino"/>
          <w:spacing w:val="-18"/>
        </w:rPr>
        <w:t xml:space="preserve"> </w:t>
      </w:r>
      <w:r w:rsidRPr="006F6148">
        <w:rPr>
          <w:rFonts w:ascii="Palentino" w:hAnsi="Palentino"/>
        </w:rPr>
        <w:t>pula</w:t>
      </w:r>
      <w:r w:rsidRPr="006F6148">
        <w:rPr>
          <w:rFonts w:ascii="Palentino" w:hAnsi="Palentino"/>
          <w:spacing w:val="-17"/>
        </w:rPr>
        <w:t xml:space="preserve"> </w:t>
      </w:r>
      <w:r w:rsidRPr="006F6148">
        <w:rPr>
          <w:rFonts w:ascii="Palentino" w:hAnsi="Palentino"/>
        </w:rPr>
        <w:t>pada</w:t>
      </w:r>
      <w:r w:rsidRPr="006F6148">
        <w:rPr>
          <w:rFonts w:ascii="Palentino" w:hAnsi="Palentino"/>
          <w:spacing w:val="-17"/>
        </w:rPr>
        <w:t xml:space="preserve"> </w:t>
      </w:r>
      <w:r w:rsidRPr="006F6148">
        <w:rPr>
          <w:rFonts w:ascii="Palentino" w:hAnsi="Palentino"/>
        </w:rPr>
        <w:t xml:space="preserve">proses pembelajaran. </w:t>
      </w:r>
      <w:proofErr w:type="gramStart"/>
      <w:r w:rsidRPr="006F6148">
        <w:rPr>
          <w:rFonts w:ascii="Palentino" w:hAnsi="Palentino"/>
        </w:rPr>
        <w:t>Pembelajaran bisa menjadi lebih menyenangkan dan siswa juga lebih bermangat untuk belajar sehingga tujuan pembelajaran dapat tercapai.</w:t>
      </w:r>
      <w:proofErr w:type="gramEnd"/>
      <w:r w:rsidR="00453DE3">
        <w:rPr>
          <w:rFonts w:ascii="Palentino" w:hAnsi="Palentino"/>
        </w:rPr>
        <w:t xml:space="preserve"> </w:t>
      </w:r>
      <w:proofErr w:type="gramStart"/>
      <w:r w:rsidR="00EB1402" w:rsidRPr="00EB1402">
        <w:rPr>
          <w:rFonts w:ascii="Palentino" w:hAnsi="Palentino"/>
        </w:rPr>
        <w:t>Haryanti (2017) dalam penelitiannya menunjukkan bahwa motivasi berprestasi berpengaruh terhadap kinerja guru.</w:t>
      </w:r>
      <w:proofErr w:type="gramEnd"/>
      <w:r w:rsidR="00EB1402" w:rsidRPr="00EB1402">
        <w:rPr>
          <w:rFonts w:ascii="Palentino" w:hAnsi="Palentino"/>
        </w:rPr>
        <w:t xml:space="preserve"> </w:t>
      </w:r>
      <w:proofErr w:type="gramStart"/>
      <w:r w:rsidR="00EB1402" w:rsidRPr="00EB1402">
        <w:rPr>
          <w:rFonts w:ascii="Palentino" w:hAnsi="Palentino"/>
        </w:rPr>
        <w:t>Hasil pengujian menjelaskan bahwa t hitung sebesar 5,871 &gt; t tabel sebesar 2,048 maka H0 ditolak.</w:t>
      </w:r>
      <w:proofErr w:type="gramEnd"/>
      <w:r w:rsidR="00EB1402" w:rsidRPr="00EB1402">
        <w:rPr>
          <w:rFonts w:ascii="Palentino" w:hAnsi="Palentino"/>
        </w:rPr>
        <w:t xml:space="preserve"> </w:t>
      </w:r>
      <w:proofErr w:type="gramStart"/>
      <w:r w:rsidR="00EB1402" w:rsidRPr="00EB1402">
        <w:rPr>
          <w:rFonts w:ascii="Palentino" w:hAnsi="Palentino"/>
        </w:rPr>
        <w:t>Kinerja guru merupakan faktor yang dapat meningkatkan kemampuan siswa menjadi baik.</w:t>
      </w:r>
      <w:proofErr w:type="gramEnd"/>
      <w:r w:rsidR="00EB1402" w:rsidRPr="00EB1402">
        <w:rPr>
          <w:rFonts w:ascii="Palentino" w:hAnsi="Palentino"/>
        </w:rPr>
        <w:t xml:space="preserve"> </w:t>
      </w:r>
      <w:proofErr w:type="gramStart"/>
      <w:r w:rsidR="00EB1402" w:rsidRPr="00EB1402">
        <w:rPr>
          <w:rFonts w:ascii="Palentino" w:hAnsi="Palentino"/>
        </w:rPr>
        <w:t>Oleh karena itu, kinerja guru harus selalu ditingkatkan dengan program-program yang dapat meningkatkan kinerja guru, seperti meningkatkan motivasi berprestasi guru.</w:t>
      </w:r>
      <w:proofErr w:type="gramEnd"/>
    </w:p>
    <w:p w:rsidR="00EB1402" w:rsidRPr="00EB1402" w:rsidRDefault="00453DE3" w:rsidP="00EB1402">
      <w:pPr>
        <w:pStyle w:val="BodyText"/>
        <w:spacing w:before="2" w:line="276" w:lineRule="auto"/>
        <w:ind w:left="0" w:right="160" w:firstLine="720"/>
        <w:jc w:val="both"/>
        <w:rPr>
          <w:rFonts w:ascii="Palentino" w:hAnsi="Palentino"/>
        </w:rPr>
      </w:pPr>
      <w:r>
        <w:rPr>
          <w:rFonts w:ascii="Palentino" w:hAnsi="Palentino"/>
        </w:rPr>
        <w:t>Gati</w:t>
      </w:r>
      <w:r w:rsidR="00EB1402">
        <w:rPr>
          <w:rFonts w:ascii="Palentino" w:hAnsi="Palentino"/>
        </w:rPr>
        <w:t xml:space="preserve"> (2012)</w:t>
      </w:r>
      <w:r w:rsidR="00EB1402" w:rsidRPr="00EB1402">
        <w:rPr>
          <w:rFonts w:ascii="Palentino" w:hAnsi="Palentino"/>
        </w:rPr>
        <w:t xml:space="preserve"> menyatakan bahwa tingkat motivasi berprestasi guru Sekolah Dasar Negeri di kecamatan Pringsurat sebesar 77% dalam kategori sedang; 2) Tingkat kinerja guru di Sekolah Dasar Negeri di kecamatan Pringsurat sebesar 85% dalam kategori tinggi; 3) Motivasi berprestasi guru berpengaruh positif dan signifikan terhadap kinerja guru Sekolah Dasar Negeri di kecamatan Pringsurat ditunjukkan dengan</w:t>
      </w:r>
      <w:r w:rsidR="00EB1402" w:rsidRPr="00EB1402">
        <w:rPr>
          <w:rFonts w:ascii="Palentino" w:hAnsi="Palentino"/>
          <w:spacing w:val="-23"/>
        </w:rPr>
        <w:t xml:space="preserve"> </w:t>
      </w:r>
      <w:r w:rsidR="00EB1402" w:rsidRPr="00EB1402">
        <w:rPr>
          <w:rFonts w:ascii="Palentino" w:hAnsi="Palentino"/>
        </w:rPr>
        <w:t>koefisien</w:t>
      </w:r>
      <w:r w:rsidR="00EB1402" w:rsidRPr="00EB1402">
        <w:rPr>
          <w:rFonts w:ascii="Palentino" w:hAnsi="Palentino"/>
          <w:spacing w:val="-23"/>
        </w:rPr>
        <w:t xml:space="preserve"> </w:t>
      </w:r>
      <w:r w:rsidR="00EB1402" w:rsidRPr="00EB1402">
        <w:rPr>
          <w:rFonts w:ascii="Palentino" w:hAnsi="Palentino"/>
        </w:rPr>
        <w:t>korelasi</w:t>
      </w:r>
      <w:r w:rsidR="00EB1402" w:rsidRPr="00EB1402">
        <w:rPr>
          <w:rFonts w:ascii="Palentino" w:hAnsi="Palentino"/>
          <w:spacing w:val="-15"/>
        </w:rPr>
        <w:t xml:space="preserve"> </w:t>
      </w:r>
      <w:r w:rsidR="00EB1402" w:rsidRPr="00EB1402">
        <w:rPr>
          <w:rFonts w:ascii="Palentino" w:hAnsi="Palentino"/>
        </w:rPr>
        <w:t>sebesar</w:t>
      </w:r>
      <w:r w:rsidR="00EB1402" w:rsidRPr="00EB1402">
        <w:rPr>
          <w:rFonts w:ascii="Palentino" w:hAnsi="Palentino"/>
          <w:spacing w:val="-22"/>
        </w:rPr>
        <w:t xml:space="preserve"> </w:t>
      </w:r>
      <w:r w:rsidR="00EB1402" w:rsidRPr="00EB1402">
        <w:rPr>
          <w:rFonts w:ascii="Palentino" w:hAnsi="Palentino"/>
        </w:rPr>
        <w:t>0,24,</w:t>
      </w:r>
      <w:r w:rsidR="00EB1402" w:rsidRPr="00EB1402">
        <w:rPr>
          <w:rFonts w:ascii="Palentino" w:hAnsi="Palentino"/>
          <w:spacing w:val="-19"/>
        </w:rPr>
        <w:t xml:space="preserve"> </w:t>
      </w:r>
      <w:r w:rsidR="00EB1402" w:rsidRPr="00EB1402">
        <w:rPr>
          <w:rFonts w:ascii="Palentino" w:hAnsi="Palentino"/>
        </w:rPr>
        <w:t>koefisien</w:t>
      </w:r>
      <w:r w:rsidR="00EB1402" w:rsidRPr="00EB1402">
        <w:rPr>
          <w:rFonts w:ascii="Palentino" w:hAnsi="Palentino"/>
          <w:spacing w:val="-18"/>
        </w:rPr>
        <w:t xml:space="preserve"> </w:t>
      </w:r>
      <w:r w:rsidR="00EB1402" w:rsidRPr="00EB1402">
        <w:rPr>
          <w:rFonts w:ascii="Palentino" w:hAnsi="Palentino"/>
        </w:rPr>
        <w:t>determinasi</w:t>
      </w:r>
      <w:r w:rsidR="00EB1402" w:rsidRPr="00EB1402">
        <w:rPr>
          <w:rFonts w:ascii="Palentino" w:hAnsi="Palentino"/>
          <w:spacing w:val="-15"/>
        </w:rPr>
        <w:t xml:space="preserve"> </w:t>
      </w:r>
      <w:r w:rsidR="00EB1402" w:rsidRPr="00EB1402">
        <w:rPr>
          <w:rFonts w:ascii="Palentino" w:hAnsi="Palentino"/>
        </w:rPr>
        <w:t>0,06,</w:t>
      </w:r>
      <w:r w:rsidR="00EB1402" w:rsidRPr="00EB1402">
        <w:rPr>
          <w:rFonts w:ascii="Palentino" w:hAnsi="Palentino"/>
          <w:spacing w:val="-24"/>
        </w:rPr>
        <w:t xml:space="preserve"> </w:t>
      </w:r>
      <w:r w:rsidR="00EB1402" w:rsidRPr="00EB1402">
        <w:rPr>
          <w:rFonts w:ascii="Palentino" w:hAnsi="Palentino"/>
        </w:rPr>
        <w:t>F</w:t>
      </w:r>
      <w:r w:rsidR="00EB1402" w:rsidRPr="00EB1402">
        <w:rPr>
          <w:rFonts w:ascii="Palentino" w:hAnsi="Palentino"/>
          <w:spacing w:val="-21"/>
        </w:rPr>
        <w:t xml:space="preserve"> </w:t>
      </w:r>
      <w:r w:rsidR="00EB1402" w:rsidRPr="00EB1402">
        <w:rPr>
          <w:rFonts w:ascii="Palentino" w:hAnsi="Palentino"/>
        </w:rPr>
        <w:t xml:space="preserve">hitung sebesar 8,47, sumbangan efektifnya sebesar 6%. </w:t>
      </w:r>
      <w:proofErr w:type="gramStart"/>
      <w:r w:rsidR="00EB1402" w:rsidRPr="00EB1402">
        <w:rPr>
          <w:rFonts w:ascii="Palentino" w:hAnsi="Palentino"/>
        </w:rPr>
        <w:t>Berdasarkan hasil penelitian tersebut menyatakan bahwa motivasi berprestasi berpengaruh terhadap kinerja guru.</w:t>
      </w:r>
      <w:proofErr w:type="gramEnd"/>
      <w:r w:rsidR="00EB1402" w:rsidRPr="00EB1402">
        <w:rPr>
          <w:rFonts w:ascii="Palentino" w:hAnsi="Palentino"/>
        </w:rPr>
        <w:t xml:space="preserve"> </w:t>
      </w:r>
      <w:proofErr w:type="gramStart"/>
      <w:r w:rsidR="00EB1402" w:rsidRPr="00EB1402">
        <w:rPr>
          <w:rFonts w:ascii="Palentino" w:hAnsi="Palentino"/>
        </w:rPr>
        <w:t>Oleh karena itu, guru harus memiliki motivasi berprestasi yang dapat digunakan untuk meningkatkan kinerjanya dalam mengajar di</w:t>
      </w:r>
      <w:r w:rsidR="00EB1402" w:rsidRPr="00EB1402">
        <w:rPr>
          <w:rFonts w:ascii="Palentino" w:hAnsi="Palentino"/>
          <w:spacing w:val="4"/>
        </w:rPr>
        <w:t xml:space="preserve"> </w:t>
      </w:r>
      <w:r w:rsidR="00EB1402" w:rsidRPr="00EB1402">
        <w:rPr>
          <w:rFonts w:ascii="Palentino" w:hAnsi="Palentino"/>
        </w:rPr>
        <w:t>kelas.</w:t>
      </w:r>
      <w:proofErr w:type="gramEnd"/>
    </w:p>
    <w:p w:rsidR="00EB1402" w:rsidRDefault="00EB1402" w:rsidP="00EB1402">
      <w:pPr>
        <w:widowControl w:val="0"/>
        <w:tabs>
          <w:tab w:val="left" w:pos="1014"/>
        </w:tabs>
        <w:autoSpaceDE w:val="0"/>
        <w:autoSpaceDN w:val="0"/>
        <w:spacing w:line="276" w:lineRule="auto"/>
        <w:ind w:right="151"/>
        <w:rPr>
          <w:rFonts w:ascii="Palentino" w:hAnsi="Palentino"/>
          <w:b/>
          <w:sz w:val="24"/>
        </w:rPr>
      </w:pPr>
      <w:r w:rsidRPr="00EB1402">
        <w:rPr>
          <w:rFonts w:ascii="Palentino" w:hAnsi="Palentino"/>
          <w:b/>
          <w:sz w:val="24"/>
        </w:rPr>
        <w:t>Pengaruh Supervisi Akademik dan Motivasi Berprestasi terhadap Kinerja</w:t>
      </w:r>
      <w:r w:rsidRPr="00EB1402">
        <w:rPr>
          <w:rFonts w:ascii="Palentino" w:hAnsi="Palentino"/>
          <w:b/>
          <w:spacing w:val="2"/>
          <w:sz w:val="24"/>
        </w:rPr>
        <w:t xml:space="preserve"> </w:t>
      </w:r>
      <w:r>
        <w:rPr>
          <w:rFonts w:ascii="Palentino" w:hAnsi="Palentino"/>
          <w:b/>
          <w:sz w:val="24"/>
        </w:rPr>
        <w:t>Guru</w:t>
      </w:r>
    </w:p>
    <w:p w:rsidR="00EB1402" w:rsidRPr="00EB1402" w:rsidRDefault="00EB1402" w:rsidP="00EB1402">
      <w:pPr>
        <w:pStyle w:val="BodyText"/>
        <w:spacing w:line="276" w:lineRule="auto"/>
        <w:ind w:left="0" w:right="153" w:firstLine="720"/>
        <w:jc w:val="both"/>
        <w:rPr>
          <w:rFonts w:ascii="Palentino" w:hAnsi="Palentino"/>
        </w:rPr>
      </w:pPr>
      <w:proofErr w:type="gramStart"/>
      <w:r w:rsidRPr="00EB1402">
        <w:rPr>
          <w:rFonts w:ascii="Palentino" w:hAnsi="Palentino"/>
        </w:rPr>
        <w:t>Hasil uji simultan regresi menunjukkan bahwa terdapat pengaruh supervisi</w:t>
      </w:r>
      <w:r w:rsidRPr="00EB1402">
        <w:rPr>
          <w:rFonts w:ascii="Palentino" w:hAnsi="Palentino"/>
          <w:spacing w:val="-17"/>
        </w:rPr>
        <w:t xml:space="preserve"> </w:t>
      </w:r>
      <w:r w:rsidRPr="00EB1402">
        <w:rPr>
          <w:rFonts w:ascii="Palentino" w:hAnsi="Palentino"/>
        </w:rPr>
        <w:t>akademik</w:t>
      </w:r>
      <w:r w:rsidRPr="00EB1402">
        <w:rPr>
          <w:rFonts w:ascii="Palentino" w:hAnsi="Palentino"/>
          <w:spacing w:val="-17"/>
        </w:rPr>
        <w:t xml:space="preserve"> </w:t>
      </w:r>
      <w:r w:rsidRPr="00EB1402">
        <w:rPr>
          <w:rFonts w:ascii="Palentino" w:hAnsi="Palentino"/>
        </w:rPr>
        <w:t>dan</w:t>
      </w:r>
      <w:r w:rsidRPr="00EB1402">
        <w:rPr>
          <w:rFonts w:ascii="Palentino" w:hAnsi="Palentino"/>
          <w:spacing w:val="-20"/>
        </w:rPr>
        <w:t xml:space="preserve"> </w:t>
      </w:r>
      <w:r w:rsidRPr="00EB1402">
        <w:rPr>
          <w:rFonts w:ascii="Palentino" w:hAnsi="Palentino"/>
        </w:rPr>
        <w:t>motivasi</w:t>
      </w:r>
      <w:r w:rsidRPr="00EB1402">
        <w:rPr>
          <w:rFonts w:ascii="Palentino" w:hAnsi="Palentino"/>
          <w:spacing w:val="-14"/>
        </w:rPr>
        <w:t xml:space="preserve"> </w:t>
      </w:r>
      <w:r w:rsidRPr="00EB1402">
        <w:rPr>
          <w:rFonts w:ascii="Palentino" w:hAnsi="Palentino"/>
        </w:rPr>
        <w:t>berprestasi</w:t>
      </w:r>
      <w:r w:rsidRPr="00EB1402">
        <w:rPr>
          <w:rFonts w:ascii="Palentino" w:hAnsi="Palentino"/>
          <w:spacing w:val="-15"/>
        </w:rPr>
        <w:t xml:space="preserve"> </w:t>
      </w:r>
      <w:r w:rsidRPr="00EB1402">
        <w:rPr>
          <w:rFonts w:ascii="Palentino" w:hAnsi="Palentino"/>
        </w:rPr>
        <w:t>terhadap</w:t>
      </w:r>
      <w:r w:rsidRPr="00EB1402">
        <w:rPr>
          <w:rFonts w:ascii="Palentino" w:hAnsi="Palentino"/>
          <w:spacing w:val="-22"/>
        </w:rPr>
        <w:t xml:space="preserve"> </w:t>
      </w:r>
      <w:r w:rsidRPr="00EB1402">
        <w:rPr>
          <w:rFonts w:ascii="Palentino" w:hAnsi="Palentino"/>
        </w:rPr>
        <w:t>kinerja</w:t>
      </w:r>
      <w:r w:rsidRPr="00EB1402">
        <w:rPr>
          <w:rFonts w:ascii="Palentino" w:hAnsi="Palentino"/>
          <w:spacing w:val="-18"/>
        </w:rPr>
        <w:t xml:space="preserve"> </w:t>
      </w:r>
      <w:r w:rsidRPr="00EB1402">
        <w:rPr>
          <w:rFonts w:ascii="Palentino" w:hAnsi="Palentino"/>
        </w:rPr>
        <w:t>guru.</w:t>
      </w:r>
      <w:proofErr w:type="gramEnd"/>
      <w:r w:rsidRPr="00EB1402">
        <w:rPr>
          <w:rFonts w:ascii="Palentino" w:hAnsi="Palentino"/>
          <w:spacing w:val="-19"/>
        </w:rPr>
        <w:t xml:space="preserve"> </w:t>
      </w:r>
      <w:r w:rsidRPr="00EB1402">
        <w:rPr>
          <w:rFonts w:ascii="Palentino" w:hAnsi="Palentino"/>
        </w:rPr>
        <w:t>Variabel supervisi akademik dan motivasi berprestasi dapat dibuktikan dengan nilai F</w:t>
      </w:r>
      <w:r w:rsidRPr="00EB1402">
        <w:rPr>
          <w:rFonts w:ascii="Palentino" w:hAnsi="Palentino"/>
          <w:spacing w:val="-5"/>
        </w:rPr>
        <w:t xml:space="preserve"> </w:t>
      </w:r>
      <w:r w:rsidRPr="00EB1402">
        <w:rPr>
          <w:rFonts w:ascii="Palentino" w:hAnsi="Palentino"/>
        </w:rPr>
        <w:t>=</w:t>
      </w:r>
      <w:r w:rsidRPr="00EB1402">
        <w:rPr>
          <w:rFonts w:ascii="Palentino" w:hAnsi="Palentino"/>
          <w:spacing w:val="-8"/>
        </w:rPr>
        <w:t xml:space="preserve"> </w:t>
      </w:r>
      <w:r w:rsidRPr="00EB1402">
        <w:rPr>
          <w:rFonts w:ascii="Palentino" w:hAnsi="Palentino"/>
        </w:rPr>
        <w:t>68,524</w:t>
      </w:r>
      <w:r w:rsidRPr="00EB1402">
        <w:rPr>
          <w:rFonts w:ascii="Palentino" w:hAnsi="Palentino"/>
          <w:spacing w:val="-4"/>
        </w:rPr>
        <w:t xml:space="preserve"> </w:t>
      </w:r>
      <w:r w:rsidRPr="00EB1402">
        <w:rPr>
          <w:rFonts w:ascii="Palentino" w:hAnsi="Palentino"/>
        </w:rPr>
        <w:t>dan</w:t>
      </w:r>
      <w:r w:rsidRPr="00EB1402">
        <w:rPr>
          <w:rFonts w:ascii="Palentino" w:hAnsi="Palentino"/>
          <w:spacing w:val="-6"/>
        </w:rPr>
        <w:t xml:space="preserve"> </w:t>
      </w:r>
      <w:r w:rsidRPr="00EB1402">
        <w:rPr>
          <w:rFonts w:ascii="Palentino" w:hAnsi="Palentino"/>
        </w:rPr>
        <w:t>p-value</w:t>
      </w:r>
      <w:r w:rsidRPr="00EB1402">
        <w:rPr>
          <w:rFonts w:ascii="Palentino" w:hAnsi="Palentino"/>
          <w:spacing w:val="-5"/>
        </w:rPr>
        <w:t xml:space="preserve"> </w:t>
      </w:r>
      <w:r w:rsidRPr="00EB1402">
        <w:rPr>
          <w:rFonts w:ascii="Palentino" w:hAnsi="Palentino"/>
        </w:rPr>
        <w:t>sebesar</w:t>
      </w:r>
      <w:r w:rsidRPr="00EB1402">
        <w:rPr>
          <w:rFonts w:ascii="Palentino" w:hAnsi="Palentino"/>
          <w:spacing w:val="-5"/>
        </w:rPr>
        <w:t xml:space="preserve"> </w:t>
      </w:r>
      <w:r w:rsidRPr="00EB1402">
        <w:rPr>
          <w:rFonts w:ascii="Palentino" w:hAnsi="Palentino"/>
        </w:rPr>
        <w:t>0</w:t>
      </w:r>
      <w:proofErr w:type="gramStart"/>
      <w:r w:rsidRPr="00EB1402">
        <w:rPr>
          <w:rFonts w:ascii="Palentino" w:hAnsi="Palentino"/>
        </w:rPr>
        <w:t>,0001</w:t>
      </w:r>
      <w:proofErr w:type="gramEnd"/>
      <w:r w:rsidRPr="00EB1402">
        <w:rPr>
          <w:rFonts w:ascii="Palentino" w:hAnsi="Palentino"/>
        </w:rPr>
        <w:t>,</w:t>
      </w:r>
      <w:r w:rsidRPr="00EB1402">
        <w:rPr>
          <w:rFonts w:ascii="Palentino" w:hAnsi="Palentino"/>
          <w:spacing w:val="-6"/>
        </w:rPr>
        <w:t xml:space="preserve"> </w:t>
      </w:r>
      <w:r w:rsidRPr="00EB1402">
        <w:rPr>
          <w:rFonts w:ascii="Palentino" w:hAnsi="Palentino"/>
        </w:rPr>
        <w:t>terlihat</w:t>
      </w:r>
      <w:r w:rsidRPr="00EB1402">
        <w:rPr>
          <w:rFonts w:ascii="Palentino" w:hAnsi="Palentino"/>
          <w:spacing w:val="-6"/>
        </w:rPr>
        <w:t xml:space="preserve"> </w:t>
      </w:r>
      <w:r w:rsidRPr="00EB1402">
        <w:rPr>
          <w:rFonts w:ascii="Palentino" w:hAnsi="Palentino"/>
        </w:rPr>
        <w:t>bahwa</w:t>
      </w:r>
      <w:r w:rsidRPr="00EB1402">
        <w:rPr>
          <w:rFonts w:ascii="Palentino" w:hAnsi="Palentino"/>
          <w:spacing w:val="-5"/>
        </w:rPr>
        <w:t xml:space="preserve"> </w:t>
      </w:r>
      <w:r w:rsidRPr="00EB1402">
        <w:rPr>
          <w:rFonts w:ascii="Palentino" w:hAnsi="Palentino"/>
        </w:rPr>
        <w:t>nilai</w:t>
      </w:r>
      <w:r w:rsidRPr="00EB1402">
        <w:rPr>
          <w:rFonts w:ascii="Palentino" w:hAnsi="Palentino"/>
          <w:spacing w:val="-3"/>
        </w:rPr>
        <w:t xml:space="preserve"> </w:t>
      </w:r>
      <w:r w:rsidRPr="00EB1402">
        <w:rPr>
          <w:rFonts w:ascii="Palentino" w:hAnsi="Palentino"/>
        </w:rPr>
        <w:t>p-value</w:t>
      </w:r>
      <w:r w:rsidRPr="00EB1402">
        <w:rPr>
          <w:rFonts w:ascii="Palentino" w:hAnsi="Palentino"/>
          <w:spacing w:val="-6"/>
        </w:rPr>
        <w:t xml:space="preserve"> </w:t>
      </w:r>
      <w:r w:rsidRPr="00EB1402">
        <w:rPr>
          <w:rFonts w:ascii="Palentino" w:hAnsi="Palentino"/>
        </w:rPr>
        <w:t>&lt;</w:t>
      </w:r>
      <w:r w:rsidRPr="00EB1402">
        <w:rPr>
          <w:rFonts w:ascii="Palentino" w:hAnsi="Palentino"/>
          <w:spacing w:val="-8"/>
        </w:rPr>
        <w:t xml:space="preserve"> </w:t>
      </w:r>
      <w:r w:rsidRPr="00EB1402">
        <w:rPr>
          <w:rFonts w:ascii="Palentino" w:hAnsi="Palentino"/>
        </w:rPr>
        <w:t>0,05. Karena nilai p-value (0</w:t>
      </w:r>
      <w:proofErr w:type="gramStart"/>
      <w:r w:rsidRPr="00EB1402">
        <w:rPr>
          <w:rFonts w:ascii="Palentino" w:hAnsi="Palentino"/>
        </w:rPr>
        <w:t>,0001</w:t>
      </w:r>
      <w:proofErr w:type="gramEnd"/>
      <w:r w:rsidRPr="00EB1402">
        <w:rPr>
          <w:rFonts w:ascii="Palentino" w:hAnsi="Palentino"/>
        </w:rPr>
        <w:t>) &lt; dari 0,05 maka dapat disimpulkan secara simultan terdapat pengaruh supervisi akademik dan motivasi berprestasi terhadap kinerja</w:t>
      </w:r>
      <w:r w:rsidRPr="00EB1402">
        <w:rPr>
          <w:rFonts w:ascii="Palentino" w:hAnsi="Palentino"/>
          <w:spacing w:val="4"/>
        </w:rPr>
        <w:t xml:space="preserve"> </w:t>
      </w:r>
      <w:r w:rsidRPr="00EB1402">
        <w:rPr>
          <w:rFonts w:ascii="Palentino" w:hAnsi="Palentino"/>
        </w:rPr>
        <w:t>guru.</w:t>
      </w:r>
    </w:p>
    <w:p w:rsidR="00DC42F6" w:rsidRDefault="00EB1402" w:rsidP="00D27823">
      <w:pPr>
        <w:pStyle w:val="BodyText"/>
        <w:spacing w:line="276" w:lineRule="auto"/>
        <w:ind w:left="0" w:right="153" w:firstLine="720"/>
        <w:jc w:val="both"/>
        <w:rPr>
          <w:rFonts w:ascii="Palentino" w:hAnsi="Palentino"/>
        </w:rPr>
      </w:pPr>
      <w:proofErr w:type="gramStart"/>
      <w:r w:rsidRPr="00EB1402">
        <w:rPr>
          <w:rFonts w:ascii="Palentino" w:hAnsi="Palentino"/>
        </w:rPr>
        <w:t>Supervisi</w:t>
      </w:r>
      <w:r w:rsidRPr="00EB1402">
        <w:rPr>
          <w:rFonts w:ascii="Palentino" w:hAnsi="Palentino"/>
          <w:spacing w:val="-9"/>
        </w:rPr>
        <w:t xml:space="preserve"> </w:t>
      </w:r>
      <w:r w:rsidRPr="00EB1402">
        <w:rPr>
          <w:rFonts w:ascii="Palentino" w:hAnsi="Palentino"/>
        </w:rPr>
        <w:t>akademik</w:t>
      </w:r>
      <w:r w:rsidRPr="00EB1402">
        <w:rPr>
          <w:rFonts w:ascii="Palentino" w:hAnsi="Palentino"/>
          <w:spacing w:val="-13"/>
        </w:rPr>
        <w:t xml:space="preserve"> </w:t>
      </w:r>
      <w:r w:rsidRPr="00EB1402">
        <w:rPr>
          <w:rFonts w:ascii="Palentino" w:hAnsi="Palentino"/>
        </w:rPr>
        <w:t>dan</w:t>
      </w:r>
      <w:r w:rsidRPr="00EB1402">
        <w:rPr>
          <w:rFonts w:ascii="Palentino" w:hAnsi="Palentino"/>
          <w:spacing w:val="-7"/>
        </w:rPr>
        <w:t xml:space="preserve"> </w:t>
      </w:r>
      <w:r w:rsidRPr="00EB1402">
        <w:rPr>
          <w:rFonts w:ascii="Palentino" w:hAnsi="Palentino"/>
        </w:rPr>
        <w:t>motivasi</w:t>
      </w:r>
      <w:r w:rsidRPr="00EB1402">
        <w:rPr>
          <w:rFonts w:ascii="Palentino" w:hAnsi="Palentino"/>
          <w:spacing w:val="-9"/>
        </w:rPr>
        <w:t xml:space="preserve"> </w:t>
      </w:r>
      <w:r w:rsidRPr="00EB1402">
        <w:rPr>
          <w:rFonts w:ascii="Palentino" w:hAnsi="Palentino"/>
        </w:rPr>
        <w:t>berprestasi</w:t>
      </w:r>
      <w:r w:rsidRPr="00EB1402">
        <w:rPr>
          <w:rFonts w:ascii="Palentino" w:hAnsi="Palentino"/>
          <w:spacing w:val="-13"/>
        </w:rPr>
        <w:t xml:space="preserve"> </w:t>
      </w:r>
      <w:r w:rsidRPr="00EB1402">
        <w:rPr>
          <w:rFonts w:ascii="Palentino" w:hAnsi="Palentino"/>
        </w:rPr>
        <w:t>merupakan</w:t>
      </w:r>
      <w:r w:rsidRPr="00EB1402">
        <w:rPr>
          <w:rFonts w:ascii="Palentino" w:hAnsi="Palentino"/>
          <w:spacing w:val="-12"/>
        </w:rPr>
        <w:t xml:space="preserve"> </w:t>
      </w:r>
      <w:r w:rsidRPr="00EB1402">
        <w:rPr>
          <w:rFonts w:ascii="Palentino" w:hAnsi="Palentino"/>
        </w:rPr>
        <w:t>faktor</w:t>
      </w:r>
      <w:r w:rsidRPr="00EB1402">
        <w:rPr>
          <w:rFonts w:ascii="Palentino" w:hAnsi="Palentino"/>
          <w:spacing w:val="-11"/>
        </w:rPr>
        <w:t xml:space="preserve"> </w:t>
      </w:r>
      <w:r w:rsidRPr="00EB1402">
        <w:rPr>
          <w:rFonts w:ascii="Palentino" w:hAnsi="Palentino"/>
        </w:rPr>
        <w:t>yang berpengaruh terhadap kinerja guru.</w:t>
      </w:r>
      <w:proofErr w:type="gramEnd"/>
      <w:r w:rsidRPr="00EB1402">
        <w:rPr>
          <w:rFonts w:ascii="Palentino" w:hAnsi="Palentino"/>
        </w:rPr>
        <w:t xml:space="preserve"> </w:t>
      </w:r>
      <w:proofErr w:type="gramStart"/>
      <w:r w:rsidRPr="00EB1402">
        <w:rPr>
          <w:rFonts w:ascii="Palentino" w:hAnsi="Palentino"/>
        </w:rPr>
        <w:t>Dalam penelitian ini hal tersebut terbukti dengan nilai R square sebesar 0,867.</w:t>
      </w:r>
      <w:proofErr w:type="gramEnd"/>
      <w:r w:rsidRPr="00EB1402">
        <w:rPr>
          <w:rFonts w:ascii="Palentino" w:hAnsi="Palentino"/>
        </w:rPr>
        <w:t xml:space="preserve"> Sehingga dapat dikatakan bahwa dalam penelitian ini supervisi akademik dan motivasi berprestasi memberikan pengaruh sebesar 86</w:t>
      </w:r>
      <w:proofErr w:type="gramStart"/>
      <w:r w:rsidRPr="00EB1402">
        <w:rPr>
          <w:rFonts w:ascii="Palentino" w:hAnsi="Palentino"/>
        </w:rPr>
        <w:t>,7</w:t>
      </w:r>
      <w:proofErr w:type="gramEnd"/>
      <w:r w:rsidRPr="00EB1402">
        <w:rPr>
          <w:rFonts w:ascii="Palentino" w:hAnsi="Palentino"/>
        </w:rPr>
        <w:t xml:space="preserve">% terhadap kinerja guru. </w:t>
      </w:r>
      <w:proofErr w:type="gramStart"/>
      <w:r w:rsidRPr="00EB1402">
        <w:rPr>
          <w:rFonts w:ascii="Palentino" w:hAnsi="Palentino"/>
        </w:rPr>
        <w:t>Pengaruh tersebut terlihat sangat besar sehingga kedua faktor ini perlu mendapat perhatian khusus.</w:t>
      </w:r>
      <w:proofErr w:type="gramEnd"/>
      <w:r w:rsidRPr="00EB1402">
        <w:rPr>
          <w:rFonts w:ascii="Palentino" w:hAnsi="Palentino"/>
        </w:rPr>
        <w:t xml:space="preserve"> Selain dari kedua faktor tersebut, masih banyak faktor lain yang berpengaruh terhadap kinerja</w:t>
      </w:r>
      <w:r w:rsidRPr="00EB1402">
        <w:rPr>
          <w:rFonts w:ascii="Palentino" w:hAnsi="Palentino"/>
          <w:spacing w:val="-6"/>
        </w:rPr>
        <w:t xml:space="preserve"> </w:t>
      </w:r>
      <w:r w:rsidRPr="00EB1402">
        <w:rPr>
          <w:rFonts w:ascii="Palentino" w:hAnsi="Palentino"/>
        </w:rPr>
        <w:t>guru.</w:t>
      </w:r>
      <w:r w:rsidR="00453DE3">
        <w:rPr>
          <w:rFonts w:ascii="Palentino" w:hAnsi="Palentino"/>
        </w:rPr>
        <w:t xml:space="preserve"> </w:t>
      </w:r>
      <w:proofErr w:type="gramStart"/>
      <w:r w:rsidRPr="00EB1402">
        <w:rPr>
          <w:rFonts w:ascii="Palentino" w:hAnsi="Palentino"/>
        </w:rPr>
        <w:t>Anis</w:t>
      </w:r>
      <w:r w:rsidRPr="00EB1402">
        <w:rPr>
          <w:rFonts w:ascii="Palentino" w:hAnsi="Palentino"/>
          <w:spacing w:val="-19"/>
        </w:rPr>
        <w:t xml:space="preserve"> </w:t>
      </w:r>
      <w:r w:rsidRPr="00EB1402">
        <w:rPr>
          <w:rFonts w:ascii="Palentino" w:hAnsi="Palentino"/>
        </w:rPr>
        <w:t>(2016)</w:t>
      </w:r>
      <w:r w:rsidRPr="00EB1402">
        <w:rPr>
          <w:rFonts w:ascii="Palentino" w:hAnsi="Palentino"/>
          <w:spacing w:val="-13"/>
        </w:rPr>
        <w:t xml:space="preserve"> </w:t>
      </w:r>
      <w:r w:rsidRPr="00EB1402">
        <w:rPr>
          <w:rFonts w:ascii="Palentino" w:hAnsi="Palentino"/>
        </w:rPr>
        <w:t>mengemukakan</w:t>
      </w:r>
      <w:r w:rsidRPr="00EB1402">
        <w:rPr>
          <w:rFonts w:ascii="Palentino" w:hAnsi="Palentino"/>
          <w:spacing w:val="-13"/>
        </w:rPr>
        <w:t xml:space="preserve"> </w:t>
      </w:r>
      <w:r w:rsidRPr="00EB1402">
        <w:rPr>
          <w:rFonts w:ascii="Palentino" w:hAnsi="Palentino"/>
        </w:rPr>
        <w:t>bahwa</w:t>
      </w:r>
      <w:r w:rsidRPr="00EB1402">
        <w:rPr>
          <w:rFonts w:ascii="Palentino" w:hAnsi="Palentino"/>
          <w:spacing w:val="-14"/>
        </w:rPr>
        <w:t xml:space="preserve"> </w:t>
      </w:r>
      <w:r w:rsidRPr="00EB1402">
        <w:rPr>
          <w:rFonts w:ascii="Palentino" w:hAnsi="Palentino"/>
        </w:rPr>
        <w:t>supervisi</w:t>
      </w:r>
      <w:r w:rsidRPr="00EB1402">
        <w:rPr>
          <w:rFonts w:ascii="Palentino" w:hAnsi="Palentino"/>
          <w:spacing w:val="-15"/>
        </w:rPr>
        <w:t xml:space="preserve"> </w:t>
      </w:r>
      <w:r w:rsidRPr="00EB1402">
        <w:rPr>
          <w:rFonts w:ascii="Palentino" w:hAnsi="Palentino"/>
        </w:rPr>
        <w:t>akademik</w:t>
      </w:r>
      <w:r w:rsidRPr="00EB1402">
        <w:rPr>
          <w:rFonts w:ascii="Palentino" w:hAnsi="Palentino"/>
          <w:spacing w:val="-14"/>
        </w:rPr>
        <w:t xml:space="preserve"> </w:t>
      </w:r>
      <w:r w:rsidRPr="00EB1402">
        <w:rPr>
          <w:rFonts w:ascii="Palentino" w:hAnsi="Palentino"/>
        </w:rPr>
        <w:t>dan</w:t>
      </w:r>
      <w:r w:rsidRPr="00EB1402">
        <w:rPr>
          <w:rFonts w:ascii="Palentino" w:hAnsi="Palentino"/>
          <w:spacing w:val="-18"/>
        </w:rPr>
        <w:t xml:space="preserve"> </w:t>
      </w:r>
      <w:r w:rsidRPr="00EB1402">
        <w:rPr>
          <w:rFonts w:ascii="Palentino" w:hAnsi="Palentino"/>
        </w:rPr>
        <w:t>motivasi berprestasi</w:t>
      </w:r>
      <w:r w:rsidRPr="00EB1402">
        <w:rPr>
          <w:rFonts w:ascii="Palentino" w:hAnsi="Palentino"/>
          <w:spacing w:val="-11"/>
        </w:rPr>
        <w:t xml:space="preserve"> </w:t>
      </w:r>
      <w:r w:rsidRPr="00EB1402">
        <w:rPr>
          <w:rFonts w:ascii="Palentino" w:hAnsi="Palentino"/>
        </w:rPr>
        <w:t>berpengaruh</w:t>
      </w:r>
      <w:r w:rsidRPr="00EB1402">
        <w:rPr>
          <w:rFonts w:ascii="Palentino" w:hAnsi="Palentino"/>
          <w:spacing w:val="-14"/>
        </w:rPr>
        <w:t xml:space="preserve"> </w:t>
      </w:r>
      <w:r w:rsidRPr="00EB1402">
        <w:rPr>
          <w:rFonts w:ascii="Palentino" w:hAnsi="Palentino"/>
        </w:rPr>
        <w:t>terhadap</w:t>
      </w:r>
      <w:r w:rsidRPr="00EB1402">
        <w:rPr>
          <w:rFonts w:ascii="Palentino" w:hAnsi="Palentino"/>
          <w:spacing w:val="-14"/>
        </w:rPr>
        <w:t xml:space="preserve"> </w:t>
      </w:r>
      <w:r w:rsidRPr="00EB1402">
        <w:rPr>
          <w:rFonts w:ascii="Palentino" w:hAnsi="Palentino"/>
        </w:rPr>
        <w:t>kinerja</w:t>
      </w:r>
      <w:r w:rsidRPr="00EB1402">
        <w:rPr>
          <w:rFonts w:ascii="Palentino" w:hAnsi="Palentino"/>
          <w:spacing w:val="-14"/>
        </w:rPr>
        <w:t xml:space="preserve"> </w:t>
      </w:r>
      <w:r w:rsidRPr="00EB1402">
        <w:rPr>
          <w:rFonts w:ascii="Palentino" w:hAnsi="Palentino"/>
        </w:rPr>
        <w:t>guru.</w:t>
      </w:r>
      <w:proofErr w:type="gramEnd"/>
      <w:r w:rsidRPr="00EB1402">
        <w:rPr>
          <w:rFonts w:ascii="Palentino" w:hAnsi="Palentino"/>
          <w:spacing w:val="-14"/>
        </w:rPr>
        <w:t xml:space="preserve"> </w:t>
      </w:r>
      <w:r w:rsidRPr="00EB1402">
        <w:rPr>
          <w:rFonts w:ascii="Palentino" w:hAnsi="Palentino"/>
        </w:rPr>
        <w:t>Hal</w:t>
      </w:r>
      <w:r w:rsidRPr="00EB1402">
        <w:rPr>
          <w:rFonts w:ascii="Palentino" w:hAnsi="Palentino"/>
          <w:spacing w:val="-11"/>
        </w:rPr>
        <w:t xml:space="preserve"> </w:t>
      </w:r>
      <w:r w:rsidRPr="00EB1402">
        <w:rPr>
          <w:rFonts w:ascii="Palentino" w:hAnsi="Palentino"/>
        </w:rPr>
        <w:t>tersebut</w:t>
      </w:r>
      <w:r w:rsidRPr="00EB1402">
        <w:rPr>
          <w:rFonts w:ascii="Palentino" w:hAnsi="Palentino"/>
          <w:spacing w:val="-14"/>
        </w:rPr>
        <w:t xml:space="preserve"> </w:t>
      </w:r>
      <w:r w:rsidRPr="00EB1402">
        <w:rPr>
          <w:rFonts w:ascii="Palentino" w:hAnsi="Palentino"/>
        </w:rPr>
        <w:t>sesuai</w:t>
      </w:r>
      <w:r w:rsidRPr="00EB1402">
        <w:rPr>
          <w:rFonts w:ascii="Palentino" w:hAnsi="Palentino"/>
          <w:spacing w:val="-11"/>
        </w:rPr>
        <w:t xml:space="preserve"> </w:t>
      </w:r>
      <w:r w:rsidRPr="00EB1402">
        <w:rPr>
          <w:rFonts w:ascii="Palentino" w:hAnsi="Palentino"/>
        </w:rPr>
        <w:t>dengan hasil penelitian yang menunjukkan 57</w:t>
      </w:r>
      <w:proofErr w:type="gramStart"/>
      <w:r w:rsidRPr="00EB1402">
        <w:rPr>
          <w:rFonts w:ascii="Palentino" w:hAnsi="Palentino"/>
        </w:rPr>
        <w:t>,8</w:t>
      </w:r>
      <w:proofErr w:type="gramEnd"/>
      <w:r w:rsidRPr="00EB1402">
        <w:rPr>
          <w:rFonts w:ascii="Palentino" w:hAnsi="Palentino"/>
        </w:rPr>
        <w:t xml:space="preserve">% kinerja guru dipengaruhi oleh supervisi akademik dan motivasi berprestasi. Supervisi akademik dapat meningkatkan kinerja guru, begitupun dengan motivasi berprestasi yang tentunya juga </w:t>
      </w:r>
      <w:proofErr w:type="gramStart"/>
      <w:r w:rsidRPr="00EB1402">
        <w:rPr>
          <w:rFonts w:ascii="Palentino" w:hAnsi="Palentino"/>
        </w:rPr>
        <w:t>akan</w:t>
      </w:r>
      <w:proofErr w:type="gramEnd"/>
      <w:r w:rsidRPr="00EB1402">
        <w:rPr>
          <w:rFonts w:ascii="Palentino" w:hAnsi="Palentino"/>
        </w:rPr>
        <w:t xml:space="preserve"> meningkatkan kinerja guru dan membuat proses pembelajaran </w:t>
      </w:r>
      <w:r w:rsidRPr="00EB1402">
        <w:rPr>
          <w:rFonts w:ascii="Palentino" w:hAnsi="Palentino"/>
        </w:rPr>
        <w:lastRenderedPageBreak/>
        <w:t>dapat meningkat begitupula dengan hasil belajar</w:t>
      </w:r>
      <w:r w:rsidRPr="00EB1402">
        <w:rPr>
          <w:rFonts w:ascii="Palentino" w:hAnsi="Palentino"/>
          <w:spacing w:val="-14"/>
        </w:rPr>
        <w:t xml:space="preserve"> </w:t>
      </w:r>
      <w:r w:rsidRPr="00EB1402">
        <w:rPr>
          <w:rFonts w:ascii="Palentino" w:hAnsi="Palentino"/>
        </w:rPr>
        <w:t>siswa.</w:t>
      </w:r>
    </w:p>
    <w:p w:rsidR="005320BD" w:rsidRPr="00D27823" w:rsidRDefault="005320BD" w:rsidP="00D27823">
      <w:pPr>
        <w:pStyle w:val="BodyText"/>
        <w:spacing w:line="276" w:lineRule="auto"/>
        <w:ind w:left="0" w:right="153" w:firstLine="720"/>
        <w:jc w:val="both"/>
        <w:rPr>
          <w:rFonts w:ascii="Palentino" w:hAnsi="Palentino"/>
        </w:rPr>
      </w:pPr>
    </w:p>
    <w:p w:rsidR="001D22F2" w:rsidRPr="006836C2" w:rsidRDefault="001D22F2" w:rsidP="00673E89">
      <w:pPr>
        <w:widowControl w:val="0"/>
        <w:autoSpaceDE w:val="0"/>
        <w:autoSpaceDN w:val="0"/>
        <w:adjustRightInd w:val="0"/>
        <w:spacing w:after="0" w:line="276" w:lineRule="auto"/>
        <w:jc w:val="both"/>
        <w:rPr>
          <w:rFonts w:ascii="Palentino" w:hAnsi="Palentino"/>
          <w:b/>
          <w:bCs/>
          <w:spacing w:val="-3"/>
          <w:sz w:val="24"/>
          <w:szCs w:val="24"/>
        </w:rPr>
      </w:pPr>
      <w:r w:rsidRPr="006836C2">
        <w:rPr>
          <w:rFonts w:ascii="Palentino" w:hAnsi="Palentino"/>
          <w:b/>
          <w:bCs/>
          <w:spacing w:val="-3"/>
          <w:sz w:val="24"/>
          <w:szCs w:val="24"/>
        </w:rPr>
        <w:t>KESIMPULAN</w:t>
      </w:r>
    </w:p>
    <w:p w:rsidR="00466015" w:rsidRDefault="00466015" w:rsidP="00DD36FF">
      <w:pPr>
        <w:widowControl w:val="0"/>
        <w:tabs>
          <w:tab w:val="left" w:pos="1014"/>
        </w:tabs>
        <w:autoSpaceDE w:val="0"/>
        <w:autoSpaceDN w:val="0"/>
        <w:spacing w:after="0" w:line="276" w:lineRule="auto"/>
        <w:ind w:right="115" w:firstLine="720"/>
        <w:jc w:val="both"/>
        <w:rPr>
          <w:rFonts w:ascii="Palentino" w:hAnsi="Palentino"/>
          <w:sz w:val="24"/>
          <w:szCs w:val="24"/>
        </w:rPr>
      </w:pPr>
      <w:proofErr w:type="gramStart"/>
      <w:r w:rsidRPr="00466015">
        <w:rPr>
          <w:rFonts w:ascii="Palentino" w:hAnsi="Palentino"/>
          <w:sz w:val="24"/>
          <w:szCs w:val="24"/>
        </w:rPr>
        <w:t>Data yang dikumpulkan dari analisis me</w:t>
      </w:r>
      <w:r w:rsidR="00BD7877">
        <w:rPr>
          <w:rFonts w:ascii="Palentino" w:hAnsi="Palentino"/>
          <w:sz w:val="24"/>
          <w:szCs w:val="24"/>
        </w:rPr>
        <w:t xml:space="preserve">nghasilkan sejumlah kesimpulan </w:t>
      </w:r>
      <w:r w:rsidRPr="00466015">
        <w:rPr>
          <w:rFonts w:ascii="Palentino" w:hAnsi="Palentino"/>
          <w:sz w:val="24"/>
          <w:szCs w:val="24"/>
        </w:rPr>
        <w:t>yang merupakan jawaban atas pertanyaan yang diajukan dalam rumusan masalah.</w:t>
      </w:r>
      <w:proofErr w:type="gramEnd"/>
      <w:r w:rsidRPr="00466015">
        <w:rPr>
          <w:rFonts w:ascii="Palentino" w:hAnsi="Palentino"/>
          <w:sz w:val="24"/>
          <w:szCs w:val="24"/>
        </w:rPr>
        <w:t xml:space="preserve"> </w:t>
      </w:r>
      <w:proofErr w:type="gramStart"/>
      <w:r w:rsidRPr="00466015">
        <w:rPr>
          <w:rFonts w:ascii="Palentino" w:hAnsi="Palentino"/>
          <w:sz w:val="24"/>
          <w:szCs w:val="24"/>
        </w:rPr>
        <w:t xml:space="preserve">Supervisi akademik berpengaruh positif dan signifikan terhadap kinerja guru di SMP Negeri </w:t>
      </w:r>
      <w:r w:rsidR="00A1796A">
        <w:rPr>
          <w:rFonts w:ascii="Palentino" w:hAnsi="Palentino"/>
          <w:sz w:val="24"/>
          <w:szCs w:val="24"/>
        </w:rPr>
        <w:t>Se-</w:t>
      </w:r>
      <w:r w:rsidRPr="00466015">
        <w:rPr>
          <w:rFonts w:ascii="Palentino" w:hAnsi="Palentino"/>
          <w:sz w:val="24"/>
          <w:szCs w:val="24"/>
        </w:rPr>
        <w:t>Kecamatan Liukang Tangaya.</w:t>
      </w:r>
      <w:proofErr w:type="gramEnd"/>
      <w:r w:rsidRPr="00466015">
        <w:rPr>
          <w:rFonts w:ascii="Palentino" w:hAnsi="Palentino"/>
          <w:sz w:val="24"/>
          <w:szCs w:val="24"/>
        </w:rPr>
        <w:t xml:space="preserve"> </w:t>
      </w:r>
      <w:proofErr w:type="gramStart"/>
      <w:r w:rsidRPr="00466015">
        <w:rPr>
          <w:rFonts w:ascii="Palentino" w:hAnsi="Palentino"/>
          <w:sz w:val="24"/>
          <w:szCs w:val="24"/>
        </w:rPr>
        <w:t xml:space="preserve">Motivasi berprestasi berpengaruh positif dan signifikan terhadap kinerja guru di SMP Negeri </w:t>
      </w:r>
      <w:r w:rsidR="00A1796A">
        <w:rPr>
          <w:rFonts w:ascii="Palentino" w:hAnsi="Palentino"/>
          <w:sz w:val="24"/>
          <w:szCs w:val="24"/>
        </w:rPr>
        <w:t>Se-</w:t>
      </w:r>
      <w:r w:rsidRPr="00466015">
        <w:rPr>
          <w:rFonts w:ascii="Palentino" w:hAnsi="Palentino"/>
          <w:sz w:val="24"/>
          <w:szCs w:val="24"/>
        </w:rPr>
        <w:t>Kecamatan Liukang Tangaya.</w:t>
      </w:r>
      <w:proofErr w:type="gramEnd"/>
      <w:r w:rsidRPr="00466015">
        <w:rPr>
          <w:rFonts w:ascii="Palentino" w:hAnsi="Palentino"/>
          <w:sz w:val="24"/>
          <w:szCs w:val="24"/>
        </w:rPr>
        <w:t xml:space="preserve"> </w:t>
      </w:r>
      <w:proofErr w:type="gramStart"/>
      <w:r w:rsidRPr="00466015">
        <w:rPr>
          <w:rFonts w:ascii="Palentino" w:hAnsi="Palentino"/>
          <w:sz w:val="24"/>
          <w:szCs w:val="24"/>
        </w:rPr>
        <w:t xml:space="preserve">Supervisi akademik dan motivasi berprestasi berpengaruh positif dan signifikan terhadap kinerja guru di SMP Negeri </w:t>
      </w:r>
      <w:r w:rsidR="00A1796A">
        <w:rPr>
          <w:rFonts w:ascii="Palentino" w:hAnsi="Palentino"/>
          <w:sz w:val="24"/>
          <w:szCs w:val="24"/>
        </w:rPr>
        <w:t>se-</w:t>
      </w:r>
      <w:r w:rsidRPr="00466015">
        <w:rPr>
          <w:rFonts w:ascii="Palentino" w:hAnsi="Palentino"/>
          <w:sz w:val="24"/>
          <w:szCs w:val="24"/>
        </w:rPr>
        <w:t>Kecamatan Liukang Tangaya.</w:t>
      </w:r>
      <w:proofErr w:type="gramEnd"/>
    </w:p>
    <w:p w:rsidR="005356CF" w:rsidRDefault="00466015" w:rsidP="00DD36FF">
      <w:pPr>
        <w:widowControl w:val="0"/>
        <w:tabs>
          <w:tab w:val="left" w:pos="1014"/>
        </w:tabs>
        <w:autoSpaceDE w:val="0"/>
        <w:autoSpaceDN w:val="0"/>
        <w:spacing w:after="0" w:line="276" w:lineRule="auto"/>
        <w:ind w:right="115" w:firstLine="720"/>
        <w:jc w:val="both"/>
        <w:rPr>
          <w:rFonts w:ascii="Palentino" w:hAnsi="Palentino"/>
          <w:sz w:val="24"/>
          <w:szCs w:val="24"/>
        </w:rPr>
      </w:pPr>
      <w:proofErr w:type="gramStart"/>
      <w:r w:rsidRPr="00466015">
        <w:rPr>
          <w:rFonts w:ascii="Palentino" w:hAnsi="Palentino"/>
          <w:sz w:val="24"/>
          <w:szCs w:val="24"/>
        </w:rPr>
        <w:t>Saran dibuat berdasarkan temuan dan kesimpulan analisis.</w:t>
      </w:r>
      <w:proofErr w:type="gramEnd"/>
      <w:r w:rsidRPr="00466015">
        <w:rPr>
          <w:rFonts w:ascii="Palentino" w:hAnsi="Palentino"/>
          <w:sz w:val="24"/>
          <w:szCs w:val="24"/>
        </w:rPr>
        <w:t xml:space="preserve"> </w:t>
      </w:r>
      <w:proofErr w:type="gramStart"/>
      <w:r w:rsidRPr="00466015">
        <w:rPr>
          <w:rFonts w:ascii="Palentino" w:hAnsi="Palentino"/>
          <w:sz w:val="24"/>
          <w:szCs w:val="24"/>
        </w:rPr>
        <w:t>Banyak hal yang perlu dibenahi dalam rangka meningkatkan kinerja guru, antara lain kedisiplinan, lingkungan, motivasi, interaksi sosial, dan banyak faktor lainnya.</w:t>
      </w:r>
      <w:proofErr w:type="gramEnd"/>
      <w:r w:rsidRPr="00466015">
        <w:rPr>
          <w:rFonts w:ascii="Palentino" w:hAnsi="Palentino"/>
          <w:sz w:val="24"/>
          <w:szCs w:val="24"/>
        </w:rPr>
        <w:t xml:space="preserve"> </w:t>
      </w:r>
      <w:proofErr w:type="gramStart"/>
      <w:r w:rsidRPr="00466015">
        <w:rPr>
          <w:rFonts w:ascii="Palentino" w:hAnsi="Palentino"/>
          <w:sz w:val="24"/>
          <w:szCs w:val="24"/>
        </w:rPr>
        <w:t>Namun dalam penelitian ini faktor supervisi akademik dan motivasi berprestasi guru perlu mendapat perhatian khusus.</w:t>
      </w:r>
      <w:proofErr w:type="gramEnd"/>
      <w:r w:rsidRPr="00466015">
        <w:rPr>
          <w:rFonts w:ascii="Palentino" w:hAnsi="Palentino"/>
          <w:sz w:val="24"/>
          <w:szCs w:val="24"/>
        </w:rPr>
        <w:t xml:space="preserve"> </w:t>
      </w:r>
      <w:proofErr w:type="gramStart"/>
      <w:r w:rsidRPr="00466015">
        <w:rPr>
          <w:rFonts w:ascii="Palentino" w:hAnsi="Palentino"/>
          <w:sz w:val="24"/>
          <w:szCs w:val="24"/>
        </w:rPr>
        <w:t>Pengawas, kepala sekolah, dan guru diharapkan mendapatkan pengetahuan di bidang supervi</w:t>
      </w:r>
      <w:r w:rsidR="00A1796A">
        <w:rPr>
          <w:rFonts w:ascii="Palentino" w:hAnsi="Palentino"/>
          <w:sz w:val="24"/>
          <w:szCs w:val="24"/>
        </w:rPr>
        <w:t>si akademik, motivasi berprestasi</w:t>
      </w:r>
      <w:r w:rsidRPr="00466015">
        <w:rPr>
          <w:rFonts w:ascii="Palentino" w:hAnsi="Palentino"/>
          <w:sz w:val="24"/>
          <w:szCs w:val="24"/>
        </w:rPr>
        <w:t>, dan kinerja guru.</w:t>
      </w:r>
      <w:proofErr w:type="gramEnd"/>
      <w:r w:rsidRPr="00466015">
        <w:rPr>
          <w:rFonts w:ascii="Palentino" w:hAnsi="Palentino"/>
          <w:sz w:val="24"/>
          <w:szCs w:val="24"/>
        </w:rPr>
        <w:t xml:space="preserve"> </w:t>
      </w:r>
    </w:p>
    <w:p w:rsidR="005356CF" w:rsidRDefault="005356CF" w:rsidP="005356CF">
      <w:pPr>
        <w:widowControl w:val="0"/>
        <w:tabs>
          <w:tab w:val="left" w:pos="1014"/>
        </w:tabs>
        <w:autoSpaceDE w:val="0"/>
        <w:autoSpaceDN w:val="0"/>
        <w:spacing w:after="0" w:line="276" w:lineRule="auto"/>
        <w:ind w:right="115" w:firstLine="720"/>
        <w:jc w:val="both"/>
        <w:rPr>
          <w:rFonts w:ascii="Palentino" w:hAnsi="Palentino"/>
          <w:sz w:val="24"/>
          <w:szCs w:val="24"/>
        </w:rPr>
      </w:pPr>
    </w:p>
    <w:p w:rsidR="001D22F2" w:rsidRPr="006836C2" w:rsidRDefault="001D22F2" w:rsidP="005356CF">
      <w:pPr>
        <w:tabs>
          <w:tab w:val="left" w:pos="6525"/>
        </w:tabs>
        <w:spacing w:after="0" w:line="276" w:lineRule="auto"/>
        <w:jc w:val="both"/>
        <w:rPr>
          <w:rFonts w:ascii="Palentino" w:hAnsi="Palentino"/>
          <w:b/>
          <w:bCs/>
          <w:sz w:val="24"/>
          <w:szCs w:val="24"/>
          <w:lang w:val="id-ID"/>
        </w:rPr>
      </w:pPr>
      <w:r w:rsidRPr="006836C2">
        <w:rPr>
          <w:rFonts w:ascii="Palentino" w:hAnsi="Palentino"/>
          <w:b/>
          <w:bCs/>
          <w:sz w:val="24"/>
          <w:szCs w:val="24"/>
          <w:lang w:val="id-ID"/>
        </w:rPr>
        <w:t>DAFTAR PUSTAKA</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Pr>
          <w:rFonts w:ascii="Palentino" w:hAnsi="Palentino" w:cs="Times New Roman"/>
          <w:sz w:val="24"/>
          <w:szCs w:val="24"/>
        </w:rPr>
        <w:fldChar w:fldCharType="begin" w:fldLock="1"/>
      </w:r>
      <w:r>
        <w:rPr>
          <w:rFonts w:ascii="Palentino" w:hAnsi="Palentino" w:cs="Times New Roman"/>
          <w:sz w:val="24"/>
          <w:szCs w:val="24"/>
        </w:rPr>
        <w:instrText xml:space="preserve">ADDIN Mendeley Bibliography CSL_BIBLIOGRAPHY </w:instrText>
      </w:r>
      <w:r>
        <w:rPr>
          <w:rFonts w:ascii="Palentino" w:hAnsi="Palentino" w:cs="Times New Roman"/>
          <w:sz w:val="24"/>
          <w:szCs w:val="24"/>
        </w:rPr>
        <w:fldChar w:fldCharType="separate"/>
      </w:r>
      <w:r w:rsidRPr="00627767">
        <w:rPr>
          <w:rFonts w:ascii="Palentino" w:hAnsi="Palentino" w:cs="Times New Roman"/>
          <w:noProof/>
          <w:sz w:val="24"/>
          <w:szCs w:val="24"/>
        </w:rPr>
        <w:t xml:space="preserve">Candra, A., Sabandi, A., Syahril, S., &amp; Zikri, A. (2020). Kontribusi Kepemimpinan Kepala Sekolah dan Insentif terhadap Motivasi Berprestasi Guru. </w:t>
      </w:r>
      <w:r w:rsidRPr="00627767">
        <w:rPr>
          <w:rFonts w:ascii="Palentino" w:hAnsi="Palentino" w:cs="Times New Roman"/>
          <w:i/>
          <w:iCs/>
          <w:noProof/>
          <w:sz w:val="24"/>
          <w:szCs w:val="24"/>
        </w:rPr>
        <w:t>Jurnal Basicedu</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4</w:t>
      </w:r>
      <w:r w:rsidRPr="00627767">
        <w:rPr>
          <w:rFonts w:ascii="Palentino" w:hAnsi="Palentino" w:cs="Times New Roman"/>
          <w:noProof/>
          <w:sz w:val="24"/>
          <w:szCs w:val="24"/>
        </w:rPr>
        <w:t>(3), 690–695. https://doi.org/10.31004/basicedu.v4i3.379</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Hardono, H., Haryono, H., &amp; Yusuf, A. (2017). Kepemimpinan Kepala Sekolah, Supervisi Akademik, dan Motivasi Kerja dalam Meningkatkan Kinerja Guru. </w:t>
      </w:r>
      <w:r w:rsidRPr="00627767">
        <w:rPr>
          <w:rFonts w:ascii="Palentino" w:hAnsi="Palentino" w:cs="Times New Roman"/>
          <w:i/>
          <w:iCs/>
          <w:noProof/>
          <w:sz w:val="24"/>
          <w:szCs w:val="24"/>
        </w:rPr>
        <w:t>Educational Management Journal</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6</w:t>
      </w:r>
      <w:r w:rsidRPr="00627767">
        <w:rPr>
          <w:rFonts w:ascii="Palentino" w:hAnsi="Palentino" w:cs="Times New Roman"/>
          <w:noProof/>
          <w:sz w:val="24"/>
          <w:szCs w:val="24"/>
        </w:rPr>
        <w:t>(1), 26–33. http://journal.unnes.ac.id/sju/index.php/eduman</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Khoeriyah, S. (2015). Pengaruh Supervisi Akademik Terhadap Kinerja Guru Smp It Yaspida Sukabumi. </w:t>
      </w:r>
      <w:r w:rsidRPr="00627767">
        <w:rPr>
          <w:rFonts w:ascii="Palentino" w:hAnsi="Palentino" w:cs="Times New Roman"/>
          <w:i/>
          <w:iCs/>
          <w:noProof/>
          <w:sz w:val="24"/>
          <w:szCs w:val="24"/>
        </w:rPr>
        <w:t>Ta’dibi</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5</w:t>
      </w:r>
      <w:r w:rsidRPr="00627767">
        <w:rPr>
          <w:rFonts w:ascii="Palentino" w:hAnsi="Palentino" w:cs="Times New Roman"/>
          <w:noProof/>
          <w:sz w:val="24"/>
          <w:szCs w:val="24"/>
        </w:rPr>
        <w:t>(2), 34–38.</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Manik, E., &amp; Bustomi, K. (2011). </w:t>
      </w:r>
      <w:r w:rsidRPr="00627767">
        <w:rPr>
          <w:rFonts w:ascii="Palentino" w:hAnsi="Palentino" w:cs="Times New Roman"/>
          <w:i/>
          <w:iCs/>
          <w:noProof/>
          <w:sz w:val="24"/>
          <w:szCs w:val="24"/>
        </w:rPr>
        <w:t>BUDAYA ORGANISASI DAN MOTIVASI KERJA TERHADAP KINERJA GURU PADA SMP NEGERI 3 RANCAEKEK</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5</w:t>
      </w:r>
      <w:r w:rsidRPr="00627767">
        <w:rPr>
          <w:rFonts w:ascii="Palentino" w:hAnsi="Palentino" w:cs="Times New Roman"/>
          <w:noProof/>
          <w:sz w:val="24"/>
          <w:szCs w:val="24"/>
        </w:rPr>
        <w:t>(2), 97–107.</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Ramadhan, A. (2017). Pengaruh Pelaksanaan Supervisi Akademik Pengawas Sekolah Dan Supervisi Kepala Sekolah Terhadap Kinerja Guru SMK Negeri Di Kabupaten Majene. </w:t>
      </w:r>
      <w:r w:rsidRPr="00627767">
        <w:rPr>
          <w:rFonts w:ascii="Palentino" w:hAnsi="Palentino" w:cs="Times New Roman"/>
          <w:i/>
          <w:iCs/>
          <w:noProof/>
          <w:sz w:val="24"/>
          <w:szCs w:val="24"/>
        </w:rPr>
        <w:t>Journal of Educational Science and Technology (EST)</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3</w:t>
      </w:r>
      <w:r w:rsidRPr="00627767">
        <w:rPr>
          <w:rFonts w:ascii="Palentino" w:hAnsi="Palentino" w:cs="Times New Roman"/>
          <w:noProof/>
          <w:sz w:val="24"/>
          <w:szCs w:val="24"/>
        </w:rPr>
        <w:t>(2), 136. https://doi.org/10.26858/est.v3i2.3579</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Rizal, A. S. (2019). Pengaruh Motivasi Kerja Dan Kedisiplinan Terhadap Kinerja Guru Smp. </w:t>
      </w:r>
      <w:r w:rsidRPr="00627767">
        <w:rPr>
          <w:rFonts w:ascii="Palentino" w:hAnsi="Palentino" w:cs="Times New Roman"/>
          <w:i/>
          <w:iCs/>
          <w:noProof/>
          <w:sz w:val="24"/>
          <w:szCs w:val="24"/>
        </w:rPr>
        <w:t>Jurnal Ulul Albab</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23</w:t>
      </w:r>
      <w:r w:rsidRPr="00627767">
        <w:rPr>
          <w:rFonts w:ascii="Palentino" w:hAnsi="Palentino" w:cs="Times New Roman"/>
          <w:noProof/>
          <w:sz w:val="24"/>
          <w:szCs w:val="24"/>
        </w:rPr>
        <w:t>(1), 15. https://doi.org/10.31764/jua.v23i1.658</w:t>
      </w:r>
    </w:p>
    <w:p w:rsidR="00627767" w:rsidRP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Suhayati, I. (2013). Supervisi Akademik Kepala Sekolah, Budaya Sekolah Dan Kinerja </w:t>
      </w:r>
      <w:r w:rsidRPr="00627767">
        <w:rPr>
          <w:rFonts w:ascii="Palentino" w:hAnsi="Palentino" w:cs="Times New Roman"/>
          <w:noProof/>
          <w:sz w:val="24"/>
          <w:szCs w:val="24"/>
        </w:rPr>
        <w:lastRenderedPageBreak/>
        <w:t xml:space="preserve">Mengajar Guru. </w:t>
      </w:r>
      <w:r w:rsidRPr="00627767">
        <w:rPr>
          <w:rFonts w:ascii="Palentino" w:hAnsi="Palentino" w:cs="Times New Roman"/>
          <w:i/>
          <w:iCs/>
          <w:noProof/>
          <w:sz w:val="24"/>
          <w:szCs w:val="24"/>
        </w:rPr>
        <w:t>Jurnal Administrasi Pendidikan UPI</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17</w:t>
      </w:r>
      <w:r w:rsidRPr="00627767">
        <w:rPr>
          <w:rFonts w:ascii="Palentino" w:hAnsi="Palentino" w:cs="Times New Roman"/>
          <w:noProof/>
          <w:sz w:val="24"/>
          <w:szCs w:val="24"/>
        </w:rPr>
        <w:t>(1), 86–95. https://doi.org/10.17509/jap.v17i1.6435</w:t>
      </w:r>
    </w:p>
    <w:p w:rsidR="00627767" w:rsidRDefault="00627767" w:rsidP="00604529">
      <w:pPr>
        <w:widowControl w:val="0"/>
        <w:autoSpaceDE w:val="0"/>
        <w:autoSpaceDN w:val="0"/>
        <w:adjustRightInd w:val="0"/>
        <w:spacing w:before="240" w:line="276" w:lineRule="auto"/>
        <w:ind w:left="480" w:hanging="480"/>
        <w:jc w:val="both"/>
        <w:rPr>
          <w:rFonts w:ascii="Palentino" w:hAnsi="Palentino" w:cs="Times New Roman"/>
          <w:noProof/>
          <w:sz w:val="24"/>
          <w:szCs w:val="24"/>
        </w:rPr>
      </w:pPr>
      <w:r w:rsidRPr="00627767">
        <w:rPr>
          <w:rFonts w:ascii="Palentino" w:hAnsi="Palentino" w:cs="Times New Roman"/>
          <w:noProof/>
          <w:sz w:val="24"/>
          <w:szCs w:val="24"/>
        </w:rPr>
        <w:t xml:space="preserve">Wulandari, W., Azmi, S., Kurniati, N., &amp; Hikmah, N. (2021). Pengaruh Motivasi Berprestasi dan Persepsi Siswa Tentang Cara Guru Mengajar Terhadap Hasil Belajar Matematika Siswa. </w:t>
      </w:r>
      <w:r w:rsidRPr="00627767">
        <w:rPr>
          <w:rFonts w:ascii="Palentino" w:hAnsi="Palentino" w:cs="Times New Roman"/>
          <w:i/>
          <w:iCs/>
          <w:noProof/>
          <w:sz w:val="24"/>
          <w:szCs w:val="24"/>
        </w:rPr>
        <w:t>Griya Journal of Mathematics Education and Application</w:t>
      </w:r>
      <w:r w:rsidRPr="00627767">
        <w:rPr>
          <w:rFonts w:ascii="Palentino" w:hAnsi="Palentino" w:cs="Times New Roman"/>
          <w:noProof/>
          <w:sz w:val="24"/>
          <w:szCs w:val="24"/>
        </w:rPr>
        <w:t xml:space="preserve">, </w:t>
      </w:r>
      <w:r w:rsidRPr="00627767">
        <w:rPr>
          <w:rFonts w:ascii="Palentino" w:hAnsi="Palentino" w:cs="Times New Roman"/>
          <w:i/>
          <w:iCs/>
          <w:noProof/>
          <w:sz w:val="24"/>
          <w:szCs w:val="24"/>
        </w:rPr>
        <w:t>1</w:t>
      </w:r>
      <w:r w:rsidRPr="00627767">
        <w:rPr>
          <w:rFonts w:ascii="Palentino" w:hAnsi="Palentino" w:cs="Times New Roman"/>
          <w:noProof/>
          <w:sz w:val="24"/>
          <w:szCs w:val="24"/>
        </w:rPr>
        <w:t>(3), 455–466. https://doi.org/10.29303/griya.v1i3.86</w:t>
      </w:r>
    </w:p>
    <w:p w:rsidR="00604529" w:rsidRPr="00604529" w:rsidRDefault="005356CF" w:rsidP="00604529">
      <w:pPr>
        <w:spacing w:before="240" w:after="0" w:line="276" w:lineRule="auto"/>
        <w:ind w:left="540" w:right="118" w:hanging="540"/>
        <w:jc w:val="both"/>
        <w:rPr>
          <w:rFonts w:ascii="Palentino" w:hAnsi="Palentino"/>
          <w:i/>
          <w:sz w:val="24"/>
          <w:szCs w:val="24"/>
        </w:rPr>
      </w:pPr>
      <w:r w:rsidRPr="005356CF">
        <w:rPr>
          <w:rFonts w:ascii="Palentino" w:hAnsi="Palentino"/>
          <w:sz w:val="24"/>
          <w:szCs w:val="24"/>
        </w:rPr>
        <w:t xml:space="preserve">Purbasari, Margi. </w:t>
      </w:r>
      <w:r w:rsidR="00604529">
        <w:rPr>
          <w:rFonts w:ascii="Palentino" w:hAnsi="Palentino"/>
          <w:sz w:val="24"/>
          <w:szCs w:val="24"/>
        </w:rPr>
        <w:t>(</w:t>
      </w:r>
      <w:r w:rsidRPr="005356CF">
        <w:rPr>
          <w:rFonts w:ascii="Palentino" w:hAnsi="Palentino"/>
          <w:sz w:val="24"/>
          <w:szCs w:val="24"/>
        </w:rPr>
        <w:t>2015</w:t>
      </w:r>
      <w:r w:rsidR="00604529">
        <w:rPr>
          <w:rFonts w:ascii="Palentino" w:hAnsi="Palentino"/>
          <w:sz w:val="24"/>
          <w:szCs w:val="24"/>
        </w:rPr>
        <w:t>)</w:t>
      </w:r>
      <w:r w:rsidRPr="005356CF">
        <w:rPr>
          <w:rFonts w:ascii="Palentino" w:hAnsi="Palentino"/>
          <w:sz w:val="24"/>
          <w:szCs w:val="24"/>
        </w:rPr>
        <w:t xml:space="preserve">. </w:t>
      </w:r>
      <w:r w:rsidRPr="00604529">
        <w:rPr>
          <w:rFonts w:ascii="Palentino" w:hAnsi="Palentino"/>
          <w:sz w:val="24"/>
          <w:szCs w:val="24"/>
        </w:rPr>
        <w:t xml:space="preserve">Pengaruh supervisi Akademik terhadap Kinerja Guru </w:t>
      </w:r>
      <w:proofErr w:type="gramStart"/>
      <w:r w:rsidRPr="00604529">
        <w:rPr>
          <w:rFonts w:ascii="Palentino" w:hAnsi="Palentino"/>
          <w:sz w:val="24"/>
          <w:szCs w:val="24"/>
        </w:rPr>
        <w:t>dalam</w:t>
      </w:r>
      <w:proofErr w:type="gramEnd"/>
      <w:r w:rsidRPr="00604529">
        <w:rPr>
          <w:rFonts w:ascii="Palentino" w:hAnsi="Palentino"/>
          <w:sz w:val="24"/>
          <w:szCs w:val="24"/>
        </w:rPr>
        <w:t xml:space="preserve"> Pembelajaran di Sekolah Dasar Daerah Binaan I Kecamatan Pengadean Kabupaten Purbalingga.</w:t>
      </w:r>
      <w:r w:rsidRPr="005356CF">
        <w:rPr>
          <w:rFonts w:ascii="Palentino" w:hAnsi="Palentino"/>
          <w:i/>
          <w:sz w:val="24"/>
          <w:szCs w:val="24"/>
        </w:rPr>
        <w:t xml:space="preserve"> </w:t>
      </w:r>
      <w:proofErr w:type="gramStart"/>
      <w:r w:rsidRPr="00604529">
        <w:rPr>
          <w:rFonts w:ascii="Palentino" w:hAnsi="Palentino"/>
          <w:i/>
          <w:sz w:val="24"/>
          <w:szCs w:val="24"/>
        </w:rPr>
        <w:t>Skripsi.</w:t>
      </w:r>
      <w:proofErr w:type="gramEnd"/>
      <w:r w:rsidRPr="00604529">
        <w:rPr>
          <w:rFonts w:ascii="Palentino" w:hAnsi="Palentino"/>
          <w:i/>
          <w:sz w:val="24"/>
          <w:szCs w:val="24"/>
        </w:rPr>
        <w:t xml:space="preserve"> </w:t>
      </w:r>
      <w:proofErr w:type="gramStart"/>
      <w:r w:rsidRPr="00604529">
        <w:rPr>
          <w:rFonts w:ascii="Palentino" w:hAnsi="Palentino"/>
          <w:i/>
          <w:sz w:val="24"/>
          <w:szCs w:val="24"/>
        </w:rPr>
        <w:t>Universitas Negeri Semarang.</w:t>
      </w:r>
      <w:proofErr w:type="gramEnd"/>
    </w:p>
    <w:p w:rsidR="00604529" w:rsidRPr="00604529" w:rsidRDefault="005356CF" w:rsidP="00604529">
      <w:pPr>
        <w:spacing w:before="240" w:after="0" w:line="276" w:lineRule="auto"/>
        <w:ind w:left="540" w:right="118" w:hanging="540"/>
        <w:jc w:val="both"/>
        <w:rPr>
          <w:rFonts w:ascii="Palentino" w:hAnsi="Palentino"/>
          <w:i/>
          <w:sz w:val="24"/>
          <w:szCs w:val="24"/>
        </w:rPr>
      </w:pPr>
      <w:r w:rsidRPr="005356CF">
        <w:rPr>
          <w:rFonts w:ascii="Palentino" w:hAnsi="Palentino"/>
          <w:sz w:val="24"/>
          <w:szCs w:val="24"/>
        </w:rPr>
        <w:t xml:space="preserve">Nurhidayati, Dewi. </w:t>
      </w:r>
      <w:r w:rsidR="00604529">
        <w:rPr>
          <w:rFonts w:ascii="Palentino" w:hAnsi="Palentino"/>
          <w:sz w:val="24"/>
          <w:szCs w:val="24"/>
        </w:rPr>
        <w:t>(</w:t>
      </w:r>
      <w:r w:rsidRPr="005356CF">
        <w:rPr>
          <w:rFonts w:ascii="Palentino" w:hAnsi="Palentino"/>
          <w:sz w:val="24"/>
          <w:szCs w:val="24"/>
        </w:rPr>
        <w:t>2017</w:t>
      </w:r>
      <w:r w:rsidR="00604529">
        <w:rPr>
          <w:rFonts w:ascii="Palentino" w:hAnsi="Palentino"/>
          <w:sz w:val="24"/>
          <w:szCs w:val="24"/>
        </w:rPr>
        <w:t>)</w:t>
      </w:r>
      <w:r w:rsidRPr="005356CF">
        <w:rPr>
          <w:rFonts w:ascii="Palentino" w:hAnsi="Palentino"/>
          <w:sz w:val="24"/>
          <w:szCs w:val="24"/>
        </w:rPr>
        <w:t xml:space="preserve">. </w:t>
      </w:r>
      <w:r w:rsidRPr="00604529">
        <w:rPr>
          <w:rFonts w:ascii="Palentino" w:hAnsi="Palentino"/>
          <w:sz w:val="24"/>
          <w:szCs w:val="24"/>
        </w:rPr>
        <w:t xml:space="preserve">Pengaruh Pemodelan Terhadap Motivasi Berprestasi Pada Siswa Sekolah Menengah Tingkat </w:t>
      </w:r>
      <w:proofErr w:type="gramStart"/>
      <w:r w:rsidRPr="00604529">
        <w:rPr>
          <w:rFonts w:ascii="Palentino" w:hAnsi="Palentino"/>
          <w:sz w:val="24"/>
          <w:szCs w:val="24"/>
        </w:rPr>
        <w:t>Pertama(</w:t>
      </w:r>
      <w:proofErr w:type="gramEnd"/>
      <w:r w:rsidRPr="00604529">
        <w:rPr>
          <w:rFonts w:ascii="Palentino" w:hAnsi="Palentino"/>
          <w:sz w:val="24"/>
          <w:szCs w:val="24"/>
        </w:rPr>
        <w:t>SMP).</w:t>
      </w:r>
      <w:r w:rsidRPr="005356CF">
        <w:rPr>
          <w:rFonts w:ascii="Palentino" w:hAnsi="Palentino"/>
          <w:i/>
          <w:sz w:val="24"/>
          <w:szCs w:val="24"/>
        </w:rPr>
        <w:t xml:space="preserve"> </w:t>
      </w:r>
      <w:proofErr w:type="gramStart"/>
      <w:r w:rsidRPr="00604529">
        <w:rPr>
          <w:rFonts w:ascii="Palentino" w:hAnsi="Palentino"/>
          <w:i/>
          <w:sz w:val="24"/>
          <w:szCs w:val="24"/>
        </w:rPr>
        <w:t>Thesis thesis, Universita Muhammadiyah Surakarta.</w:t>
      </w:r>
      <w:proofErr w:type="gramEnd"/>
    </w:p>
    <w:p w:rsidR="00604529" w:rsidRPr="00604529" w:rsidRDefault="005356CF" w:rsidP="00604529">
      <w:pPr>
        <w:spacing w:before="240" w:after="0" w:line="276" w:lineRule="auto"/>
        <w:ind w:left="540" w:right="118" w:hanging="540"/>
        <w:jc w:val="both"/>
        <w:rPr>
          <w:rFonts w:ascii="Palentino" w:hAnsi="Palentino"/>
          <w:i/>
          <w:sz w:val="24"/>
          <w:szCs w:val="24"/>
        </w:rPr>
      </w:pPr>
      <w:r w:rsidRPr="005356CF">
        <w:rPr>
          <w:rFonts w:ascii="Palentino" w:hAnsi="Palentino"/>
          <w:sz w:val="24"/>
          <w:szCs w:val="24"/>
        </w:rPr>
        <w:t xml:space="preserve">Aina, Mulyana. </w:t>
      </w:r>
      <w:proofErr w:type="gramStart"/>
      <w:r w:rsidR="00604529">
        <w:rPr>
          <w:rFonts w:ascii="Palentino" w:hAnsi="Palentino"/>
          <w:sz w:val="24"/>
          <w:szCs w:val="24"/>
        </w:rPr>
        <w:t>(</w:t>
      </w:r>
      <w:r w:rsidRPr="005356CF">
        <w:rPr>
          <w:rFonts w:ascii="Palentino" w:hAnsi="Palentino"/>
          <w:sz w:val="24"/>
          <w:szCs w:val="24"/>
        </w:rPr>
        <w:t>2012</w:t>
      </w:r>
      <w:r w:rsidR="00604529">
        <w:rPr>
          <w:rFonts w:ascii="Palentino" w:hAnsi="Palentino"/>
          <w:sz w:val="24"/>
          <w:szCs w:val="24"/>
        </w:rPr>
        <w:t>)</w:t>
      </w:r>
      <w:r w:rsidRPr="005356CF">
        <w:rPr>
          <w:rFonts w:ascii="Palentino" w:hAnsi="Palentino"/>
          <w:sz w:val="24"/>
          <w:szCs w:val="24"/>
        </w:rPr>
        <w:t xml:space="preserve">. </w:t>
      </w:r>
      <w:r w:rsidRPr="00604529">
        <w:rPr>
          <w:rFonts w:ascii="Palentino" w:hAnsi="Palentino"/>
          <w:sz w:val="24"/>
          <w:szCs w:val="24"/>
        </w:rPr>
        <w:t>Indikator dan Faktor Yang Mempengaruhi Kinerja Guru.</w:t>
      </w:r>
      <w:proofErr w:type="gramEnd"/>
      <w:r w:rsidRPr="00604529">
        <w:rPr>
          <w:rFonts w:ascii="Palentino" w:hAnsi="Palentino"/>
          <w:sz w:val="24"/>
          <w:szCs w:val="24"/>
        </w:rPr>
        <w:t xml:space="preserve"> </w:t>
      </w:r>
      <w:hyperlink r:id="rId25">
        <w:r w:rsidRPr="005356CF">
          <w:rPr>
            <w:rFonts w:ascii="Palentino" w:hAnsi="Palentino"/>
            <w:color w:val="0462C1"/>
            <w:sz w:val="24"/>
            <w:szCs w:val="24"/>
            <w:u w:val="single" w:color="0462C1"/>
          </w:rPr>
          <w:t>https://ainamulyana.blogspot.com/2012/02/kinerja-guru.html</w:t>
        </w:r>
      </w:hyperlink>
      <w:r w:rsidRPr="005356CF">
        <w:rPr>
          <w:rFonts w:ascii="Palentino" w:hAnsi="Palentino"/>
          <w:color w:val="0462C1"/>
          <w:sz w:val="24"/>
          <w:szCs w:val="24"/>
        </w:rPr>
        <w:t xml:space="preserve"> </w:t>
      </w:r>
      <w:r w:rsidRPr="00604529">
        <w:rPr>
          <w:rFonts w:ascii="Palentino" w:hAnsi="Palentino"/>
          <w:i/>
          <w:sz w:val="24"/>
          <w:szCs w:val="24"/>
        </w:rPr>
        <w:t>(</w:t>
      </w:r>
      <w:proofErr w:type="gramStart"/>
      <w:r w:rsidRPr="00604529">
        <w:rPr>
          <w:rFonts w:ascii="Palentino" w:hAnsi="Palentino"/>
          <w:i/>
          <w:sz w:val="24"/>
          <w:szCs w:val="24"/>
        </w:rPr>
        <w:t>di</w:t>
      </w:r>
      <w:proofErr w:type="gramEnd"/>
      <w:r w:rsidRPr="00604529">
        <w:rPr>
          <w:rFonts w:ascii="Palentino" w:hAnsi="Palentino"/>
          <w:i/>
          <w:sz w:val="24"/>
          <w:szCs w:val="24"/>
        </w:rPr>
        <w:t xml:space="preserve"> akses 20 Agustus 2020).</w:t>
      </w:r>
    </w:p>
    <w:p w:rsidR="00604529" w:rsidRPr="00604529" w:rsidRDefault="005356CF" w:rsidP="00604529">
      <w:pPr>
        <w:spacing w:before="240" w:after="0" w:line="276" w:lineRule="auto"/>
        <w:ind w:left="540" w:right="118" w:hanging="540"/>
        <w:jc w:val="both"/>
        <w:rPr>
          <w:rFonts w:ascii="Palentino" w:hAnsi="Palentino"/>
          <w:i/>
          <w:sz w:val="24"/>
          <w:szCs w:val="24"/>
        </w:rPr>
      </w:pPr>
      <w:proofErr w:type="gramStart"/>
      <w:r w:rsidRPr="005356CF">
        <w:rPr>
          <w:rFonts w:ascii="Palentino" w:hAnsi="Palentino"/>
          <w:sz w:val="24"/>
          <w:szCs w:val="24"/>
        </w:rPr>
        <w:t>Anis,</w:t>
      </w:r>
      <w:r w:rsidRPr="005356CF">
        <w:rPr>
          <w:rFonts w:ascii="Palentino" w:hAnsi="Palentino"/>
          <w:spacing w:val="-18"/>
          <w:sz w:val="24"/>
          <w:szCs w:val="24"/>
        </w:rPr>
        <w:t xml:space="preserve"> </w:t>
      </w:r>
      <w:r w:rsidRPr="005356CF">
        <w:rPr>
          <w:rFonts w:ascii="Palentino" w:hAnsi="Palentino"/>
          <w:sz w:val="24"/>
          <w:szCs w:val="24"/>
        </w:rPr>
        <w:t>Muhammad</w:t>
      </w:r>
      <w:r w:rsidRPr="005356CF">
        <w:rPr>
          <w:rFonts w:ascii="Palentino" w:hAnsi="Palentino"/>
          <w:spacing w:val="-13"/>
          <w:sz w:val="24"/>
          <w:szCs w:val="24"/>
        </w:rPr>
        <w:t xml:space="preserve"> </w:t>
      </w:r>
      <w:r w:rsidRPr="005356CF">
        <w:rPr>
          <w:rFonts w:ascii="Palentino" w:hAnsi="Palentino"/>
          <w:sz w:val="24"/>
          <w:szCs w:val="24"/>
        </w:rPr>
        <w:t>Yunus.</w:t>
      </w:r>
      <w:proofErr w:type="gramEnd"/>
      <w:r w:rsidRPr="005356CF">
        <w:rPr>
          <w:rFonts w:ascii="Palentino" w:hAnsi="Palentino"/>
          <w:spacing w:val="-18"/>
          <w:sz w:val="24"/>
          <w:szCs w:val="24"/>
        </w:rPr>
        <w:t xml:space="preserve"> </w:t>
      </w:r>
      <w:proofErr w:type="gramStart"/>
      <w:r w:rsidR="00604529">
        <w:rPr>
          <w:rFonts w:ascii="Palentino" w:hAnsi="Palentino"/>
          <w:spacing w:val="-18"/>
          <w:sz w:val="24"/>
          <w:szCs w:val="24"/>
        </w:rPr>
        <w:t>(</w:t>
      </w:r>
      <w:r w:rsidRPr="005356CF">
        <w:rPr>
          <w:rFonts w:ascii="Palentino" w:hAnsi="Palentino"/>
          <w:sz w:val="24"/>
          <w:szCs w:val="24"/>
        </w:rPr>
        <w:t>2016</w:t>
      </w:r>
      <w:r w:rsidR="00604529">
        <w:rPr>
          <w:rFonts w:ascii="Palentino" w:hAnsi="Palentino"/>
          <w:sz w:val="24"/>
          <w:szCs w:val="24"/>
        </w:rPr>
        <w:t>)</w:t>
      </w:r>
      <w:r w:rsidRPr="005356CF">
        <w:rPr>
          <w:rFonts w:ascii="Palentino" w:hAnsi="Palentino"/>
          <w:sz w:val="24"/>
          <w:szCs w:val="24"/>
        </w:rPr>
        <w:t>.</w:t>
      </w:r>
      <w:r w:rsidRPr="005356CF">
        <w:rPr>
          <w:rFonts w:ascii="Palentino" w:hAnsi="Palentino"/>
          <w:spacing w:val="-13"/>
          <w:sz w:val="24"/>
          <w:szCs w:val="24"/>
        </w:rPr>
        <w:t xml:space="preserve"> </w:t>
      </w:r>
      <w:r w:rsidRPr="00604529">
        <w:rPr>
          <w:rFonts w:ascii="Palentino" w:hAnsi="Palentino"/>
          <w:sz w:val="24"/>
          <w:szCs w:val="24"/>
        </w:rPr>
        <w:t>Pengaruh</w:t>
      </w:r>
      <w:r w:rsidRPr="00604529">
        <w:rPr>
          <w:rFonts w:ascii="Palentino" w:hAnsi="Palentino"/>
          <w:spacing w:val="-17"/>
          <w:sz w:val="24"/>
          <w:szCs w:val="24"/>
        </w:rPr>
        <w:t xml:space="preserve"> </w:t>
      </w:r>
      <w:r w:rsidRPr="00604529">
        <w:rPr>
          <w:rFonts w:ascii="Palentino" w:hAnsi="Palentino"/>
          <w:sz w:val="24"/>
          <w:szCs w:val="24"/>
        </w:rPr>
        <w:t>Supervisi</w:t>
      </w:r>
      <w:r w:rsidRPr="00604529">
        <w:rPr>
          <w:rFonts w:ascii="Palentino" w:hAnsi="Palentino"/>
          <w:spacing w:val="-23"/>
          <w:sz w:val="24"/>
          <w:szCs w:val="24"/>
        </w:rPr>
        <w:t xml:space="preserve"> </w:t>
      </w:r>
      <w:r w:rsidRPr="00604529">
        <w:rPr>
          <w:rFonts w:ascii="Palentino" w:hAnsi="Palentino"/>
          <w:sz w:val="24"/>
          <w:szCs w:val="24"/>
        </w:rPr>
        <w:t>Akademik</w:t>
      </w:r>
      <w:r w:rsidRPr="00604529">
        <w:rPr>
          <w:rFonts w:ascii="Palentino" w:hAnsi="Palentino"/>
          <w:spacing w:val="-18"/>
          <w:sz w:val="24"/>
          <w:szCs w:val="24"/>
        </w:rPr>
        <w:t xml:space="preserve"> </w:t>
      </w:r>
      <w:r w:rsidRPr="00604529">
        <w:rPr>
          <w:rFonts w:ascii="Palentino" w:hAnsi="Palentino"/>
          <w:sz w:val="24"/>
          <w:szCs w:val="24"/>
        </w:rPr>
        <w:t>dan</w:t>
      </w:r>
      <w:r w:rsidRPr="00604529">
        <w:rPr>
          <w:rFonts w:ascii="Palentino" w:hAnsi="Palentino"/>
          <w:spacing w:val="-18"/>
          <w:sz w:val="24"/>
          <w:szCs w:val="24"/>
        </w:rPr>
        <w:t xml:space="preserve"> </w:t>
      </w:r>
      <w:r w:rsidRPr="00604529">
        <w:rPr>
          <w:rFonts w:ascii="Palentino" w:hAnsi="Palentino"/>
          <w:sz w:val="24"/>
          <w:szCs w:val="24"/>
        </w:rPr>
        <w:t>Motivasi Berprestasi Guru Terhadap Kinerja Guru Sekolah Dasar Se-Dabin I Kecamatan Tegal Barat Kota Tegal.</w:t>
      </w:r>
      <w:proofErr w:type="gramEnd"/>
      <w:r w:rsidRPr="005356CF">
        <w:rPr>
          <w:rFonts w:ascii="Palentino" w:hAnsi="Palentino"/>
          <w:i/>
          <w:sz w:val="24"/>
          <w:szCs w:val="24"/>
        </w:rPr>
        <w:t xml:space="preserve"> </w:t>
      </w:r>
      <w:proofErr w:type="gramStart"/>
      <w:r w:rsidRPr="00604529">
        <w:rPr>
          <w:rFonts w:ascii="Palentino" w:hAnsi="Palentino"/>
          <w:i/>
          <w:sz w:val="24"/>
          <w:szCs w:val="24"/>
        </w:rPr>
        <w:t>Skripsi.</w:t>
      </w:r>
      <w:proofErr w:type="gramEnd"/>
      <w:r w:rsidRPr="00604529">
        <w:rPr>
          <w:rFonts w:ascii="Palentino" w:hAnsi="Palentino"/>
          <w:i/>
          <w:sz w:val="24"/>
          <w:szCs w:val="24"/>
        </w:rPr>
        <w:t xml:space="preserve"> </w:t>
      </w:r>
      <w:proofErr w:type="gramStart"/>
      <w:r w:rsidRPr="00604529">
        <w:rPr>
          <w:rFonts w:ascii="Palentino" w:hAnsi="Palentino"/>
          <w:i/>
          <w:sz w:val="24"/>
          <w:szCs w:val="24"/>
        </w:rPr>
        <w:t>Universitas Negeri Semarang.</w:t>
      </w:r>
      <w:proofErr w:type="gramEnd"/>
    </w:p>
    <w:p w:rsidR="00604529" w:rsidRDefault="005356CF" w:rsidP="00604529">
      <w:pPr>
        <w:spacing w:before="240" w:after="0" w:line="276" w:lineRule="auto"/>
        <w:ind w:left="540" w:right="118" w:hanging="540"/>
        <w:jc w:val="both"/>
        <w:rPr>
          <w:rFonts w:ascii="Palentino" w:hAnsi="Palentino"/>
          <w:sz w:val="24"/>
          <w:szCs w:val="24"/>
        </w:rPr>
      </w:pPr>
      <w:r w:rsidRPr="005356CF">
        <w:rPr>
          <w:rFonts w:ascii="Palentino" w:hAnsi="Palentino"/>
          <w:sz w:val="24"/>
          <w:szCs w:val="24"/>
        </w:rPr>
        <w:t xml:space="preserve">Edi, Rismawan. </w:t>
      </w:r>
      <w:proofErr w:type="gramStart"/>
      <w:r w:rsidR="00604529">
        <w:rPr>
          <w:rFonts w:ascii="Palentino" w:hAnsi="Palentino"/>
          <w:sz w:val="24"/>
          <w:szCs w:val="24"/>
        </w:rPr>
        <w:t>(</w:t>
      </w:r>
      <w:r w:rsidRPr="005356CF">
        <w:rPr>
          <w:rFonts w:ascii="Palentino" w:hAnsi="Palentino"/>
          <w:sz w:val="24"/>
          <w:szCs w:val="24"/>
        </w:rPr>
        <w:t>2015</w:t>
      </w:r>
      <w:r w:rsidR="00604529">
        <w:rPr>
          <w:rFonts w:ascii="Palentino" w:hAnsi="Palentino"/>
          <w:sz w:val="24"/>
          <w:szCs w:val="24"/>
        </w:rPr>
        <w:t>)</w:t>
      </w:r>
      <w:r w:rsidRPr="005356CF">
        <w:rPr>
          <w:rFonts w:ascii="Palentino" w:hAnsi="Palentino"/>
          <w:sz w:val="24"/>
          <w:szCs w:val="24"/>
        </w:rPr>
        <w:t xml:space="preserve">. </w:t>
      </w:r>
      <w:r w:rsidRPr="00604529">
        <w:rPr>
          <w:rFonts w:ascii="Palentino" w:hAnsi="Palentino"/>
          <w:sz w:val="24"/>
          <w:szCs w:val="24"/>
        </w:rPr>
        <w:t>Pengaruh Supervisi Kepala Sekolah Dan Motivasi Berprestasi Guru Terhadap Kinerja Mengajar Guru.</w:t>
      </w:r>
      <w:proofErr w:type="gramEnd"/>
      <w:r w:rsidRPr="00604529">
        <w:rPr>
          <w:rFonts w:ascii="Palentino" w:hAnsi="Palentino"/>
          <w:sz w:val="24"/>
          <w:szCs w:val="24"/>
        </w:rPr>
        <w:t xml:space="preserve"> </w:t>
      </w:r>
      <w:r w:rsidRPr="00604529">
        <w:rPr>
          <w:rFonts w:ascii="Palentino" w:hAnsi="Palentino"/>
          <w:i/>
          <w:sz w:val="24"/>
          <w:szCs w:val="24"/>
        </w:rPr>
        <w:t>Jurnal Administrasi Pendidikan</w:t>
      </w:r>
      <w:r w:rsidR="00604529" w:rsidRPr="00604529">
        <w:rPr>
          <w:rFonts w:ascii="Palentino" w:hAnsi="Palentino"/>
          <w:i/>
          <w:sz w:val="24"/>
          <w:szCs w:val="24"/>
        </w:rPr>
        <w:t>.</w:t>
      </w:r>
    </w:p>
    <w:p w:rsidR="005356CF" w:rsidRPr="00604529" w:rsidRDefault="005356CF" w:rsidP="00604529">
      <w:pPr>
        <w:spacing w:before="240" w:after="0" w:line="276" w:lineRule="auto"/>
        <w:ind w:left="540" w:right="118" w:hanging="540"/>
        <w:jc w:val="both"/>
        <w:rPr>
          <w:rFonts w:ascii="Palentino" w:hAnsi="Palentino"/>
          <w:i/>
          <w:sz w:val="24"/>
          <w:szCs w:val="24"/>
        </w:rPr>
      </w:pPr>
      <w:r w:rsidRPr="005356CF">
        <w:rPr>
          <w:rFonts w:ascii="Palentino" w:hAnsi="Palentino"/>
          <w:sz w:val="24"/>
          <w:szCs w:val="24"/>
        </w:rPr>
        <w:t xml:space="preserve">Himmah, Mahmudah. </w:t>
      </w:r>
      <w:proofErr w:type="gramStart"/>
      <w:r w:rsidR="00604529">
        <w:rPr>
          <w:rFonts w:ascii="Palentino" w:hAnsi="Palentino"/>
          <w:sz w:val="24"/>
          <w:szCs w:val="24"/>
        </w:rPr>
        <w:t>(</w:t>
      </w:r>
      <w:r w:rsidRPr="005356CF">
        <w:rPr>
          <w:rFonts w:ascii="Palentino" w:hAnsi="Palentino"/>
          <w:sz w:val="24"/>
          <w:szCs w:val="24"/>
        </w:rPr>
        <w:t>2019</w:t>
      </w:r>
      <w:r w:rsidR="00604529">
        <w:rPr>
          <w:rFonts w:ascii="Palentino" w:hAnsi="Palentino"/>
          <w:sz w:val="24"/>
          <w:szCs w:val="24"/>
        </w:rPr>
        <w:t>)</w:t>
      </w:r>
      <w:r w:rsidRPr="005356CF">
        <w:rPr>
          <w:rFonts w:ascii="Palentino" w:hAnsi="Palentino"/>
          <w:sz w:val="24"/>
          <w:szCs w:val="24"/>
        </w:rPr>
        <w:t xml:space="preserve">. </w:t>
      </w:r>
      <w:r w:rsidRPr="00604529">
        <w:rPr>
          <w:rFonts w:ascii="Palentino" w:hAnsi="Palentino"/>
          <w:sz w:val="24"/>
          <w:szCs w:val="24"/>
        </w:rPr>
        <w:t>Pengaruh Supervisi Akademik dan Motivasi Berprestasi terhadap Kinerja Guru SMP Negeri di Kota Pontianak.</w:t>
      </w:r>
      <w:proofErr w:type="gramEnd"/>
      <w:r w:rsidRPr="005356CF">
        <w:rPr>
          <w:rFonts w:ascii="Palentino" w:hAnsi="Palentino"/>
          <w:sz w:val="24"/>
          <w:szCs w:val="24"/>
        </w:rPr>
        <w:t xml:space="preserve"> </w:t>
      </w:r>
      <w:r w:rsidRPr="00604529">
        <w:rPr>
          <w:rFonts w:ascii="Palentino" w:hAnsi="Palentino"/>
          <w:i/>
          <w:sz w:val="24"/>
          <w:szCs w:val="24"/>
        </w:rPr>
        <w:t xml:space="preserve">Artikel Penelitian. </w:t>
      </w:r>
      <w:proofErr w:type="gramStart"/>
      <w:r w:rsidRPr="00604529">
        <w:rPr>
          <w:rFonts w:ascii="Palentino" w:hAnsi="Palentino"/>
          <w:i/>
          <w:sz w:val="24"/>
          <w:szCs w:val="24"/>
        </w:rPr>
        <w:t>Universitas tanjung Pura Pontianak.</w:t>
      </w:r>
      <w:proofErr w:type="gramEnd"/>
    </w:p>
    <w:p w:rsidR="00604529" w:rsidRPr="00604529" w:rsidRDefault="00604529" w:rsidP="00604529">
      <w:pPr>
        <w:spacing w:before="240" w:line="276" w:lineRule="auto"/>
        <w:ind w:left="540" w:right="128" w:hanging="540"/>
        <w:jc w:val="both"/>
        <w:rPr>
          <w:rFonts w:ascii="Palentino" w:hAnsi="Palentino"/>
          <w:sz w:val="24"/>
        </w:rPr>
      </w:pPr>
      <w:proofErr w:type="gramStart"/>
      <w:r w:rsidRPr="00604529">
        <w:rPr>
          <w:rFonts w:ascii="Palentino" w:hAnsi="Palentino"/>
          <w:sz w:val="24"/>
        </w:rPr>
        <w:t>Kurniadin,</w:t>
      </w:r>
      <w:r w:rsidRPr="00604529">
        <w:rPr>
          <w:rFonts w:ascii="Palentino" w:hAnsi="Palentino"/>
          <w:spacing w:val="-8"/>
          <w:sz w:val="24"/>
        </w:rPr>
        <w:t xml:space="preserve"> </w:t>
      </w:r>
      <w:r w:rsidRPr="00604529">
        <w:rPr>
          <w:rFonts w:ascii="Palentino" w:hAnsi="Palentino"/>
          <w:sz w:val="24"/>
        </w:rPr>
        <w:t>Didin</w:t>
      </w:r>
      <w:r w:rsidRPr="00604529">
        <w:rPr>
          <w:rFonts w:ascii="Palentino" w:hAnsi="Palentino"/>
          <w:spacing w:val="-8"/>
          <w:sz w:val="24"/>
        </w:rPr>
        <w:t xml:space="preserve"> </w:t>
      </w:r>
      <w:r w:rsidRPr="00604529">
        <w:rPr>
          <w:rFonts w:ascii="Palentino" w:hAnsi="Palentino"/>
          <w:sz w:val="24"/>
        </w:rPr>
        <w:t>dan</w:t>
      </w:r>
      <w:r w:rsidRPr="00604529">
        <w:rPr>
          <w:rFonts w:ascii="Palentino" w:hAnsi="Palentino"/>
          <w:spacing w:val="-8"/>
          <w:sz w:val="24"/>
        </w:rPr>
        <w:t xml:space="preserve"> </w:t>
      </w:r>
      <w:r w:rsidRPr="00604529">
        <w:rPr>
          <w:rFonts w:ascii="Palentino" w:hAnsi="Palentino"/>
          <w:sz w:val="24"/>
        </w:rPr>
        <w:t>Imam</w:t>
      </w:r>
      <w:r w:rsidRPr="00604529">
        <w:rPr>
          <w:rFonts w:ascii="Palentino" w:hAnsi="Palentino"/>
          <w:spacing w:val="-16"/>
          <w:sz w:val="24"/>
        </w:rPr>
        <w:t xml:space="preserve"> </w:t>
      </w:r>
      <w:r w:rsidRPr="00604529">
        <w:rPr>
          <w:rFonts w:ascii="Palentino" w:hAnsi="Palentino"/>
          <w:sz w:val="24"/>
        </w:rPr>
        <w:t>Machali.</w:t>
      </w:r>
      <w:proofErr w:type="gramEnd"/>
      <w:r w:rsidRPr="00604529">
        <w:rPr>
          <w:rFonts w:ascii="Palentino" w:hAnsi="Palentino"/>
          <w:spacing w:val="-8"/>
          <w:sz w:val="24"/>
        </w:rPr>
        <w:t xml:space="preserve"> </w:t>
      </w:r>
      <w:r>
        <w:rPr>
          <w:rFonts w:ascii="Palentino" w:hAnsi="Palentino"/>
          <w:spacing w:val="-8"/>
          <w:sz w:val="24"/>
        </w:rPr>
        <w:t>(</w:t>
      </w:r>
      <w:r w:rsidRPr="00604529">
        <w:rPr>
          <w:rFonts w:ascii="Palentino" w:hAnsi="Palentino"/>
          <w:sz w:val="24"/>
        </w:rPr>
        <w:t>2014</w:t>
      </w:r>
      <w:r>
        <w:rPr>
          <w:rFonts w:ascii="Palentino" w:hAnsi="Palentino"/>
          <w:sz w:val="24"/>
        </w:rPr>
        <w:t>)</w:t>
      </w:r>
      <w:r w:rsidRPr="00604529">
        <w:rPr>
          <w:rFonts w:ascii="Palentino" w:hAnsi="Palentino"/>
          <w:sz w:val="24"/>
        </w:rPr>
        <w:t>.</w:t>
      </w:r>
      <w:r w:rsidRPr="00604529">
        <w:rPr>
          <w:rFonts w:ascii="Palentino" w:hAnsi="Palentino"/>
          <w:spacing w:val="-8"/>
          <w:sz w:val="24"/>
        </w:rPr>
        <w:t xml:space="preserve"> </w:t>
      </w:r>
      <w:r w:rsidRPr="00604529">
        <w:rPr>
          <w:rFonts w:ascii="Palentino" w:hAnsi="Palentino"/>
          <w:sz w:val="24"/>
        </w:rPr>
        <w:t>Manajemen</w:t>
      </w:r>
      <w:r w:rsidRPr="00604529">
        <w:rPr>
          <w:rFonts w:ascii="Palentino" w:hAnsi="Palentino"/>
          <w:spacing w:val="-8"/>
          <w:sz w:val="24"/>
        </w:rPr>
        <w:t xml:space="preserve"> </w:t>
      </w:r>
      <w:r w:rsidRPr="00604529">
        <w:rPr>
          <w:rFonts w:ascii="Palentino" w:hAnsi="Palentino"/>
          <w:sz w:val="24"/>
        </w:rPr>
        <w:t>Pendidikan:</w:t>
      </w:r>
      <w:r w:rsidRPr="00604529">
        <w:rPr>
          <w:rFonts w:ascii="Palentino" w:hAnsi="Palentino"/>
          <w:spacing w:val="-8"/>
          <w:sz w:val="24"/>
        </w:rPr>
        <w:t xml:space="preserve"> </w:t>
      </w:r>
      <w:r w:rsidRPr="00604529">
        <w:rPr>
          <w:rFonts w:ascii="Palentino" w:hAnsi="Palentino"/>
          <w:sz w:val="24"/>
        </w:rPr>
        <w:t xml:space="preserve">Konsep &amp; Prinsip Pengelolaan Pendidikan. </w:t>
      </w:r>
      <w:r w:rsidRPr="00604529">
        <w:rPr>
          <w:rFonts w:ascii="Palentino" w:hAnsi="Palentino"/>
          <w:i/>
          <w:sz w:val="24"/>
        </w:rPr>
        <w:t>Jogjakarta: Ar-Ruzz</w:t>
      </w:r>
      <w:r w:rsidRPr="00604529">
        <w:rPr>
          <w:rFonts w:ascii="Palentino" w:hAnsi="Palentino"/>
          <w:i/>
          <w:spacing w:val="-11"/>
          <w:sz w:val="24"/>
        </w:rPr>
        <w:t xml:space="preserve"> </w:t>
      </w:r>
      <w:r w:rsidRPr="00604529">
        <w:rPr>
          <w:rFonts w:ascii="Palentino" w:hAnsi="Palentino"/>
          <w:i/>
          <w:sz w:val="24"/>
        </w:rPr>
        <w:t>Media.</w:t>
      </w:r>
    </w:p>
    <w:p w:rsidR="00604529" w:rsidRPr="00604529" w:rsidRDefault="00604529" w:rsidP="00604529">
      <w:pPr>
        <w:spacing w:before="240" w:line="276" w:lineRule="auto"/>
        <w:ind w:left="540" w:right="123" w:hanging="540"/>
        <w:jc w:val="both"/>
        <w:rPr>
          <w:rFonts w:ascii="Palentino" w:hAnsi="Palentino"/>
          <w:i/>
          <w:sz w:val="24"/>
        </w:rPr>
      </w:pPr>
      <w:r w:rsidRPr="00604529">
        <w:rPr>
          <w:rFonts w:ascii="Palentino" w:hAnsi="Palentino"/>
          <w:sz w:val="24"/>
        </w:rPr>
        <w:t xml:space="preserve">Maja, Ibnu. </w:t>
      </w:r>
      <w:proofErr w:type="gramStart"/>
      <w:r>
        <w:rPr>
          <w:rFonts w:ascii="Palentino" w:hAnsi="Palentino"/>
          <w:sz w:val="24"/>
        </w:rPr>
        <w:t>(</w:t>
      </w:r>
      <w:r w:rsidRPr="00604529">
        <w:rPr>
          <w:rFonts w:ascii="Palentino" w:hAnsi="Palentino"/>
          <w:sz w:val="24"/>
        </w:rPr>
        <w:t>2013</w:t>
      </w:r>
      <w:r>
        <w:rPr>
          <w:rFonts w:ascii="Palentino" w:hAnsi="Palentino"/>
          <w:sz w:val="24"/>
        </w:rPr>
        <w:t>)</w:t>
      </w:r>
      <w:r w:rsidRPr="00604529">
        <w:rPr>
          <w:rFonts w:ascii="Palentino" w:hAnsi="Palentino"/>
          <w:sz w:val="24"/>
        </w:rPr>
        <w:t>. Pengaruh Motivasi, Metode Pembelajaran Dan Disiplin Belajar Terhadap Prestasi Belajar Matematika Teknik Di Politeknik Negeri</w:t>
      </w:r>
      <w:r w:rsidRPr="00604529">
        <w:rPr>
          <w:rFonts w:ascii="Palentino" w:hAnsi="Palentino"/>
          <w:spacing w:val="-13"/>
          <w:sz w:val="24"/>
        </w:rPr>
        <w:t xml:space="preserve"> </w:t>
      </w:r>
      <w:r w:rsidRPr="00604529">
        <w:rPr>
          <w:rFonts w:ascii="Palentino" w:hAnsi="Palentino"/>
          <w:sz w:val="24"/>
        </w:rPr>
        <w:t>Sriwijaya</w:t>
      </w:r>
      <w:r w:rsidRPr="00604529">
        <w:rPr>
          <w:rFonts w:ascii="Palentino" w:hAnsi="Palentino"/>
          <w:spacing w:val="-7"/>
          <w:sz w:val="24"/>
        </w:rPr>
        <w:t xml:space="preserve"> </w:t>
      </w:r>
      <w:r w:rsidRPr="00604529">
        <w:rPr>
          <w:rFonts w:ascii="Palentino" w:hAnsi="Palentino"/>
          <w:sz w:val="24"/>
        </w:rPr>
        <w:t>(Studi</w:t>
      </w:r>
      <w:r w:rsidRPr="00604529">
        <w:rPr>
          <w:rFonts w:ascii="Palentino" w:hAnsi="Palentino"/>
          <w:spacing w:val="-9"/>
          <w:sz w:val="24"/>
        </w:rPr>
        <w:t xml:space="preserve"> </w:t>
      </w:r>
      <w:r w:rsidRPr="00604529">
        <w:rPr>
          <w:rFonts w:ascii="Palentino" w:hAnsi="Palentino"/>
          <w:sz w:val="24"/>
        </w:rPr>
        <w:t>Penelitian</w:t>
      </w:r>
      <w:r w:rsidRPr="00604529">
        <w:rPr>
          <w:rFonts w:ascii="Palentino" w:hAnsi="Palentino"/>
          <w:spacing w:val="-7"/>
          <w:sz w:val="24"/>
        </w:rPr>
        <w:t xml:space="preserve"> </w:t>
      </w:r>
      <w:r w:rsidRPr="00604529">
        <w:rPr>
          <w:rFonts w:ascii="Palentino" w:hAnsi="Palentino"/>
          <w:sz w:val="24"/>
        </w:rPr>
        <w:t>pada</w:t>
      </w:r>
      <w:r w:rsidRPr="00604529">
        <w:rPr>
          <w:rFonts w:ascii="Palentino" w:hAnsi="Palentino"/>
          <w:spacing w:val="-6"/>
          <w:sz w:val="24"/>
        </w:rPr>
        <w:t xml:space="preserve"> </w:t>
      </w:r>
      <w:r w:rsidRPr="00604529">
        <w:rPr>
          <w:rFonts w:ascii="Palentino" w:hAnsi="Palentino"/>
          <w:sz w:val="24"/>
        </w:rPr>
        <w:t>Mahasiswa</w:t>
      </w:r>
      <w:r w:rsidRPr="00604529">
        <w:rPr>
          <w:rFonts w:ascii="Palentino" w:hAnsi="Palentino"/>
          <w:spacing w:val="-7"/>
          <w:sz w:val="24"/>
        </w:rPr>
        <w:t xml:space="preserve"> </w:t>
      </w:r>
      <w:r w:rsidRPr="00604529">
        <w:rPr>
          <w:rFonts w:ascii="Palentino" w:hAnsi="Palentino"/>
          <w:sz w:val="24"/>
        </w:rPr>
        <w:t>Jurusan</w:t>
      </w:r>
      <w:r w:rsidRPr="00604529">
        <w:rPr>
          <w:rFonts w:ascii="Palentino" w:hAnsi="Palentino"/>
          <w:spacing w:val="-7"/>
          <w:sz w:val="24"/>
        </w:rPr>
        <w:t xml:space="preserve"> </w:t>
      </w:r>
      <w:r w:rsidRPr="00604529">
        <w:rPr>
          <w:rFonts w:ascii="Palentino" w:hAnsi="Palentino"/>
          <w:sz w:val="24"/>
        </w:rPr>
        <w:t>Teknik Kimi).</w:t>
      </w:r>
      <w:proofErr w:type="gramEnd"/>
      <w:r w:rsidRPr="00604529">
        <w:rPr>
          <w:rFonts w:ascii="Palentino" w:hAnsi="Palentino"/>
          <w:sz w:val="24"/>
        </w:rPr>
        <w:t xml:space="preserve"> </w:t>
      </w:r>
      <w:proofErr w:type="gramStart"/>
      <w:r w:rsidRPr="00604529">
        <w:rPr>
          <w:rFonts w:ascii="Palentino" w:hAnsi="Palentino"/>
          <w:sz w:val="24"/>
        </w:rPr>
        <w:t>J</w:t>
      </w:r>
      <w:r w:rsidRPr="00604529">
        <w:rPr>
          <w:rFonts w:ascii="Palentino" w:hAnsi="Palentino"/>
          <w:i/>
          <w:sz w:val="24"/>
        </w:rPr>
        <w:t>urnal Orasi Bisnis Edisi keXI.</w:t>
      </w:r>
      <w:proofErr w:type="gramEnd"/>
      <w:r w:rsidRPr="00604529">
        <w:rPr>
          <w:rFonts w:ascii="Palentino" w:hAnsi="Palentino"/>
          <w:i/>
          <w:sz w:val="24"/>
        </w:rPr>
        <w:t xml:space="preserve"> Politeknik Negeri Sriwijaya. Palembang.</w:t>
      </w:r>
    </w:p>
    <w:p w:rsidR="00604529" w:rsidRPr="00604529" w:rsidRDefault="00604529" w:rsidP="00604529">
      <w:pPr>
        <w:spacing w:before="240" w:line="276" w:lineRule="auto"/>
        <w:ind w:left="540" w:right="130" w:hanging="540"/>
        <w:jc w:val="both"/>
        <w:rPr>
          <w:rFonts w:ascii="Palentino" w:hAnsi="Palentino"/>
          <w:i/>
          <w:sz w:val="24"/>
        </w:rPr>
      </w:pPr>
      <w:r w:rsidRPr="00604529">
        <w:rPr>
          <w:rFonts w:ascii="Palentino" w:hAnsi="Palentino"/>
          <w:sz w:val="24"/>
        </w:rPr>
        <w:t>Purwanto</w:t>
      </w:r>
      <w:proofErr w:type="gramStart"/>
      <w:r w:rsidRPr="00604529">
        <w:rPr>
          <w:rFonts w:ascii="Palentino" w:hAnsi="Palentino"/>
          <w:sz w:val="24"/>
        </w:rPr>
        <w:t>,M.Ngalim.MP</w:t>
      </w:r>
      <w:proofErr w:type="gramEnd"/>
      <w:r w:rsidRPr="00604529">
        <w:rPr>
          <w:rFonts w:ascii="Palentino" w:hAnsi="Palentino"/>
          <w:sz w:val="24"/>
        </w:rPr>
        <w:t>.</w:t>
      </w:r>
      <w:r>
        <w:rPr>
          <w:rFonts w:ascii="Palentino" w:hAnsi="Palentino"/>
          <w:sz w:val="24"/>
        </w:rPr>
        <w:t xml:space="preserve"> (</w:t>
      </w:r>
      <w:r w:rsidRPr="00604529">
        <w:rPr>
          <w:rFonts w:ascii="Palentino" w:hAnsi="Palentino"/>
          <w:sz w:val="24"/>
        </w:rPr>
        <w:t>2014</w:t>
      </w:r>
      <w:r>
        <w:rPr>
          <w:rFonts w:ascii="Palentino" w:hAnsi="Palentino"/>
          <w:sz w:val="24"/>
        </w:rPr>
        <w:t>)</w:t>
      </w:r>
      <w:r w:rsidRPr="00604529">
        <w:rPr>
          <w:rFonts w:ascii="Palentino" w:hAnsi="Palentino"/>
          <w:sz w:val="24"/>
        </w:rPr>
        <w:t xml:space="preserve">. Administrasi dan Supervisi Pendidikan, </w:t>
      </w:r>
      <w:r w:rsidRPr="00604529">
        <w:rPr>
          <w:rFonts w:ascii="Palentino" w:hAnsi="Palentino"/>
          <w:i/>
          <w:sz w:val="24"/>
        </w:rPr>
        <w:t>Bandung</w:t>
      </w:r>
      <w:r w:rsidRPr="00604529">
        <w:rPr>
          <w:rFonts w:ascii="Palentino" w:hAnsi="Palentino"/>
          <w:sz w:val="24"/>
        </w:rPr>
        <w:t xml:space="preserve">: </w:t>
      </w:r>
      <w:r w:rsidRPr="00604529">
        <w:rPr>
          <w:rFonts w:ascii="Palentino" w:hAnsi="Palentino"/>
          <w:i/>
          <w:sz w:val="24"/>
        </w:rPr>
        <w:t>PT Remaja Rosdakarya</w:t>
      </w:r>
      <w:proofErr w:type="gramStart"/>
      <w:r w:rsidRPr="00604529">
        <w:rPr>
          <w:rFonts w:ascii="Palentino" w:hAnsi="Palentino"/>
          <w:i/>
          <w:sz w:val="24"/>
        </w:rPr>
        <w:t>,Cetakan</w:t>
      </w:r>
      <w:proofErr w:type="gramEnd"/>
      <w:r w:rsidRPr="00604529">
        <w:rPr>
          <w:rFonts w:ascii="Palentino" w:hAnsi="Palentino"/>
          <w:i/>
          <w:sz w:val="24"/>
        </w:rPr>
        <w:t xml:space="preserve"> ke dua puluh dua.</w:t>
      </w:r>
    </w:p>
    <w:p w:rsidR="00604529" w:rsidRPr="00DD36FF" w:rsidRDefault="00604529" w:rsidP="00DD36FF">
      <w:pPr>
        <w:spacing w:before="240" w:line="276" w:lineRule="auto"/>
        <w:ind w:left="540" w:right="128" w:hanging="540"/>
        <w:jc w:val="both"/>
        <w:rPr>
          <w:rFonts w:ascii="Palentino" w:hAnsi="Palentino"/>
          <w:sz w:val="24"/>
        </w:rPr>
      </w:pPr>
      <w:proofErr w:type="gramStart"/>
      <w:r w:rsidRPr="00604529">
        <w:rPr>
          <w:rFonts w:ascii="Palentino" w:hAnsi="Palentino"/>
          <w:sz w:val="24"/>
        </w:rPr>
        <w:t>Rachmawati, Titik dan Daryanto.</w:t>
      </w:r>
      <w:proofErr w:type="gramEnd"/>
      <w:r w:rsidRPr="00604529">
        <w:rPr>
          <w:rFonts w:ascii="Palentino" w:hAnsi="Palentino"/>
          <w:sz w:val="24"/>
        </w:rPr>
        <w:t xml:space="preserve"> </w:t>
      </w:r>
      <w:proofErr w:type="gramStart"/>
      <w:r>
        <w:rPr>
          <w:rFonts w:ascii="Palentino" w:hAnsi="Palentino"/>
          <w:sz w:val="24"/>
        </w:rPr>
        <w:t>(</w:t>
      </w:r>
      <w:r w:rsidRPr="00604529">
        <w:rPr>
          <w:rFonts w:ascii="Palentino" w:hAnsi="Palentino"/>
          <w:sz w:val="24"/>
        </w:rPr>
        <w:t>2013</w:t>
      </w:r>
      <w:r>
        <w:rPr>
          <w:rFonts w:ascii="Palentino" w:hAnsi="Palentino"/>
          <w:sz w:val="24"/>
        </w:rPr>
        <w:t>)</w:t>
      </w:r>
      <w:r w:rsidRPr="00604529">
        <w:rPr>
          <w:rFonts w:ascii="Palentino" w:hAnsi="Palentino"/>
          <w:sz w:val="24"/>
        </w:rPr>
        <w:t>. Penilaian Kinerja Profesi Guru dan Angka Kreditnya.</w:t>
      </w:r>
      <w:proofErr w:type="gramEnd"/>
      <w:r w:rsidRPr="00604529">
        <w:rPr>
          <w:rFonts w:ascii="Palentino" w:hAnsi="Palentino"/>
          <w:sz w:val="24"/>
        </w:rPr>
        <w:t xml:space="preserve"> </w:t>
      </w:r>
      <w:r w:rsidRPr="00604529">
        <w:rPr>
          <w:rFonts w:ascii="Palentino" w:hAnsi="Palentino"/>
          <w:i/>
          <w:sz w:val="24"/>
        </w:rPr>
        <w:t>Yogyakarta</w:t>
      </w:r>
      <w:proofErr w:type="gramStart"/>
      <w:r w:rsidRPr="00604529">
        <w:rPr>
          <w:rFonts w:ascii="Palentino" w:hAnsi="Palentino"/>
          <w:i/>
          <w:sz w:val="24"/>
        </w:rPr>
        <w:t>: .</w:t>
      </w:r>
      <w:proofErr w:type="gramEnd"/>
      <w:r w:rsidRPr="00604529">
        <w:rPr>
          <w:rFonts w:ascii="Palentino" w:hAnsi="Palentino"/>
          <w:i/>
          <w:sz w:val="24"/>
        </w:rPr>
        <w:t xml:space="preserve"> </w:t>
      </w:r>
      <w:proofErr w:type="gramStart"/>
      <w:r w:rsidRPr="00604529">
        <w:rPr>
          <w:rFonts w:ascii="Palentino" w:hAnsi="Palentino"/>
          <w:i/>
          <w:sz w:val="24"/>
        </w:rPr>
        <w:t>Penerbit Gava Media.</w:t>
      </w:r>
      <w:proofErr w:type="gramEnd"/>
    </w:p>
    <w:p w:rsidR="00604529" w:rsidRPr="00604529" w:rsidRDefault="00604529" w:rsidP="00604529">
      <w:pPr>
        <w:pStyle w:val="BodyText"/>
        <w:spacing w:before="240" w:line="276" w:lineRule="auto"/>
        <w:ind w:left="540" w:right="119" w:hanging="540"/>
        <w:jc w:val="both"/>
        <w:rPr>
          <w:rFonts w:ascii="Palentino" w:hAnsi="Palentino"/>
          <w:i/>
        </w:rPr>
      </w:pPr>
      <w:r w:rsidRPr="00604529">
        <w:rPr>
          <w:rFonts w:ascii="Palentino" w:hAnsi="Palentino"/>
        </w:rPr>
        <w:lastRenderedPageBreak/>
        <w:t xml:space="preserve">Rizal. </w:t>
      </w:r>
      <w:proofErr w:type="gramStart"/>
      <w:r>
        <w:rPr>
          <w:rFonts w:ascii="Palentino" w:hAnsi="Palentino"/>
        </w:rPr>
        <w:t>(</w:t>
      </w:r>
      <w:r w:rsidRPr="00604529">
        <w:rPr>
          <w:rFonts w:ascii="Palentino" w:hAnsi="Palentino"/>
        </w:rPr>
        <w:t>2012</w:t>
      </w:r>
      <w:r>
        <w:rPr>
          <w:rFonts w:ascii="Palentino" w:hAnsi="Palentino"/>
        </w:rPr>
        <w:t>)</w:t>
      </w:r>
      <w:r w:rsidRPr="00604529">
        <w:rPr>
          <w:rFonts w:ascii="Palentino" w:hAnsi="Palentino"/>
        </w:rPr>
        <w:t>. Makalah Supervisi Semester 6.</w:t>
      </w:r>
      <w:proofErr w:type="gramEnd"/>
      <w:r w:rsidRPr="00604529">
        <w:rPr>
          <w:rFonts w:ascii="Palentino" w:hAnsi="Palentino"/>
        </w:rPr>
        <w:t xml:space="preserve"> </w:t>
      </w:r>
      <w:hyperlink r:id="rId26">
        <w:r w:rsidRPr="00604529">
          <w:rPr>
            <w:rFonts w:ascii="Palentino" w:hAnsi="Palentino"/>
            <w:color w:val="0462C1"/>
            <w:u w:val="single" w:color="0462C1"/>
          </w:rPr>
          <w:t>http://rizaldblogger.blogspot.</w:t>
        </w:r>
      </w:hyperlink>
      <w:r w:rsidRPr="00604529">
        <w:rPr>
          <w:rFonts w:ascii="Palentino" w:hAnsi="Palentino"/>
          <w:color w:val="0462C1"/>
        </w:rPr>
        <w:t xml:space="preserve"> </w:t>
      </w:r>
      <w:r w:rsidRPr="00604529">
        <w:rPr>
          <w:rFonts w:ascii="Palentino" w:hAnsi="Palentino"/>
          <w:color w:val="0462C1"/>
          <w:u w:val="single" w:color="0462C1"/>
        </w:rPr>
        <w:t>com/2012/03/makalah-supervisi-smester-6.html</w:t>
      </w:r>
      <w:r w:rsidRPr="00604529">
        <w:rPr>
          <w:rFonts w:ascii="Palentino" w:hAnsi="Palentino"/>
          <w:color w:val="0462C1"/>
        </w:rPr>
        <w:t xml:space="preserve"> </w:t>
      </w:r>
      <w:r w:rsidRPr="00604529">
        <w:rPr>
          <w:rFonts w:ascii="Palentino" w:hAnsi="Palentino"/>
          <w:i/>
        </w:rPr>
        <w:t>(diakses pada tanggal 24 September 2020)</w:t>
      </w:r>
      <w:r>
        <w:rPr>
          <w:rFonts w:ascii="Palentino" w:hAnsi="Palentino"/>
          <w:i/>
        </w:rPr>
        <w:t>.</w:t>
      </w:r>
    </w:p>
    <w:p w:rsidR="00604529" w:rsidRPr="00604529" w:rsidRDefault="00604529" w:rsidP="00604529">
      <w:pPr>
        <w:spacing w:before="240" w:line="276" w:lineRule="auto"/>
        <w:ind w:left="1436" w:right="123" w:hanging="850"/>
        <w:jc w:val="both"/>
        <w:rPr>
          <w:i/>
          <w:sz w:val="24"/>
        </w:rPr>
      </w:pPr>
    </w:p>
    <w:p w:rsidR="00604529" w:rsidRPr="005356CF" w:rsidRDefault="00604529" w:rsidP="00604529">
      <w:pPr>
        <w:spacing w:before="240" w:after="0" w:line="276" w:lineRule="auto"/>
        <w:ind w:left="540" w:right="118" w:hanging="540"/>
        <w:jc w:val="both"/>
        <w:rPr>
          <w:rFonts w:ascii="Palentino" w:hAnsi="Palentino"/>
          <w:sz w:val="24"/>
          <w:szCs w:val="24"/>
        </w:rPr>
      </w:pPr>
    </w:p>
    <w:p w:rsidR="005356CF" w:rsidRDefault="005356CF" w:rsidP="00604529">
      <w:pPr>
        <w:spacing w:before="240" w:line="276" w:lineRule="auto"/>
        <w:ind w:left="1436" w:right="123" w:hanging="850"/>
        <w:jc w:val="both"/>
        <w:rPr>
          <w:sz w:val="24"/>
        </w:rPr>
      </w:pPr>
    </w:p>
    <w:p w:rsidR="005356CF" w:rsidRDefault="005356CF" w:rsidP="00604529">
      <w:pPr>
        <w:spacing w:before="240" w:line="276" w:lineRule="auto"/>
        <w:ind w:left="1297" w:right="114" w:hanging="711"/>
        <w:jc w:val="both"/>
        <w:rPr>
          <w:sz w:val="24"/>
        </w:rPr>
      </w:pPr>
      <w:bookmarkStart w:id="0" w:name="_GoBack"/>
      <w:bookmarkEnd w:id="0"/>
    </w:p>
    <w:p w:rsidR="005356CF" w:rsidRDefault="005356CF" w:rsidP="00604529">
      <w:pPr>
        <w:spacing w:before="240" w:line="276" w:lineRule="auto"/>
        <w:ind w:left="1436" w:right="124" w:hanging="850"/>
        <w:jc w:val="both"/>
        <w:rPr>
          <w:sz w:val="24"/>
        </w:rPr>
      </w:pPr>
    </w:p>
    <w:p w:rsidR="005356CF" w:rsidRDefault="005356CF" w:rsidP="00604529">
      <w:pPr>
        <w:spacing w:before="240" w:line="276" w:lineRule="auto"/>
        <w:ind w:left="1436" w:right="118" w:hanging="850"/>
        <w:jc w:val="both"/>
        <w:rPr>
          <w:sz w:val="24"/>
        </w:rPr>
      </w:pPr>
    </w:p>
    <w:p w:rsidR="005356CF" w:rsidRPr="00627767" w:rsidRDefault="005356CF" w:rsidP="00604529">
      <w:pPr>
        <w:widowControl w:val="0"/>
        <w:autoSpaceDE w:val="0"/>
        <w:autoSpaceDN w:val="0"/>
        <w:adjustRightInd w:val="0"/>
        <w:spacing w:before="240" w:line="276" w:lineRule="auto"/>
        <w:ind w:left="480" w:hanging="480"/>
        <w:jc w:val="both"/>
        <w:rPr>
          <w:rFonts w:ascii="Palentino" w:hAnsi="Palentino"/>
          <w:noProof/>
          <w:sz w:val="24"/>
        </w:rPr>
      </w:pPr>
    </w:p>
    <w:p w:rsidR="001D22F2" w:rsidRDefault="00627767" w:rsidP="00604529">
      <w:pPr>
        <w:autoSpaceDE w:val="0"/>
        <w:autoSpaceDN w:val="0"/>
        <w:adjustRightInd w:val="0"/>
        <w:spacing w:before="240" w:line="276" w:lineRule="auto"/>
        <w:jc w:val="both"/>
        <w:rPr>
          <w:rFonts w:ascii="Palentino" w:hAnsi="Palentino" w:cs="Times New Roman"/>
          <w:sz w:val="24"/>
          <w:szCs w:val="24"/>
        </w:rPr>
      </w:pPr>
      <w:r>
        <w:rPr>
          <w:rFonts w:ascii="Palentino" w:hAnsi="Palentino" w:cs="Times New Roman"/>
          <w:sz w:val="24"/>
          <w:szCs w:val="24"/>
        </w:rPr>
        <w:fldChar w:fldCharType="end"/>
      </w:r>
    </w:p>
    <w:sectPr w:rsidR="001D22F2" w:rsidSect="00B5431A">
      <w:headerReference w:type="default" r:id="rId27"/>
      <w:pgSz w:w="11906" w:h="16838" w:code="9"/>
      <w:pgMar w:top="142" w:right="1588" w:bottom="1418" w:left="181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D6C" w:rsidRDefault="00135D6C" w:rsidP="001B729E">
      <w:pPr>
        <w:spacing w:after="0" w:line="240" w:lineRule="auto"/>
      </w:pPr>
      <w:r>
        <w:separator/>
      </w:r>
    </w:p>
  </w:endnote>
  <w:endnote w:type="continuationSeparator" w:id="0">
    <w:p w:rsidR="00135D6C" w:rsidRDefault="00135D6C" w:rsidP="001B72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BX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Palentino">
    <w:altName w:val="Times New Roman"/>
    <w:panose1 w:val="00000000000000000000"/>
    <w:charset w:val="00"/>
    <w:family w:val="roman"/>
    <w:notTrueType/>
    <w:pitch w:val="default"/>
  </w:font>
  <w:font w:name="Pelantino">
    <w:altName w:val="Times New Roman"/>
    <w:panose1 w:val="00000000000000000000"/>
    <w:charset w:val="00"/>
    <w:family w:val="roman"/>
    <w:notTrueType/>
    <w:pitch w:val="default"/>
  </w:font>
  <w:font w:name="Carlito">
    <w:altName w:val="Arial"/>
    <w:charset w:val="00"/>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4662870"/>
      <w:docPartObj>
        <w:docPartGallery w:val="Page Numbers (Bottom of Page)"/>
        <w:docPartUnique/>
      </w:docPartObj>
    </w:sdtPr>
    <w:sdtEndPr>
      <w:rPr>
        <w:noProof/>
      </w:rPr>
    </w:sdtEndPr>
    <w:sdtContent>
      <w:p w:rsidR="00FB73B6" w:rsidRDefault="00FB73B6">
        <w:pPr>
          <w:pStyle w:val="Footer"/>
          <w:jc w:val="center"/>
        </w:pPr>
      </w:p>
      <w:p w:rsidR="00FB73B6" w:rsidRDefault="00FB73B6">
        <w:pPr>
          <w:pStyle w:val="Footer"/>
          <w:jc w:val="center"/>
        </w:pPr>
        <w:r>
          <w:fldChar w:fldCharType="begin"/>
        </w:r>
        <w:r>
          <w:instrText xml:space="preserve"> PAGE   \* MERGEFORMAT </w:instrText>
        </w:r>
        <w:r>
          <w:fldChar w:fldCharType="separate"/>
        </w:r>
        <w:r w:rsidR="005320BD">
          <w:rPr>
            <w:noProof/>
          </w:rPr>
          <w:t>10</w:t>
        </w:r>
        <w:r>
          <w:rPr>
            <w:noProof/>
          </w:rPr>
          <w:fldChar w:fldCharType="end"/>
        </w:r>
      </w:p>
    </w:sdtContent>
  </w:sdt>
  <w:p w:rsidR="00FB73B6" w:rsidRDefault="00FB73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D6C" w:rsidRDefault="00135D6C" w:rsidP="001B729E">
      <w:pPr>
        <w:spacing w:after="0" w:line="240" w:lineRule="auto"/>
      </w:pPr>
      <w:r>
        <w:separator/>
      </w:r>
    </w:p>
  </w:footnote>
  <w:footnote w:type="continuationSeparator" w:id="0">
    <w:p w:rsidR="00135D6C" w:rsidRDefault="00135D6C" w:rsidP="001B72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73B6" w:rsidRPr="00E34FC3" w:rsidRDefault="00FB73B6" w:rsidP="00E34FC3">
    <w:pPr>
      <w:pStyle w:val="Header"/>
    </w:pPr>
    <w:r>
      <w:rPr>
        <w:noProof/>
      </w:rPr>
      <mc:AlternateContent>
        <mc:Choice Requires="wpg">
          <w:drawing>
            <wp:anchor distT="0" distB="0" distL="114300" distR="114300" simplePos="0" relativeHeight="251659264" behindDoc="0" locked="0" layoutInCell="1" allowOverlap="1" wp14:anchorId="14404EE7" wp14:editId="021FA8BF">
              <wp:simplePos x="0" y="0"/>
              <wp:positionH relativeFrom="column">
                <wp:posOffset>-1056640</wp:posOffset>
              </wp:positionH>
              <wp:positionV relativeFrom="paragraph">
                <wp:posOffset>-295275</wp:posOffset>
              </wp:positionV>
              <wp:extent cx="4400550" cy="845820"/>
              <wp:effectExtent l="0" t="0" r="0" b="0"/>
              <wp:wrapNone/>
              <wp:docPr id="5" name="Group 5"/>
              <wp:cNvGraphicFramePr/>
              <a:graphic xmlns:a="http://schemas.openxmlformats.org/drawingml/2006/main">
                <a:graphicData uri="http://schemas.microsoft.com/office/word/2010/wordprocessingGroup">
                  <wpg:wgp>
                    <wpg:cNvGrpSpPr/>
                    <wpg:grpSpPr>
                      <a:xfrm>
                        <a:off x="0" y="0"/>
                        <a:ext cx="4400550" cy="845820"/>
                        <a:chOff x="0" y="0"/>
                        <a:chExt cx="4400550" cy="845820"/>
                      </a:xfrm>
                    </wpg:grpSpPr>
                    <wps:wsp>
                      <wps:cNvPr id="1" name="Text Box 1"/>
                      <wps:cNvSpPr txBox="1"/>
                      <wps:spPr>
                        <a:xfrm>
                          <a:off x="819150" y="0"/>
                          <a:ext cx="3581400" cy="845820"/>
                        </a:xfrm>
                        <a:prstGeom prst="rect">
                          <a:avLst/>
                        </a:prstGeom>
                        <a:solidFill>
                          <a:schemeClr val="lt1"/>
                        </a:solidFill>
                        <a:ln w="6350">
                          <a:noFill/>
                        </a:ln>
                      </wps:spPr>
                      <wps:txbx>
                        <w:txbxContent>
                          <w:p w:rsidR="00FB73B6" w:rsidRPr="00D32A83" w:rsidRDefault="00FB73B6" w:rsidP="009C6131">
                            <w:pPr>
                              <w:shd w:val="clear" w:color="auto" w:fill="FFFFFF"/>
                              <w:spacing w:after="0" w:line="240" w:lineRule="auto"/>
                              <w:ind w:right="238"/>
                              <w:outlineLvl w:val="1"/>
                              <w:rPr>
                                <w:rFonts w:ascii="Palentino" w:eastAsia="Times New Roman" w:hAnsi="Palentino" w:cs="Times New Roman"/>
                                <w:b/>
                                <w:color w:val="000000"/>
                                <w:sz w:val="20"/>
                                <w:szCs w:val="20"/>
                              </w:rPr>
                            </w:pPr>
                            <w:r w:rsidRPr="00D32A83">
                              <w:rPr>
                                <w:rFonts w:ascii="Palentino" w:eastAsia="Times New Roman" w:hAnsi="Palentino" w:cs="Times New Roman"/>
                                <w:b/>
                                <w:color w:val="000000"/>
                                <w:sz w:val="20"/>
                                <w:szCs w:val="20"/>
                              </w:rPr>
                              <w:t>JAMBURA ECONOMIC EDUCATION JOURNAL</w:t>
                            </w:r>
                          </w:p>
                          <w:p w:rsidR="00FB73B6" w:rsidRPr="00CB4FD4" w:rsidRDefault="00FB73B6" w:rsidP="009C6131">
                            <w:pPr>
                              <w:shd w:val="clear" w:color="auto" w:fill="FFFFFF"/>
                              <w:spacing w:after="0" w:line="240" w:lineRule="auto"/>
                              <w:ind w:right="238"/>
                              <w:outlineLvl w:val="1"/>
                              <w:rPr>
                                <w:rFonts w:ascii="Palentino" w:eastAsia="Times New Roman" w:hAnsi="Palentino" w:cs="Times New Roman"/>
                                <w:sz w:val="20"/>
                                <w:szCs w:val="20"/>
                              </w:rPr>
                            </w:pPr>
                            <w:r>
                              <w:rPr>
                                <w:rFonts w:ascii="Palentino" w:eastAsia="Times New Roman" w:hAnsi="Palentino" w:cs="Times New Roman"/>
                                <w:sz w:val="20"/>
                                <w:szCs w:val="20"/>
                              </w:rPr>
                              <w:t xml:space="preserve">Volume … </w:t>
                            </w:r>
                            <w:proofErr w:type="gramStart"/>
                            <w:r>
                              <w:rPr>
                                <w:rFonts w:ascii="Palentino" w:eastAsia="Times New Roman" w:hAnsi="Palentino" w:cs="Times New Roman"/>
                                <w:sz w:val="20"/>
                                <w:szCs w:val="20"/>
                              </w:rPr>
                              <w:t>No ...</w:t>
                            </w:r>
                            <w:proofErr w:type="gramEnd"/>
                          </w:p>
                          <w:p w:rsidR="00FB73B6" w:rsidRPr="00CB4FD4" w:rsidRDefault="00FB73B6" w:rsidP="009C6131">
                            <w:pPr>
                              <w:shd w:val="clear" w:color="auto" w:fill="FFFFFF"/>
                              <w:spacing w:after="0" w:line="240" w:lineRule="auto"/>
                              <w:ind w:right="238"/>
                              <w:outlineLvl w:val="1"/>
                              <w:rPr>
                                <w:rFonts w:ascii="Palentino" w:eastAsia="Times New Roman" w:hAnsi="Palentino"/>
                                <w:bCs/>
                                <w:color w:val="000000"/>
                                <w:sz w:val="20"/>
                                <w:szCs w:val="20"/>
                              </w:rPr>
                            </w:pPr>
                            <w:r w:rsidRPr="00CB4FD4">
                              <w:rPr>
                                <w:rFonts w:ascii="Palentino" w:hAnsi="Palentino"/>
                                <w:i/>
                                <w:sz w:val="20"/>
                                <w:szCs w:val="20"/>
                              </w:rPr>
                              <w:t xml:space="preserve">E-ISSN: </w:t>
                            </w:r>
                            <w:r w:rsidRPr="00CB4FD4">
                              <w:rPr>
                                <w:rStyle w:val="fontstyle01"/>
                                <w:rFonts w:ascii="Palentino" w:hAnsi="Palentino"/>
                                <w:b w:val="0"/>
                              </w:rPr>
                              <w:t>2656-4378</w:t>
                            </w:r>
                            <w:r w:rsidRPr="00CB4FD4">
                              <w:rPr>
                                <w:rFonts w:ascii="Palentino" w:eastAsia="Times New Roman" w:hAnsi="Palentino"/>
                                <w:sz w:val="20"/>
                                <w:szCs w:val="20"/>
                              </w:rPr>
                              <w:t xml:space="preserve">   </w:t>
                            </w:r>
                            <w:r w:rsidRPr="00CB4FD4">
                              <w:rPr>
                                <w:rFonts w:ascii="Palentino" w:hAnsi="Palentino"/>
                                <w:i/>
                                <w:sz w:val="20"/>
                                <w:szCs w:val="20"/>
                              </w:rPr>
                              <w:t>P-ISSN:</w:t>
                            </w:r>
                            <w:r w:rsidRPr="00CB4FD4">
                              <w:rPr>
                                <w:rFonts w:ascii="Palentino" w:eastAsia="Times New Roman" w:hAnsi="Palentino"/>
                                <w:bCs/>
                                <w:color w:val="000000"/>
                                <w:sz w:val="20"/>
                                <w:szCs w:val="20"/>
                              </w:rPr>
                              <w:t xml:space="preserve"> 2655-5689</w:t>
                            </w:r>
                          </w:p>
                          <w:p w:rsidR="00FB73B6" w:rsidRPr="00D32A83" w:rsidRDefault="00FB73B6" w:rsidP="009C6131">
                            <w:pPr>
                              <w:shd w:val="clear" w:color="auto" w:fill="FFFFFF"/>
                              <w:spacing w:after="0" w:line="240" w:lineRule="auto"/>
                              <w:ind w:left="-1701" w:right="-1413"/>
                              <w:outlineLvl w:val="1"/>
                              <w:rPr>
                                <w:rFonts w:ascii="Palentino" w:eastAsia="Times New Roman" w:hAnsi="Palentino" w:cs="Times New Roman"/>
                                <w:b/>
                                <w:color w:val="000000"/>
                                <w:sz w:val="28"/>
                                <w:szCs w:val="28"/>
                              </w:rPr>
                            </w:pPr>
                            <w:r w:rsidRPr="00D32A83">
                              <w:rPr>
                                <w:rFonts w:ascii="Palentino" w:hAnsi="Palentino"/>
                                <w:i/>
                                <w:sz w:val="18"/>
                                <w:szCs w:val="18"/>
                              </w:rPr>
                              <w:t xml:space="preserve">Journal Homepage: </w:t>
                            </w:r>
                            <w:r>
                              <w:rPr>
                                <w:rFonts w:ascii="Palentino" w:hAnsi="Palentino"/>
                                <w:i/>
                                <w:sz w:val="18"/>
                                <w:szCs w:val="18"/>
                              </w:rPr>
                              <w:t xml:space="preserve">     </w:t>
                            </w:r>
                            <w:hyperlink r:id="rId1" w:history="1">
                              <w:r w:rsidRPr="00D32A83">
                                <w:rPr>
                                  <w:rStyle w:val="Hyperlink"/>
                                  <w:rFonts w:ascii="Palentino" w:hAnsi="Palentino"/>
                                  <w:sz w:val="18"/>
                                  <w:szCs w:val="18"/>
                                </w:rPr>
                                <w:t>https://ejurnal.ung.ac.id/index.php/jej/index</w:t>
                              </w:r>
                            </w:hyperlink>
                            <w:r w:rsidRPr="00D32A83">
                              <w:rPr>
                                <w:rFonts w:ascii="Palentino" w:hAnsi="Palentino"/>
                                <w:i/>
                                <w:sz w:val="18"/>
                                <w:szCs w:val="18"/>
                              </w:rPr>
                              <w:t>,</w:t>
                            </w:r>
                            <w:r w:rsidRPr="00D32A83">
                              <w:rPr>
                                <w:rFonts w:ascii="Palentino" w:eastAsia="Times New Roman" w:hAnsi="Palentino"/>
                                <w:b/>
                                <w:noProof/>
                                <w:color w:val="000000"/>
                                <w:sz w:val="24"/>
                                <w:szCs w:val="24"/>
                              </w:rPr>
                              <w:t xml:space="preserve"> </w:t>
                            </w:r>
                          </w:p>
                          <w:p w:rsidR="00FB73B6" w:rsidRDefault="00FB73B6" w:rsidP="009C61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Picture 3" descr="E:\flashdisk\LOGO.png"/>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wpg:wgp>
                </a:graphicData>
              </a:graphic>
            </wp:anchor>
          </w:drawing>
        </mc:Choice>
        <mc:Fallback>
          <w:pict>
            <v:group id="Group 5" o:spid="_x0000_s1063" style="position:absolute;margin-left:-83.2pt;margin-top:-23.25pt;width:346.5pt;height:66.6pt;z-index:251659264;mso-position-horizontal-relative:text;mso-position-vertical-relative:text" coordsize="44005,8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">
              <v:shapetype id="_x0000_t202" coordsize="21600,21600" o:spt="202" path="m,l,21600r21600,l21600,xe">
                <v:stroke joinstyle="miter"/>
                <v:path gradientshapeok="t" o:connecttype="rect"/>
              </v:shapetype>
              <v:shape id="Text Box 1" o:spid="_x0000_s1064" type="#_x0000_t202" style="position:absolute;left:8191;width:35814;height:8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kecIA&#10;AADaAAAADwAAAGRycy9kb3ducmV2LnhtbERPTWvCQBC9F/wPywheSt1UqZboKkW0Ld5MWsXbkB2T&#10;YHY2ZNck/fddodDT8Hifs1z3phItNa60rOB5HIEgzqwuOVfwle6eXkE4j6yxskwKfsjBejV4WGKs&#10;bccHahOfixDCLkYFhfd1LKXLCjLoxrYmDtzFNgZ9gE0udYNdCDeVnETRTBosOTQUWNOmoOya3IyC&#10;82N+2rv+/bubvkzr7Uebzo86VWo07N8WIDz1/l/85/7UYT7cX7lf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R5wgAAANoAAAAPAAAAAAAAAAAAAAAAAJgCAABkcnMvZG93&#10;bnJldi54bWxQSwUGAAAAAAQABAD1AAAAhwMAAAAA&#10;" fillcolor="white [3201]" stroked="f" strokeweight=".5pt">
                <v:textbox>
                  <w:txbxContent>
                    <w:p w:rsidR="00FB73B6" w:rsidRPr="00D32A83" w:rsidRDefault="00FB73B6" w:rsidP="009C6131">
                      <w:pPr>
                        <w:shd w:val="clear" w:color="auto" w:fill="FFFFFF"/>
                        <w:spacing w:after="0" w:line="240" w:lineRule="auto"/>
                        <w:ind w:right="238"/>
                        <w:outlineLvl w:val="1"/>
                        <w:rPr>
                          <w:rFonts w:ascii="Palentino" w:eastAsia="Times New Roman" w:hAnsi="Palentino" w:cs="Times New Roman"/>
                          <w:b/>
                          <w:color w:val="000000"/>
                          <w:sz w:val="20"/>
                          <w:szCs w:val="20"/>
                        </w:rPr>
                      </w:pPr>
                      <w:r w:rsidRPr="00D32A83">
                        <w:rPr>
                          <w:rFonts w:ascii="Palentino" w:eastAsia="Times New Roman" w:hAnsi="Palentino" w:cs="Times New Roman"/>
                          <w:b/>
                          <w:color w:val="000000"/>
                          <w:sz w:val="20"/>
                          <w:szCs w:val="20"/>
                        </w:rPr>
                        <w:t>JAMBURA ECONOMIC EDUCATION JOURNAL</w:t>
                      </w:r>
                    </w:p>
                    <w:p w:rsidR="00FB73B6" w:rsidRPr="00CB4FD4" w:rsidRDefault="00FB73B6" w:rsidP="009C6131">
                      <w:pPr>
                        <w:shd w:val="clear" w:color="auto" w:fill="FFFFFF"/>
                        <w:spacing w:after="0" w:line="240" w:lineRule="auto"/>
                        <w:ind w:right="238"/>
                        <w:outlineLvl w:val="1"/>
                        <w:rPr>
                          <w:rFonts w:ascii="Palentino" w:eastAsia="Times New Roman" w:hAnsi="Palentino" w:cs="Times New Roman"/>
                          <w:sz w:val="20"/>
                          <w:szCs w:val="20"/>
                        </w:rPr>
                      </w:pPr>
                      <w:r>
                        <w:rPr>
                          <w:rFonts w:ascii="Palentino" w:eastAsia="Times New Roman" w:hAnsi="Palentino" w:cs="Times New Roman"/>
                          <w:sz w:val="20"/>
                          <w:szCs w:val="20"/>
                        </w:rPr>
                        <w:t xml:space="preserve">Volume … </w:t>
                      </w:r>
                      <w:proofErr w:type="gramStart"/>
                      <w:r>
                        <w:rPr>
                          <w:rFonts w:ascii="Palentino" w:eastAsia="Times New Roman" w:hAnsi="Palentino" w:cs="Times New Roman"/>
                          <w:sz w:val="20"/>
                          <w:szCs w:val="20"/>
                        </w:rPr>
                        <w:t>No ...</w:t>
                      </w:r>
                      <w:proofErr w:type="gramEnd"/>
                    </w:p>
                    <w:p w:rsidR="00FB73B6" w:rsidRPr="00CB4FD4" w:rsidRDefault="00FB73B6" w:rsidP="009C6131">
                      <w:pPr>
                        <w:shd w:val="clear" w:color="auto" w:fill="FFFFFF"/>
                        <w:spacing w:after="0" w:line="240" w:lineRule="auto"/>
                        <w:ind w:right="238"/>
                        <w:outlineLvl w:val="1"/>
                        <w:rPr>
                          <w:rFonts w:ascii="Palentino" w:eastAsia="Times New Roman" w:hAnsi="Palentino"/>
                          <w:bCs/>
                          <w:color w:val="000000"/>
                          <w:sz w:val="20"/>
                          <w:szCs w:val="20"/>
                        </w:rPr>
                      </w:pPr>
                      <w:r w:rsidRPr="00CB4FD4">
                        <w:rPr>
                          <w:rFonts w:ascii="Palentino" w:hAnsi="Palentino"/>
                          <w:i/>
                          <w:sz w:val="20"/>
                          <w:szCs w:val="20"/>
                        </w:rPr>
                        <w:t xml:space="preserve">E-ISSN: </w:t>
                      </w:r>
                      <w:r w:rsidRPr="00CB4FD4">
                        <w:rPr>
                          <w:rStyle w:val="fontstyle01"/>
                          <w:rFonts w:ascii="Palentino" w:hAnsi="Palentino"/>
                          <w:b w:val="0"/>
                        </w:rPr>
                        <w:t>2656-4378</w:t>
                      </w:r>
                      <w:r w:rsidRPr="00CB4FD4">
                        <w:rPr>
                          <w:rFonts w:ascii="Palentino" w:eastAsia="Times New Roman" w:hAnsi="Palentino"/>
                          <w:sz w:val="20"/>
                          <w:szCs w:val="20"/>
                        </w:rPr>
                        <w:t xml:space="preserve">   </w:t>
                      </w:r>
                      <w:r w:rsidRPr="00CB4FD4">
                        <w:rPr>
                          <w:rFonts w:ascii="Palentino" w:hAnsi="Palentino"/>
                          <w:i/>
                          <w:sz w:val="20"/>
                          <w:szCs w:val="20"/>
                        </w:rPr>
                        <w:t>P-ISSN:</w:t>
                      </w:r>
                      <w:r w:rsidRPr="00CB4FD4">
                        <w:rPr>
                          <w:rFonts w:ascii="Palentino" w:eastAsia="Times New Roman" w:hAnsi="Palentino"/>
                          <w:bCs/>
                          <w:color w:val="000000"/>
                          <w:sz w:val="20"/>
                          <w:szCs w:val="20"/>
                        </w:rPr>
                        <w:t xml:space="preserve"> 2655-5689</w:t>
                      </w:r>
                    </w:p>
                    <w:p w:rsidR="00FB73B6" w:rsidRPr="00D32A83" w:rsidRDefault="00FB73B6" w:rsidP="009C6131">
                      <w:pPr>
                        <w:shd w:val="clear" w:color="auto" w:fill="FFFFFF"/>
                        <w:spacing w:after="0" w:line="240" w:lineRule="auto"/>
                        <w:ind w:left="-1701" w:right="-1413"/>
                        <w:outlineLvl w:val="1"/>
                        <w:rPr>
                          <w:rFonts w:ascii="Palentino" w:eastAsia="Times New Roman" w:hAnsi="Palentino" w:cs="Times New Roman"/>
                          <w:b/>
                          <w:color w:val="000000"/>
                          <w:sz w:val="28"/>
                          <w:szCs w:val="28"/>
                        </w:rPr>
                      </w:pPr>
                      <w:r w:rsidRPr="00D32A83">
                        <w:rPr>
                          <w:rFonts w:ascii="Palentino" w:hAnsi="Palentino"/>
                          <w:i/>
                          <w:sz w:val="18"/>
                          <w:szCs w:val="18"/>
                        </w:rPr>
                        <w:t xml:space="preserve">Journal Homepage: </w:t>
                      </w:r>
                      <w:r>
                        <w:rPr>
                          <w:rFonts w:ascii="Palentino" w:hAnsi="Palentino"/>
                          <w:i/>
                          <w:sz w:val="18"/>
                          <w:szCs w:val="18"/>
                        </w:rPr>
                        <w:t xml:space="preserve">     </w:t>
                      </w:r>
                      <w:hyperlink r:id="rId3" w:history="1">
                        <w:r w:rsidRPr="00D32A83">
                          <w:rPr>
                            <w:rStyle w:val="Hyperlink"/>
                            <w:rFonts w:ascii="Palentino" w:hAnsi="Palentino"/>
                            <w:sz w:val="18"/>
                            <w:szCs w:val="18"/>
                          </w:rPr>
                          <w:t>https://ejurnal.ung.ac.id/index.php/jej/index</w:t>
                        </w:r>
                      </w:hyperlink>
                      <w:r w:rsidRPr="00D32A83">
                        <w:rPr>
                          <w:rFonts w:ascii="Palentino" w:hAnsi="Palentino"/>
                          <w:i/>
                          <w:sz w:val="18"/>
                          <w:szCs w:val="18"/>
                        </w:rPr>
                        <w:t>,</w:t>
                      </w:r>
                      <w:r w:rsidRPr="00D32A83">
                        <w:rPr>
                          <w:rFonts w:ascii="Palentino" w:eastAsia="Times New Roman" w:hAnsi="Palentino"/>
                          <w:b/>
                          <w:noProof/>
                          <w:color w:val="000000"/>
                          <w:sz w:val="24"/>
                          <w:szCs w:val="24"/>
                        </w:rPr>
                        <w:t xml:space="preserve"> </w:t>
                      </w:r>
                    </w:p>
                    <w:p w:rsidR="00FB73B6" w:rsidRDefault="00FB73B6" w:rsidP="009C6131"/>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65" type="#_x0000_t75" style="position:absolute;width:7810;height:7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b+3fEAAAA2gAAAA8AAABkcnMvZG93bnJldi54bWxEj1trAjEUhN+F/odwCn3TrBW0bM1KkVoK&#10;6oPby/Nhc/ZSk5Nlk67rvzeC4OMwM98wy9Vgjeip841jBdNJAoK4cLrhSsH312b8AsIHZI3GMSk4&#10;k4dV9jBaYqrdiQ/U56ESEcI+RQV1CG0qpS9qsugnriWOXuk6iyHKrpK6w1OEWyOfk2QuLTYcF2ps&#10;aV1Tccz/rYLem/Lcv//N1tvFr/nZfeyPm+leqafH4e0VRKAh3MO39qdWMIPrlXgDZH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b+3fEAAAA2gAAAA8AAAAAAAAAAAAAAAAA&#10;nwIAAGRycy9kb3ducmV2LnhtbFBLBQYAAAAABAAEAPcAAACQAwAAAAA=&#10;">
                <v:imagedata r:id="rId4" o:title="LOGO"/>
                <v:path arrowok="t"/>
              </v:shape>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73B6" w:rsidRDefault="00FB73B6" w:rsidP="002739CF">
    <w:pPr>
      <w:shd w:val="clear" w:color="auto" w:fill="FFFFFF"/>
      <w:spacing w:after="0" w:line="240" w:lineRule="auto"/>
      <w:ind w:right="238"/>
      <w:outlineLvl w:val="1"/>
      <w:rPr>
        <w:rFonts w:ascii="Times New Roman" w:eastAsia="Times New Roman" w:hAnsi="Times New Roman" w:cs="Times New Roman"/>
        <w:b/>
        <w:sz w:val="20"/>
        <w:szCs w:val="20"/>
      </w:rPr>
    </w:pPr>
    <w:r w:rsidRPr="00CD502E">
      <w:rPr>
        <w:rFonts w:ascii="Times New Roman" w:eastAsia="Times New Roman" w:hAnsi="Times New Roman" w:cs="Times New Roman"/>
        <w:b/>
        <w:color w:val="000000"/>
        <w:sz w:val="20"/>
        <w:szCs w:val="20"/>
      </w:rPr>
      <w:t>Jambura Economic E</w:t>
    </w:r>
    <w:r>
      <w:rPr>
        <w:rFonts w:ascii="Times New Roman" w:eastAsia="Times New Roman" w:hAnsi="Times New Roman" w:cs="Times New Roman"/>
        <w:b/>
        <w:color w:val="000000"/>
        <w:sz w:val="20"/>
        <w:szCs w:val="20"/>
      </w:rPr>
      <w:t>ducation Journal</w:t>
    </w:r>
    <w:r>
      <w:rPr>
        <w:rFonts w:ascii="Times New Roman" w:eastAsia="Times New Roman" w:hAnsi="Times New Roman" w:cs="Times New Roman"/>
        <w:b/>
        <w:color w:val="000000"/>
        <w:sz w:val="20"/>
        <w:szCs w:val="20"/>
      </w:rPr>
      <w:tab/>
    </w:r>
    <w:r>
      <w:rPr>
        <w:rFonts w:ascii="Times New Roman" w:eastAsia="Times New Roman" w:hAnsi="Times New Roman" w:cs="Times New Roman"/>
        <w:b/>
        <w:color w:val="000000"/>
        <w:sz w:val="20"/>
        <w:szCs w:val="20"/>
      </w:rPr>
      <w:tab/>
    </w:r>
    <w:r>
      <w:rPr>
        <w:rFonts w:ascii="Times New Roman" w:eastAsia="Times New Roman" w:hAnsi="Times New Roman" w:cs="Times New Roman"/>
        <w:b/>
        <w:color w:val="000000"/>
        <w:sz w:val="20"/>
        <w:szCs w:val="20"/>
      </w:rPr>
      <w:tab/>
    </w:r>
    <w:r>
      <w:rPr>
        <w:rFonts w:ascii="Times New Roman" w:eastAsia="Times New Roman" w:hAnsi="Times New Roman" w:cs="Times New Roman"/>
        <w:b/>
        <w:color w:val="000000"/>
        <w:sz w:val="20"/>
        <w:szCs w:val="20"/>
      </w:rPr>
      <w:tab/>
    </w:r>
    <w:proofErr w:type="gramStart"/>
    <w:r>
      <w:rPr>
        <w:rFonts w:ascii="Times New Roman" w:eastAsia="Times New Roman" w:hAnsi="Times New Roman" w:cs="Times New Roman"/>
        <w:b/>
        <w:sz w:val="20"/>
        <w:szCs w:val="20"/>
      </w:rPr>
      <w:t>Volume ..</w:t>
    </w:r>
    <w:proofErr w:type="gramEnd"/>
    <w:r>
      <w:rPr>
        <w:rFonts w:ascii="Times New Roman" w:eastAsia="Times New Roman" w:hAnsi="Times New Roman" w:cs="Times New Roman"/>
        <w:b/>
        <w:sz w:val="20"/>
        <w:szCs w:val="20"/>
      </w:rPr>
      <w:t xml:space="preserve"> No… 20</w:t>
    </w:r>
    <w:proofErr w:type="gramStart"/>
    <w:r>
      <w:rPr>
        <w:rFonts w:ascii="Times New Roman" w:eastAsia="Times New Roman" w:hAnsi="Times New Roman" w:cs="Times New Roman"/>
        <w:b/>
        <w:sz w:val="20"/>
        <w:szCs w:val="20"/>
      </w:rPr>
      <w:t>..</w:t>
    </w:r>
    <w:proofErr w:type="gramEnd"/>
  </w:p>
  <w:p w:rsidR="00FB73B6" w:rsidRDefault="00FB73B6" w:rsidP="002739CF">
    <w:pPr>
      <w:shd w:val="clear" w:color="auto" w:fill="FFFFFF"/>
      <w:spacing w:after="0" w:line="240" w:lineRule="auto"/>
      <w:ind w:right="-143"/>
      <w:outlineLvl w:val="1"/>
      <w:rPr>
        <w:rFonts w:ascii="Times New Roman" w:eastAsia="Times New Roman" w:hAnsi="Times New Roman"/>
        <w:i/>
        <w:iCs/>
        <w:color w:val="000000"/>
        <w:sz w:val="18"/>
        <w:szCs w:val="18"/>
      </w:rPr>
    </w:pPr>
    <w:r>
      <w:rPr>
        <w:rFonts w:ascii="Times New Roman" w:eastAsia="Times New Roman" w:hAnsi="Times New Roman"/>
        <w:i/>
        <w:iCs/>
        <w:color w:val="000000"/>
        <w:sz w:val="18"/>
        <w:szCs w:val="18"/>
      </w:rPr>
      <w:t>Penulis</w:t>
    </w:r>
  </w:p>
  <w:p w:rsidR="00FB73B6" w:rsidRPr="0031503A" w:rsidRDefault="00FB73B6" w:rsidP="002739CF">
    <w:pPr>
      <w:shd w:val="clear" w:color="auto" w:fill="FFFFFF"/>
      <w:spacing w:after="0" w:line="240" w:lineRule="auto"/>
      <w:ind w:right="-143"/>
      <w:outlineLvl w:val="1"/>
      <w:rPr>
        <w:rFonts w:ascii="Times New Roman" w:eastAsia="Times New Roman" w:hAnsi="Times New Roman"/>
        <w:i/>
        <w:iCs/>
        <w:color w:val="000000"/>
        <w:sz w:val="18"/>
        <w:szCs w:val="18"/>
      </w:rPr>
    </w:pPr>
    <w:r>
      <w:rPr>
        <w:rFonts w:ascii="Times New Roman" w:eastAsia="Times New Roman" w:hAnsi="Times New Roman"/>
        <w:i/>
        <w:iCs/>
        <w:color w:val="000000"/>
        <w:sz w:val="18"/>
        <w:szCs w:val="18"/>
      </w:rPr>
      <w:t>Judul</w:t>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r>
    <w:r>
      <w:rPr>
        <w:rFonts w:ascii="Times New Roman" w:eastAsia="Times New Roman" w:hAnsi="Times New Roman"/>
        <w:i/>
        <w:iCs/>
        <w:color w:val="000000"/>
        <w:sz w:val="18"/>
        <w:szCs w:val="18"/>
      </w:rPr>
      <w:tab/>
      <w:t>hlm. -</w:t>
    </w:r>
  </w:p>
  <w:p w:rsidR="00FB73B6" w:rsidRDefault="00FB73B6">
    <w:pPr>
      <w:pStyle w:val="Header"/>
    </w:pPr>
  </w:p>
  <w:p w:rsidR="00FB73B6" w:rsidRDefault="00FB73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938DC"/>
    <w:multiLevelType w:val="hybridMultilevel"/>
    <w:tmpl w:val="96606566"/>
    <w:lvl w:ilvl="0" w:tplc="7006235C">
      <w:start w:val="1"/>
      <w:numFmt w:val="decimal"/>
      <w:lvlText w:val="%1)"/>
      <w:lvlJc w:val="left"/>
      <w:pPr>
        <w:ind w:left="1440" w:hanging="360"/>
      </w:pPr>
      <w:rPr>
        <w:rFonts w:ascii="Times New Roman" w:eastAsiaTheme="minorHAns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ACF5AFD"/>
    <w:multiLevelType w:val="hybridMultilevel"/>
    <w:tmpl w:val="E5EC26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46110A"/>
    <w:multiLevelType w:val="hybridMultilevel"/>
    <w:tmpl w:val="A716762A"/>
    <w:lvl w:ilvl="0" w:tplc="8D2E8B44">
      <w:start w:val="1"/>
      <w:numFmt w:val="decimal"/>
      <w:lvlText w:val="%1."/>
      <w:lvlJc w:val="left"/>
      <w:pPr>
        <w:ind w:left="1013" w:hanging="428"/>
        <w:jc w:val="left"/>
      </w:pPr>
      <w:rPr>
        <w:rFonts w:ascii="Arial" w:eastAsia="Arial" w:hAnsi="Arial" w:cs="Arial" w:hint="default"/>
        <w:spacing w:val="-33"/>
        <w:w w:val="99"/>
        <w:sz w:val="24"/>
        <w:szCs w:val="24"/>
        <w:lang w:eastAsia="en-US" w:bidi="ar-SA"/>
      </w:rPr>
    </w:lvl>
    <w:lvl w:ilvl="1" w:tplc="2B108C9E">
      <w:numFmt w:val="bullet"/>
      <w:lvlText w:val="•"/>
      <w:lvlJc w:val="left"/>
      <w:pPr>
        <w:ind w:left="1782" w:hanging="428"/>
      </w:pPr>
      <w:rPr>
        <w:rFonts w:hint="default"/>
        <w:lang w:eastAsia="en-US" w:bidi="ar-SA"/>
      </w:rPr>
    </w:lvl>
    <w:lvl w:ilvl="2" w:tplc="1214CC7E">
      <w:numFmt w:val="bullet"/>
      <w:lvlText w:val="•"/>
      <w:lvlJc w:val="left"/>
      <w:pPr>
        <w:ind w:left="2545" w:hanging="428"/>
      </w:pPr>
      <w:rPr>
        <w:rFonts w:hint="default"/>
        <w:lang w:eastAsia="en-US" w:bidi="ar-SA"/>
      </w:rPr>
    </w:lvl>
    <w:lvl w:ilvl="3" w:tplc="AA8E846A">
      <w:numFmt w:val="bullet"/>
      <w:lvlText w:val="•"/>
      <w:lvlJc w:val="left"/>
      <w:pPr>
        <w:ind w:left="3308" w:hanging="428"/>
      </w:pPr>
      <w:rPr>
        <w:rFonts w:hint="default"/>
        <w:lang w:eastAsia="en-US" w:bidi="ar-SA"/>
      </w:rPr>
    </w:lvl>
    <w:lvl w:ilvl="4" w:tplc="6A584BAE">
      <w:numFmt w:val="bullet"/>
      <w:lvlText w:val="•"/>
      <w:lvlJc w:val="left"/>
      <w:pPr>
        <w:ind w:left="4071" w:hanging="428"/>
      </w:pPr>
      <w:rPr>
        <w:rFonts w:hint="default"/>
        <w:lang w:eastAsia="en-US" w:bidi="ar-SA"/>
      </w:rPr>
    </w:lvl>
    <w:lvl w:ilvl="5" w:tplc="A57AED56">
      <w:numFmt w:val="bullet"/>
      <w:lvlText w:val="•"/>
      <w:lvlJc w:val="left"/>
      <w:pPr>
        <w:ind w:left="4834" w:hanging="428"/>
      </w:pPr>
      <w:rPr>
        <w:rFonts w:hint="default"/>
        <w:lang w:eastAsia="en-US" w:bidi="ar-SA"/>
      </w:rPr>
    </w:lvl>
    <w:lvl w:ilvl="6" w:tplc="C3507282">
      <w:numFmt w:val="bullet"/>
      <w:lvlText w:val="•"/>
      <w:lvlJc w:val="left"/>
      <w:pPr>
        <w:ind w:left="5597" w:hanging="428"/>
      </w:pPr>
      <w:rPr>
        <w:rFonts w:hint="default"/>
        <w:lang w:eastAsia="en-US" w:bidi="ar-SA"/>
      </w:rPr>
    </w:lvl>
    <w:lvl w:ilvl="7" w:tplc="50C8666A">
      <w:numFmt w:val="bullet"/>
      <w:lvlText w:val="•"/>
      <w:lvlJc w:val="left"/>
      <w:pPr>
        <w:ind w:left="6360" w:hanging="428"/>
      </w:pPr>
      <w:rPr>
        <w:rFonts w:hint="default"/>
        <w:lang w:eastAsia="en-US" w:bidi="ar-SA"/>
      </w:rPr>
    </w:lvl>
    <w:lvl w:ilvl="8" w:tplc="538C8DA2">
      <w:numFmt w:val="bullet"/>
      <w:lvlText w:val="•"/>
      <w:lvlJc w:val="left"/>
      <w:pPr>
        <w:ind w:left="7123" w:hanging="428"/>
      </w:pPr>
      <w:rPr>
        <w:rFonts w:hint="default"/>
        <w:lang w:eastAsia="en-US" w:bidi="ar-SA"/>
      </w:rPr>
    </w:lvl>
  </w:abstractNum>
  <w:abstractNum w:abstractNumId="3">
    <w:nsid w:val="0EF74F18"/>
    <w:multiLevelType w:val="hybridMultilevel"/>
    <w:tmpl w:val="098EF904"/>
    <w:lvl w:ilvl="0" w:tplc="C4A23050">
      <w:start w:val="1"/>
      <w:numFmt w:val="decimal"/>
      <w:lvlText w:val="%1."/>
      <w:lvlJc w:val="left"/>
      <w:pPr>
        <w:ind w:left="1013" w:hanging="428"/>
        <w:jc w:val="left"/>
      </w:pPr>
      <w:rPr>
        <w:rFonts w:ascii="Times New Roman" w:eastAsia="Times New Roman" w:hAnsi="Times New Roman" w:cs="Times New Roman" w:hint="default"/>
        <w:spacing w:val="-8"/>
        <w:w w:val="99"/>
        <w:sz w:val="24"/>
        <w:szCs w:val="24"/>
        <w:lang w:eastAsia="en-US" w:bidi="ar-SA"/>
      </w:rPr>
    </w:lvl>
    <w:lvl w:ilvl="1" w:tplc="E8A21B36">
      <w:numFmt w:val="bullet"/>
      <w:lvlText w:val="•"/>
      <w:lvlJc w:val="left"/>
      <w:pPr>
        <w:ind w:left="1782" w:hanging="428"/>
      </w:pPr>
      <w:rPr>
        <w:rFonts w:hint="default"/>
        <w:lang w:eastAsia="en-US" w:bidi="ar-SA"/>
      </w:rPr>
    </w:lvl>
    <w:lvl w:ilvl="2" w:tplc="69348062">
      <w:numFmt w:val="bullet"/>
      <w:lvlText w:val="•"/>
      <w:lvlJc w:val="left"/>
      <w:pPr>
        <w:ind w:left="2545" w:hanging="428"/>
      </w:pPr>
      <w:rPr>
        <w:rFonts w:hint="default"/>
        <w:lang w:eastAsia="en-US" w:bidi="ar-SA"/>
      </w:rPr>
    </w:lvl>
    <w:lvl w:ilvl="3" w:tplc="929A9DD8">
      <w:numFmt w:val="bullet"/>
      <w:lvlText w:val="•"/>
      <w:lvlJc w:val="left"/>
      <w:pPr>
        <w:ind w:left="3308" w:hanging="428"/>
      </w:pPr>
      <w:rPr>
        <w:rFonts w:hint="default"/>
        <w:lang w:eastAsia="en-US" w:bidi="ar-SA"/>
      </w:rPr>
    </w:lvl>
    <w:lvl w:ilvl="4" w:tplc="E3328502">
      <w:numFmt w:val="bullet"/>
      <w:lvlText w:val="•"/>
      <w:lvlJc w:val="left"/>
      <w:pPr>
        <w:ind w:left="4071" w:hanging="428"/>
      </w:pPr>
      <w:rPr>
        <w:rFonts w:hint="default"/>
        <w:lang w:eastAsia="en-US" w:bidi="ar-SA"/>
      </w:rPr>
    </w:lvl>
    <w:lvl w:ilvl="5" w:tplc="FC004E2C">
      <w:numFmt w:val="bullet"/>
      <w:lvlText w:val="•"/>
      <w:lvlJc w:val="left"/>
      <w:pPr>
        <w:ind w:left="4834" w:hanging="428"/>
      </w:pPr>
      <w:rPr>
        <w:rFonts w:hint="default"/>
        <w:lang w:eastAsia="en-US" w:bidi="ar-SA"/>
      </w:rPr>
    </w:lvl>
    <w:lvl w:ilvl="6" w:tplc="7BD874F2">
      <w:numFmt w:val="bullet"/>
      <w:lvlText w:val="•"/>
      <w:lvlJc w:val="left"/>
      <w:pPr>
        <w:ind w:left="5597" w:hanging="428"/>
      </w:pPr>
      <w:rPr>
        <w:rFonts w:hint="default"/>
        <w:lang w:eastAsia="en-US" w:bidi="ar-SA"/>
      </w:rPr>
    </w:lvl>
    <w:lvl w:ilvl="7" w:tplc="E2CE73FA">
      <w:numFmt w:val="bullet"/>
      <w:lvlText w:val="•"/>
      <w:lvlJc w:val="left"/>
      <w:pPr>
        <w:ind w:left="6360" w:hanging="428"/>
      </w:pPr>
      <w:rPr>
        <w:rFonts w:hint="default"/>
        <w:lang w:eastAsia="en-US" w:bidi="ar-SA"/>
      </w:rPr>
    </w:lvl>
    <w:lvl w:ilvl="8" w:tplc="BA920B2E">
      <w:numFmt w:val="bullet"/>
      <w:lvlText w:val="•"/>
      <w:lvlJc w:val="left"/>
      <w:pPr>
        <w:ind w:left="7123" w:hanging="428"/>
      </w:pPr>
      <w:rPr>
        <w:rFonts w:hint="default"/>
        <w:lang w:eastAsia="en-US" w:bidi="ar-SA"/>
      </w:rPr>
    </w:lvl>
  </w:abstractNum>
  <w:abstractNum w:abstractNumId="4">
    <w:nsid w:val="10972D2B"/>
    <w:multiLevelType w:val="hybridMultilevel"/>
    <w:tmpl w:val="09F2D09E"/>
    <w:lvl w:ilvl="0" w:tplc="B22004D6">
      <w:start w:val="1"/>
      <w:numFmt w:val="decimal"/>
      <w:lvlText w:val="%1."/>
      <w:lvlJc w:val="left"/>
      <w:pPr>
        <w:ind w:left="460" w:hanging="360"/>
      </w:pPr>
      <w:rPr>
        <w:rFonts w:ascii="Arial" w:eastAsia="Arial" w:hAnsi="Arial" w:hint="default"/>
        <w:w w:val="100"/>
        <w:sz w:val="24"/>
        <w:szCs w:val="24"/>
      </w:rPr>
    </w:lvl>
    <w:lvl w:ilvl="1" w:tplc="F7A8B2EE">
      <w:start w:val="1"/>
      <w:numFmt w:val="bullet"/>
      <w:lvlText w:val="•"/>
      <w:lvlJc w:val="left"/>
      <w:pPr>
        <w:ind w:left="856" w:hanging="360"/>
      </w:pPr>
      <w:rPr>
        <w:rFonts w:hint="default"/>
      </w:rPr>
    </w:lvl>
    <w:lvl w:ilvl="2" w:tplc="011E5388">
      <w:start w:val="1"/>
      <w:numFmt w:val="bullet"/>
      <w:lvlText w:val="•"/>
      <w:lvlJc w:val="left"/>
      <w:pPr>
        <w:ind w:left="1252" w:hanging="360"/>
      </w:pPr>
      <w:rPr>
        <w:rFonts w:hint="default"/>
      </w:rPr>
    </w:lvl>
    <w:lvl w:ilvl="3" w:tplc="044C48B8">
      <w:start w:val="1"/>
      <w:numFmt w:val="bullet"/>
      <w:lvlText w:val="•"/>
      <w:lvlJc w:val="left"/>
      <w:pPr>
        <w:ind w:left="1648" w:hanging="360"/>
      </w:pPr>
      <w:rPr>
        <w:rFonts w:hint="default"/>
      </w:rPr>
    </w:lvl>
    <w:lvl w:ilvl="4" w:tplc="186421B2">
      <w:start w:val="1"/>
      <w:numFmt w:val="bullet"/>
      <w:lvlText w:val="•"/>
      <w:lvlJc w:val="left"/>
      <w:pPr>
        <w:ind w:left="2044" w:hanging="360"/>
      </w:pPr>
      <w:rPr>
        <w:rFonts w:hint="default"/>
      </w:rPr>
    </w:lvl>
    <w:lvl w:ilvl="5" w:tplc="F0C206AC">
      <w:start w:val="1"/>
      <w:numFmt w:val="bullet"/>
      <w:lvlText w:val="•"/>
      <w:lvlJc w:val="left"/>
      <w:pPr>
        <w:ind w:left="2440" w:hanging="360"/>
      </w:pPr>
      <w:rPr>
        <w:rFonts w:hint="default"/>
      </w:rPr>
    </w:lvl>
    <w:lvl w:ilvl="6" w:tplc="2F80AA6A">
      <w:start w:val="1"/>
      <w:numFmt w:val="bullet"/>
      <w:lvlText w:val="•"/>
      <w:lvlJc w:val="left"/>
      <w:pPr>
        <w:ind w:left="2836" w:hanging="360"/>
      </w:pPr>
      <w:rPr>
        <w:rFonts w:hint="default"/>
      </w:rPr>
    </w:lvl>
    <w:lvl w:ilvl="7" w:tplc="2C983464">
      <w:start w:val="1"/>
      <w:numFmt w:val="bullet"/>
      <w:lvlText w:val="•"/>
      <w:lvlJc w:val="left"/>
      <w:pPr>
        <w:ind w:left="3232" w:hanging="360"/>
      </w:pPr>
      <w:rPr>
        <w:rFonts w:hint="default"/>
      </w:rPr>
    </w:lvl>
    <w:lvl w:ilvl="8" w:tplc="4B4C15EE">
      <w:start w:val="1"/>
      <w:numFmt w:val="bullet"/>
      <w:lvlText w:val="•"/>
      <w:lvlJc w:val="left"/>
      <w:pPr>
        <w:ind w:left="3628" w:hanging="360"/>
      </w:pPr>
      <w:rPr>
        <w:rFonts w:hint="default"/>
      </w:rPr>
    </w:lvl>
  </w:abstractNum>
  <w:abstractNum w:abstractNumId="5">
    <w:nsid w:val="13500BFC"/>
    <w:multiLevelType w:val="hybridMultilevel"/>
    <w:tmpl w:val="B9B263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16701D"/>
    <w:multiLevelType w:val="hybridMultilevel"/>
    <w:tmpl w:val="8FDA438E"/>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7827F6B"/>
    <w:multiLevelType w:val="hybridMultilevel"/>
    <w:tmpl w:val="080AADC6"/>
    <w:lvl w:ilvl="0" w:tplc="17D2474E">
      <w:start w:val="1"/>
      <w:numFmt w:val="decimal"/>
      <w:lvlText w:val="%1."/>
      <w:lvlJc w:val="left"/>
      <w:pPr>
        <w:ind w:left="460" w:hanging="360"/>
        <w:jc w:val="right"/>
      </w:pPr>
      <w:rPr>
        <w:rFonts w:ascii="Arial" w:eastAsia="Arial" w:hAnsi="Arial" w:hint="default"/>
        <w:w w:val="100"/>
        <w:sz w:val="24"/>
        <w:szCs w:val="24"/>
      </w:rPr>
    </w:lvl>
    <w:lvl w:ilvl="1" w:tplc="FA346996">
      <w:start w:val="1"/>
      <w:numFmt w:val="lowerLetter"/>
      <w:lvlText w:val="%2."/>
      <w:lvlJc w:val="left"/>
      <w:pPr>
        <w:ind w:left="820" w:hanging="360"/>
      </w:pPr>
      <w:rPr>
        <w:rFonts w:ascii="Arial" w:eastAsia="Arial" w:hAnsi="Arial" w:hint="default"/>
        <w:w w:val="100"/>
        <w:sz w:val="24"/>
        <w:szCs w:val="24"/>
      </w:rPr>
    </w:lvl>
    <w:lvl w:ilvl="2" w:tplc="F68E6886">
      <w:start w:val="1"/>
      <w:numFmt w:val="bullet"/>
      <w:lvlText w:val="•"/>
      <w:lvlJc w:val="left"/>
      <w:pPr>
        <w:ind w:left="820" w:hanging="360"/>
      </w:pPr>
      <w:rPr>
        <w:rFonts w:hint="default"/>
      </w:rPr>
    </w:lvl>
    <w:lvl w:ilvl="3" w:tplc="706697D0">
      <w:start w:val="1"/>
      <w:numFmt w:val="bullet"/>
      <w:lvlText w:val="•"/>
      <w:lvlJc w:val="left"/>
      <w:pPr>
        <w:ind w:left="1270" w:hanging="360"/>
      </w:pPr>
      <w:rPr>
        <w:rFonts w:hint="default"/>
      </w:rPr>
    </w:lvl>
    <w:lvl w:ilvl="4" w:tplc="9564B7D0">
      <w:start w:val="1"/>
      <w:numFmt w:val="bullet"/>
      <w:lvlText w:val="•"/>
      <w:lvlJc w:val="left"/>
      <w:pPr>
        <w:ind w:left="1720" w:hanging="360"/>
      </w:pPr>
      <w:rPr>
        <w:rFonts w:hint="default"/>
      </w:rPr>
    </w:lvl>
    <w:lvl w:ilvl="5" w:tplc="4DE23D50">
      <w:start w:val="1"/>
      <w:numFmt w:val="bullet"/>
      <w:lvlText w:val="•"/>
      <w:lvlJc w:val="left"/>
      <w:pPr>
        <w:ind w:left="2170" w:hanging="360"/>
      </w:pPr>
      <w:rPr>
        <w:rFonts w:hint="default"/>
      </w:rPr>
    </w:lvl>
    <w:lvl w:ilvl="6" w:tplc="7B5856D6">
      <w:start w:val="1"/>
      <w:numFmt w:val="bullet"/>
      <w:lvlText w:val="•"/>
      <w:lvlJc w:val="left"/>
      <w:pPr>
        <w:ind w:left="2620" w:hanging="360"/>
      </w:pPr>
      <w:rPr>
        <w:rFonts w:hint="default"/>
      </w:rPr>
    </w:lvl>
    <w:lvl w:ilvl="7" w:tplc="A74C8298">
      <w:start w:val="1"/>
      <w:numFmt w:val="bullet"/>
      <w:lvlText w:val="•"/>
      <w:lvlJc w:val="left"/>
      <w:pPr>
        <w:ind w:left="3070" w:hanging="360"/>
      </w:pPr>
      <w:rPr>
        <w:rFonts w:hint="default"/>
      </w:rPr>
    </w:lvl>
    <w:lvl w:ilvl="8" w:tplc="84B48DFA">
      <w:start w:val="1"/>
      <w:numFmt w:val="bullet"/>
      <w:lvlText w:val="•"/>
      <w:lvlJc w:val="left"/>
      <w:pPr>
        <w:ind w:left="3520" w:hanging="360"/>
      </w:pPr>
      <w:rPr>
        <w:rFonts w:hint="default"/>
      </w:rPr>
    </w:lvl>
  </w:abstractNum>
  <w:abstractNum w:abstractNumId="8">
    <w:nsid w:val="5BB04A95"/>
    <w:multiLevelType w:val="hybridMultilevel"/>
    <w:tmpl w:val="66BA5174"/>
    <w:lvl w:ilvl="0" w:tplc="59AA5D4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FDE005F"/>
    <w:multiLevelType w:val="hybridMultilevel"/>
    <w:tmpl w:val="373ECC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A725C1"/>
    <w:multiLevelType w:val="hybridMultilevel"/>
    <w:tmpl w:val="4DAC14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172528"/>
    <w:multiLevelType w:val="hybridMultilevel"/>
    <w:tmpl w:val="33444806"/>
    <w:lvl w:ilvl="0" w:tplc="5D168F0E">
      <w:start w:val="1"/>
      <w:numFmt w:val="upperLetter"/>
      <w:lvlText w:val="%1."/>
      <w:lvlJc w:val="left"/>
      <w:pPr>
        <w:ind w:left="1013" w:hanging="428"/>
        <w:jc w:val="left"/>
      </w:pPr>
      <w:rPr>
        <w:rFonts w:ascii="Arial" w:eastAsia="Arial" w:hAnsi="Arial" w:cs="Arial" w:hint="default"/>
        <w:b/>
        <w:bCs/>
        <w:spacing w:val="-5"/>
        <w:w w:val="99"/>
        <w:sz w:val="28"/>
        <w:szCs w:val="28"/>
        <w:lang w:eastAsia="en-US" w:bidi="ar-SA"/>
      </w:rPr>
    </w:lvl>
    <w:lvl w:ilvl="1" w:tplc="7F78AEE8">
      <w:start w:val="1"/>
      <w:numFmt w:val="decimal"/>
      <w:lvlText w:val="%2."/>
      <w:lvlJc w:val="left"/>
      <w:pPr>
        <w:ind w:left="1013" w:hanging="428"/>
        <w:jc w:val="left"/>
      </w:pPr>
      <w:rPr>
        <w:rFonts w:hint="default"/>
        <w:spacing w:val="-8"/>
        <w:w w:val="99"/>
        <w:lang w:eastAsia="en-US" w:bidi="ar-SA"/>
      </w:rPr>
    </w:lvl>
    <w:lvl w:ilvl="2" w:tplc="99F4BF16">
      <w:start w:val="1"/>
      <w:numFmt w:val="lowerLetter"/>
      <w:lvlText w:val="%3."/>
      <w:lvlJc w:val="left"/>
      <w:pPr>
        <w:ind w:left="1306" w:hanging="428"/>
        <w:jc w:val="left"/>
      </w:pPr>
      <w:rPr>
        <w:rFonts w:ascii="Arial" w:eastAsia="Arial" w:hAnsi="Arial" w:cs="Arial" w:hint="default"/>
        <w:spacing w:val="-8"/>
        <w:w w:val="99"/>
        <w:sz w:val="24"/>
        <w:szCs w:val="24"/>
        <w:lang w:eastAsia="en-US" w:bidi="ar-SA"/>
      </w:rPr>
    </w:lvl>
    <w:lvl w:ilvl="3" w:tplc="453EBD3C">
      <w:numFmt w:val="bullet"/>
      <w:lvlText w:val="•"/>
      <w:lvlJc w:val="left"/>
      <w:pPr>
        <w:ind w:left="2940" w:hanging="428"/>
      </w:pPr>
      <w:rPr>
        <w:rFonts w:hint="default"/>
        <w:lang w:eastAsia="en-US" w:bidi="ar-SA"/>
      </w:rPr>
    </w:lvl>
    <w:lvl w:ilvl="4" w:tplc="1AD8208A">
      <w:numFmt w:val="bullet"/>
      <w:lvlText w:val="•"/>
      <w:lvlJc w:val="left"/>
      <w:pPr>
        <w:ind w:left="3761" w:hanging="428"/>
      </w:pPr>
      <w:rPr>
        <w:rFonts w:hint="default"/>
        <w:lang w:eastAsia="en-US" w:bidi="ar-SA"/>
      </w:rPr>
    </w:lvl>
    <w:lvl w:ilvl="5" w:tplc="9FFC1544">
      <w:numFmt w:val="bullet"/>
      <w:lvlText w:val="•"/>
      <w:lvlJc w:val="left"/>
      <w:pPr>
        <w:ind w:left="4581" w:hanging="428"/>
      </w:pPr>
      <w:rPr>
        <w:rFonts w:hint="default"/>
        <w:lang w:eastAsia="en-US" w:bidi="ar-SA"/>
      </w:rPr>
    </w:lvl>
    <w:lvl w:ilvl="6" w:tplc="2542E042">
      <w:numFmt w:val="bullet"/>
      <w:lvlText w:val="•"/>
      <w:lvlJc w:val="left"/>
      <w:pPr>
        <w:ind w:left="5402" w:hanging="428"/>
      </w:pPr>
      <w:rPr>
        <w:rFonts w:hint="default"/>
        <w:lang w:eastAsia="en-US" w:bidi="ar-SA"/>
      </w:rPr>
    </w:lvl>
    <w:lvl w:ilvl="7" w:tplc="C284DE30">
      <w:numFmt w:val="bullet"/>
      <w:lvlText w:val="•"/>
      <w:lvlJc w:val="left"/>
      <w:pPr>
        <w:ind w:left="6222" w:hanging="428"/>
      </w:pPr>
      <w:rPr>
        <w:rFonts w:hint="default"/>
        <w:lang w:eastAsia="en-US" w:bidi="ar-SA"/>
      </w:rPr>
    </w:lvl>
    <w:lvl w:ilvl="8" w:tplc="51964F18">
      <w:numFmt w:val="bullet"/>
      <w:lvlText w:val="•"/>
      <w:lvlJc w:val="left"/>
      <w:pPr>
        <w:ind w:left="7043" w:hanging="428"/>
      </w:pPr>
      <w:rPr>
        <w:rFonts w:hint="default"/>
        <w:lang w:eastAsia="en-US" w:bidi="ar-SA"/>
      </w:rPr>
    </w:lvl>
  </w:abstractNum>
  <w:abstractNum w:abstractNumId="12">
    <w:nsid w:val="74222004"/>
    <w:multiLevelType w:val="hybridMultilevel"/>
    <w:tmpl w:val="30D48540"/>
    <w:lvl w:ilvl="0" w:tplc="7BB65F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283BEB"/>
    <w:multiLevelType w:val="hybridMultilevel"/>
    <w:tmpl w:val="642EC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9"/>
  </w:num>
  <w:num w:numId="5">
    <w:abstractNumId w:val="13"/>
  </w:num>
  <w:num w:numId="6">
    <w:abstractNumId w:val="12"/>
  </w:num>
  <w:num w:numId="7">
    <w:abstractNumId w:val="5"/>
  </w:num>
  <w:num w:numId="8">
    <w:abstractNumId w:val="1"/>
  </w:num>
  <w:num w:numId="9">
    <w:abstractNumId w:val="6"/>
  </w:num>
  <w:num w:numId="10">
    <w:abstractNumId w:val="8"/>
  </w:num>
  <w:num w:numId="11">
    <w:abstractNumId w:val="0"/>
  </w:num>
  <w:num w:numId="12">
    <w:abstractNumId w:val="11"/>
  </w:num>
  <w:num w:numId="13">
    <w:abstractNumId w:val="3"/>
  </w:num>
  <w:num w:numId="1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29E"/>
    <w:rsid w:val="00045909"/>
    <w:rsid w:val="00054C80"/>
    <w:rsid w:val="00056056"/>
    <w:rsid w:val="000560DC"/>
    <w:rsid w:val="0008073C"/>
    <w:rsid w:val="000C0371"/>
    <w:rsid w:val="000D4CC9"/>
    <w:rsid w:val="000E1B4D"/>
    <w:rsid w:val="000F2442"/>
    <w:rsid w:val="001240ED"/>
    <w:rsid w:val="00125E40"/>
    <w:rsid w:val="00135D6C"/>
    <w:rsid w:val="0015168B"/>
    <w:rsid w:val="00162F8B"/>
    <w:rsid w:val="0018233F"/>
    <w:rsid w:val="00192281"/>
    <w:rsid w:val="00194481"/>
    <w:rsid w:val="001A75A7"/>
    <w:rsid w:val="001B729E"/>
    <w:rsid w:val="001D22F2"/>
    <w:rsid w:val="001E18F7"/>
    <w:rsid w:val="001F20E8"/>
    <w:rsid w:val="001F7C7B"/>
    <w:rsid w:val="0021227E"/>
    <w:rsid w:val="00237E53"/>
    <w:rsid w:val="00242F9E"/>
    <w:rsid w:val="00250F81"/>
    <w:rsid w:val="002739CF"/>
    <w:rsid w:val="00281B2C"/>
    <w:rsid w:val="002944E2"/>
    <w:rsid w:val="00295C2D"/>
    <w:rsid w:val="002A7432"/>
    <w:rsid w:val="002C54B2"/>
    <w:rsid w:val="002C5EEE"/>
    <w:rsid w:val="002C7CE1"/>
    <w:rsid w:val="002D4696"/>
    <w:rsid w:val="002D7E47"/>
    <w:rsid w:val="0031146A"/>
    <w:rsid w:val="00321B53"/>
    <w:rsid w:val="0032278B"/>
    <w:rsid w:val="0032696B"/>
    <w:rsid w:val="003366E0"/>
    <w:rsid w:val="0034284F"/>
    <w:rsid w:val="003615BC"/>
    <w:rsid w:val="003710D4"/>
    <w:rsid w:val="003E74D3"/>
    <w:rsid w:val="004173C8"/>
    <w:rsid w:val="00427B01"/>
    <w:rsid w:val="00437E49"/>
    <w:rsid w:val="00441F20"/>
    <w:rsid w:val="00453DE3"/>
    <w:rsid w:val="00461453"/>
    <w:rsid w:val="00462366"/>
    <w:rsid w:val="00466015"/>
    <w:rsid w:val="004A1FAC"/>
    <w:rsid w:val="004D7A49"/>
    <w:rsid w:val="004F42EB"/>
    <w:rsid w:val="004F5609"/>
    <w:rsid w:val="004F7D08"/>
    <w:rsid w:val="00511362"/>
    <w:rsid w:val="005320BD"/>
    <w:rsid w:val="005356CF"/>
    <w:rsid w:val="00544C42"/>
    <w:rsid w:val="00545602"/>
    <w:rsid w:val="005579F8"/>
    <w:rsid w:val="005603AE"/>
    <w:rsid w:val="00597995"/>
    <w:rsid w:val="005A6513"/>
    <w:rsid w:val="005A6A02"/>
    <w:rsid w:val="005B6323"/>
    <w:rsid w:val="005D5DD5"/>
    <w:rsid w:val="00604529"/>
    <w:rsid w:val="00607AFC"/>
    <w:rsid w:val="00625A28"/>
    <w:rsid w:val="00627767"/>
    <w:rsid w:val="00654D50"/>
    <w:rsid w:val="00662962"/>
    <w:rsid w:val="00673E89"/>
    <w:rsid w:val="00674BF8"/>
    <w:rsid w:val="0067794C"/>
    <w:rsid w:val="006836C2"/>
    <w:rsid w:val="00695682"/>
    <w:rsid w:val="006A25EA"/>
    <w:rsid w:val="006D00AD"/>
    <w:rsid w:val="006E019B"/>
    <w:rsid w:val="006F6148"/>
    <w:rsid w:val="00706778"/>
    <w:rsid w:val="00713327"/>
    <w:rsid w:val="007160AA"/>
    <w:rsid w:val="007540E9"/>
    <w:rsid w:val="00795F62"/>
    <w:rsid w:val="007A6908"/>
    <w:rsid w:val="007C201B"/>
    <w:rsid w:val="007D1A5E"/>
    <w:rsid w:val="007E17EF"/>
    <w:rsid w:val="007E2644"/>
    <w:rsid w:val="00801C67"/>
    <w:rsid w:val="00803270"/>
    <w:rsid w:val="00806DAE"/>
    <w:rsid w:val="0082353F"/>
    <w:rsid w:val="00886C9F"/>
    <w:rsid w:val="008944D2"/>
    <w:rsid w:val="008A1565"/>
    <w:rsid w:val="008C6840"/>
    <w:rsid w:val="00907B35"/>
    <w:rsid w:val="00973B8B"/>
    <w:rsid w:val="009907B2"/>
    <w:rsid w:val="009B27BA"/>
    <w:rsid w:val="009C0F5A"/>
    <w:rsid w:val="009C6131"/>
    <w:rsid w:val="009D47EF"/>
    <w:rsid w:val="009E01B8"/>
    <w:rsid w:val="009E2466"/>
    <w:rsid w:val="009E4349"/>
    <w:rsid w:val="009F6441"/>
    <w:rsid w:val="00A1796A"/>
    <w:rsid w:val="00A23116"/>
    <w:rsid w:val="00A35784"/>
    <w:rsid w:val="00A60E17"/>
    <w:rsid w:val="00A80889"/>
    <w:rsid w:val="00A858C4"/>
    <w:rsid w:val="00A932AE"/>
    <w:rsid w:val="00A976A5"/>
    <w:rsid w:val="00AA420D"/>
    <w:rsid w:val="00AD5227"/>
    <w:rsid w:val="00AD7F60"/>
    <w:rsid w:val="00AE3900"/>
    <w:rsid w:val="00AF1536"/>
    <w:rsid w:val="00AF200A"/>
    <w:rsid w:val="00B130B9"/>
    <w:rsid w:val="00B37665"/>
    <w:rsid w:val="00B43025"/>
    <w:rsid w:val="00B5431A"/>
    <w:rsid w:val="00B6574B"/>
    <w:rsid w:val="00B75DE1"/>
    <w:rsid w:val="00B7741D"/>
    <w:rsid w:val="00B87275"/>
    <w:rsid w:val="00B921CA"/>
    <w:rsid w:val="00B95FC4"/>
    <w:rsid w:val="00BB578A"/>
    <w:rsid w:val="00BD7877"/>
    <w:rsid w:val="00BF2399"/>
    <w:rsid w:val="00C01C5E"/>
    <w:rsid w:val="00C13EAC"/>
    <w:rsid w:val="00C154D4"/>
    <w:rsid w:val="00C21F1D"/>
    <w:rsid w:val="00C37E77"/>
    <w:rsid w:val="00C5127E"/>
    <w:rsid w:val="00C55B2D"/>
    <w:rsid w:val="00C658C9"/>
    <w:rsid w:val="00D06A03"/>
    <w:rsid w:val="00D27823"/>
    <w:rsid w:val="00D524D2"/>
    <w:rsid w:val="00D67272"/>
    <w:rsid w:val="00D806A3"/>
    <w:rsid w:val="00D93BB7"/>
    <w:rsid w:val="00DB7A70"/>
    <w:rsid w:val="00DC3A0A"/>
    <w:rsid w:val="00DC42F6"/>
    <w:rsid w:val="00DD36FF"/>
    <w:rsid w:val="00DE53A3"/>
    <w:rsid w:val="00E0777C"/>
    <w:rsid w:val="00E13357"/>
    <w:rsid w:val="00E15C04"/>
    <w:rsid w:val="00E34FC3"/>
    <w:rsid w:val="00E37DC0"/>
    <w:rsid w:val="00EA00FE"/>
    <w:rsid w:val="00EB05A0"/>
    <w:rsid w:val="00EB1402"/>
    <w:rsid w:val="00EB7320"/>
    <w:rsid w:val="00EE2279"/>
    <w:rsid w:val="00EE5258"/>
    <w:rsid w:val="00EE6A6B"/>
    <w:rsid w:val="00EF1321"/>
    <w:rsid w:val="00EF1439"/>
    <w:rsid w:val="00EF3DBE"/>
    <w:rsid w:val="00EF473C"/>
    <w:rsid w:val="00F0293F"/>
    <w:rsid w:val="00F0606F"/>
    <w:rsid w:val="00F068BD"/>
    <w:rsid w:val="00F16468"/>
    <w:rsid w:val="00F2159A"/>
    <w:rsid w:val="00F23BAF"/>
    <w:rsid w:val="00F352A6"/>
    <w:rsid w:val="00F430AF"/>
    <w:rsid w:val="00F53463"/>
    <w:rsid w:val="00F6175D"/>
    <w:rsid w:val="00F85BA9"/>
    <w:rsid w:val="00FB73B6"/>
    <w:rsid w:val="00FD60E6"/>
    <w:rsid w:val="00FF1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32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6175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next w:val="Normal"/>
    <w:link w:val="Heading3Char"/>
    <w:uiPriority w:val="9"/>
    <w:semiHidden/>
    <w:unhideWhenUsed/>
    <w:qFormat/>
    <w:rsid w:val="001823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B130B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72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29E"/>
  </w:style>
  <w:style w:type="paragraph" w:styleId="Footer">
    <w:name w:val="footer"/>
    <w:basedOn w:val="Normal"/>
    <w:link w:val="FooterChar"/>
    <w:uiPriority w:val="99"/>
    <w:unhideWhenUsed/>
    <w:rsid w:val="001B72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29E"/>
  </w:style>
  <w:style w:type="character" w:customStyle="1" w:styleId="fontstyle01">
    <w:name w:val="fontstyle01"/>
    <w:basedOn w:val="DefaultParagraphFont"/>
    <w:rsid w:val="001B729E"/>
    <w:rPr>
      <w:rFonts w:ascii="CMBX10" w:hAnsi="CMBX10" w:hint="default"/>
      <w:b/>
      <w:bCs/>
      <w:i w:val="0"/>
      <w:iCs w:val="0"/>
      <w:color w:val="000000"/>
      <w:sz w:val="20"/>
      <w:szCs w:val="20"/>
    </w:rPr>
  </w:style>
  <w:style w:type="character" w:styleId="Hyperlink">
    <w:name w:val="Hyperlink"/>
    <w:uiPriority w:val="99"/>
    <w:unhideWhenUsed/>
    <w:rsid w:val="001B729E"/>
    <w:rPr>
      <w:color w:val="0000FF"/>
      <w:u w:val="single"/>
    </w:rPr>
  </w:style>
  <w:style w:type="paragraph" w:styleId="NormalWeb">
    <w:name w:val="Normal (Web)"/>
    <w:basedOn w:val="Normal"/>
    <w:uiPriority w:val="99"/>
    <w:unhideWhenUsed/>
    <w:rsid w:val="002D469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2D4696"/>
    <w:pPr>
      <w:spacing w:after="0" w:line="240" w:lineRule="auto"/>
    </w:pPr>
    <w:rPr>
      <w:rFonts w:ascii="Calibri" w:eastAsia="Calibri" w:hAnsi="Calibri" w:cs="Times New Roman"/>
    </w:rPr>
  </w:style>
  <w:style w:type="paragraph" w:styleId="ListParagraph">
    <w:name w:val="List Paragraph"/>
    <w:aliases w:val="Body of text"/>
    <w:basedOn w:val="Normal"/>
    <w:link w:val="ListParagraphChar"/>
    <w:uiPriority w:val="1"/>
    <w:qFormat/>
    <w:rsid w:val="005579F8"/>
    <w:pPr>
      <w:spacing w:after="0" w:line="480" w:lineRule="auto"/>
      <w:ind w:left="720"/>
      <w:contextualSpacing/>
      <w:jc w:val="both"/>
    </w:pPr>
    <w:rPr>
      <w:rFonts w:ascii="Times New Roman" w:hAnsi="Times New Roman" w:cs="Times New Roman"/>
      <w:sz w:val="24"/>
    </w:rPr>
  </w:style>
  <w:style w:type="character" w:customStyle="1" w:styleId="ListParagraphChar">
    <w:name w:val="List Paragraph Char"/>
    <w:aliases w:val="Body of text Char"/>
    <w:basedOn w:val="DefaultParagraphFont"/>
    <w:link w:val="ListParagraph"/>
    <w:uiPriority w:val="34"/>
    <w:locked/>
    <w:rsid w:val="005579F8"/>
    <w:rPr>
      <w:rFonts w:ascii="Times New Roman" w:hAnsi="Times New Roman" w:cs="Times New Roman"/>
      <w:sz w:val="24"/>
    </w:rPr>
  </w:style>
  <w:style w:type="table" w:styleId="TableGrid">
    <w:name w:val="Table Grid"/>
    <w:basedOn w:val="TableNormal"/>
    <w:uiPriority w:val="59"/>
    <w:rsid w:val="005579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579F8"/>
  </w:style>
  <w:style w:type="character" w:customStyle="1" w:styleId="a">
    <w:name w:val="a"/>
    <w:basedOn w:val="DefaultParagraphFont"/>
    <w:rsid w:val="005579F8"/>
  </w:style>
  <w:style w:type="character" w:customStyle="1" w:styleId="Heading2Char">
    <w:name w:val="Heading 2 Char"/>
    <w:basedOn w:val="DefaultParagraphFont"/>
    <w:link w:val="Heading2"/>
    <w:uiPriority w:val="9"/>
    <w:rsid w:val="00F6175D"/>
    <w:rPr>
      <w:rFonts w:ascii="Times New Roman" w:eastAsia="Times New Roman" w:hAnsi="Times New Roman" w:cs="Times New Roman"/>
      <w:b/>
      <w:bCs/>
      <w:sz w:val="36"/>
      <w:szCs w:val="36"/>
      <w:lang w:val="id-ID" w:eastAsia="id-ID"/>
    </w:rPr>
  </w:style>
  <w:style w:type="character" w:styleId="Strong">
    <w:name w:val="Strong"/>
    <w:basedOn w:val="DefaultParagraphFont"/>
    <w:uiPriority w:val="22"/>
    <w:qFormat/>
    <w:rsid w:val="00F6175D"/>
    <w:rPr>
      <w:b/>
      <w:bCs/>
    </w:rPr>
  </w:style>
  <w:style w:type="character" w:customStyle="1" w:styleId="BalloonTextChar">
    <w:name w:val="Balloon Text Char"/>
    <w:basedOn w:val="DefaultParagraphFont"/>
    <w:link w:val="BalloonText"/>
    <w:uiPriority w:val="99"/>
    <w:semiHidden/>
    <w:rsid w:val="00F6175D"/>
    <w:rPr>
      <w:rFonts w:ascii="Tahoma" w:hAnsi="Tahoma" w:cs="Tahoma"/>
      <w:sz w:val="16"/>
      <w:szCs w:val="16"/>
      <w:lang w:val="id-ID"/>
    </w:rPr>
  </w:style>
  <w:style w:type="paragraph" w:styleId="BalloonText">
    <w:name w:val="Balloon Text"/>
    <w:basedOn w:val="Normal"/>
    <w:link w:val="BalloonTextChar"/>
    <w:uiPriority w:val="99"/>
    <w:semiHidden/>
    <w:unhideWhenUsed/>
    <w:rsid w:val="00F6175D"/>
    <w:pPr>
      <w:spacing w:after="0" w:line="240" w:lineRule="auto"/>
    </w:pPr>
    <w:rPr>
      <w:rFonts w:ascii="Tahoma" w:hAnsi="Tahoma" w:cs="Tahoma"/>
      <w:sz w:val="16"/>
      <w:szCs w:val="16"/>
      <w:lang w:val="id-ID"/>
    </w:rPr>
  </w:style>
  <w:style w:type="character" w:customStyle="1" w:styleId="BalloonTextChar1">
    <w:name w:val="Balloon Text Char1"/>
    <w:basedOn w:val="DefaultParagraphFont"/>
    <w:uiPriority w:val="99"/>
    <w:semiHidden/>
    <w:rsid w:val="00F6175D"/>
    <w:rPr>
      <w:rFonts w:ascii="Segoe UI" w:hAnsi="Segoe UI" w:cs="Segoe UI"/>
      <w:sz w:val="18"/>
      <w:szCs w:val="18"/>
    </w:rPr>
  </w:style>
  <w:style w:type="table" w:customStyle="1" w:styleId="MediumList11">
    <w:name w:val="Medium List 11"/>
    <w:basedOn w:val="TableNormal"/>
    <w:uiPriority w:val="65"/>
    <w:rsid w:val="00F6175D"/>
    <w:pPr>
      <w:spacing w:after="0" w:line="240" w:lineRule="auto"/>
    </w:pPr>
    <w:rPr>
      <w:rFonts w:ascii="Times New Roman" w:hAnsi="Times New Roman" w:cs="Times New Roman"/>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A932AE"/>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823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8233F"/>
    <w:pPr>
      <w:widowControl w:val="0"/>
      <w:spacing w:after="0" w:line="240" w:lineRule="auto"/>
      <w:ind w:left="548"/>
    </w:pPr>
    <w:rPr>
      <w:rFonts w:ascii="Arial" w:eastAsia="Arial" w:hAnsi="Arial"/>
      <w:sz w:val="24"/>
      <w:szCs w:val="24"/>
    </w:rPr>
  </w:style>
  <w:style w:type="character" w:customStyle="1" w:styleId="BodyTextChar">
    <w:name w:val="Body Text Char"/>
    <w:basedOn w:val="DefaultParagraphFont"/>
    <w:link w:val="BodyText"/>
    <w:uiPriority w:val="1"/>
    <w:rsid w:val="0018233F"/>
    <w:rPr>
      <w:rFonts w:ascii="Arial" w:eastAsia="Arial" w:hAnsi="Arial"/>
      <w:sz w:val="24"/>
      <w:szCs w:val="24"/>
    </w:rPr>
  </w:style>
  <w:style w:type="paragraph" w:customStyle="1" w:styleId="TableParagraph">
    <w:name w:val="Table Paragraph"/>
    <w:basedOn w:val="Normal"/>
    <w:uiPriority w:val="1"/>
    <w:qFormat/>
    <w:rsid w:val="0018233F"/>
    <w:pPr>
      <w:widowControl w:val="0"/>
      <w:spacing w:after="0" w:line="240" w:lineRule="auto"/>
    </w:pPr>
  </w:style>
  <w:style w:type="paragraph" w:customStyle="1" w:styleId="Default">
    <w:name w:val="Default"/>
    <w:rsid w:val="00437E49"/>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437E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E49"/>
    <w:rPr>
      <w:sz w:val="20"/>
      <w:szCs w:val="20"/>
    </w:rPr>
  </w:style>
  <w:style w:type="character" w:styleId="FootnoteReference">
    <w:name w:val="footnote reference"/>
    <w:basedOn w:val="DefaultParagraphFont"/>
    <w:uiPriority w:val="99"/>
    <w:semiHidden/>
    <w:unhideWhenUsed/>
    <w:rsid w:val="00437E49"/>
    <w:rPr>
      <w:vertAlign w:val="superscript"/>
    </w:rPr>
  </w:style>
  <w:style w:type="character" w:customStyle="1" w:styleId="Heading7Char">
    <w:name w:val="Heading 7 Char"/>
    <w:basedOn w:val="DefaultParagraphFont"/>
    <w:link w:val="Heading7"/>
    <w:uiPriority w:val="9"/>
    <w:semiHidden/>
    <w:rsid w:val="00B130B9"/>
    <w:rPr>
      <w:rFonts w:asciiTheme="majorHAnsi" w:eastAsiaTheme="majorEastAsia" w:hAnsiTheme="majorHAnsi" w:cstheme="majorBidi"/>
      <w:i/>
      <w:iCs/>
      <w:color w:val="404040" w:themeColor="text1" w:themeTint="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32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6175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next w:val="Normal"/>
    <w:link w:val="Heading3Char"/>
    <w:uiPriority w:val="9"/>
    <w:semiHidden/>
    <w:unhideWhenUsed/>
    <w:qFormat/>
    <w:rsid w:val="001823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B130B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72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29E"/>
  </w:style>
  <w:style w:type="paragraph" w:styleId="Footer">
    <w:name w:val="footer"/>
    <w:basedOn w:val="Normal"/>
    <w:link w:val="FooterChar"/>
    <w:uiPriority w:val="99"/>
    <w:unhideWhenUsed/>
    <w:rsid w:val="001B72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29E"/>
  </w:style>
  <w:style w:type="character" w:customStyle="1" w:styleId="fontstyle01">
    <w:name w:val="fontstyle01"/>
    <w:basedOn w:val="DefaultParagraphFont"/>
    <w:rsid w:val="001B729E"/>
    <w:rPr>
      <w:rFonts w:ascii="CMBX10" w:hAnsi="CMBX10" w:hint="default"/>
      <w:b/>
      <w:bCs/>
      <w:i w:val="0"/>
      <w:iCs w:val="0"/>
      <w:color w:val="000000"/>
      <w:sz w:val="20"/>
      <w:szCs w:val="20"/>
    </w:rPr>
  </w:style>
  <w:style w:type="character" w:styleId="Hyperlink">
    <w:name w:val="Hyperlink"/>
    <w:uiPriority w:val="99"/>
    <w:unhideWhenUsed/>
    <w:rsid w:val="001B729E"/>
    <w:rPr>
      <w:color w:val="0000FF"/>
      <w:u w:val="single"/>
    </w:rPr>
  </w:style>
  <w:style w:type="paragraph" w:styleId="NormalWeb">
    <w:name w:val="Normal (Web)"/>
    <w:basedOn w:val="Normal"/>
    <w:uiPriority w:val="99"/>
    <w:unhideWhenUsed/>
    <w:rsid w:val="002D469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2D4696"/>
    <w:pPr>
      <w:spacing w:after="0" w:line="240" w:lineRule="auto"/>
    </w:pPr>
    <w:rPr>
      <w:rFonts w:ascii="Calibri" w:eastAsia="Calibri" w:hAnsi="Calibri" w:cs="Times New Roman"/>
    </w:rPr>
  </w:style>
  <w:style w:type="paragraph" w:styleId="ListParagraph">
    <w:name w:val="List Paragraph"/>
    <w:aliases w:val="Body of text"/>
    <w:basedOn w:val="Normal"/>
    <w:link w:val="ListParagraphChar"/>
    <w:uiPriority w:val="1"/>
    <w:qFormat/>
    <w:rsid w:val="005579F8"/>
    <w:pPr>
      <w:spacing w:after="0" w:line="480" w:lineRule="auto"/>
      <w:ind w:left="720"/>
      <w:contextualSpacing/>
      <w:jc w:val="both"/>
    </w:pPr>
    <w:rPr>
      <w:rFonts w:ascii="Times New Roman" w:hAnsi="Times New Roman" w:cs="Times New Roman"/>
      <w:sz w:val="24"/>
    </w:rPr>
  </w:style>
  <w:style w:type="character" w:customStyle="1" w:styleId="ListParagraphChar">
    <w:name w:val="List Paragraph Char"/>
    <w:aliases w:val="Body of text Char"/>
    <w:basedOn w:val="DefaultParagraphFont"/>
    <w:link w:val="ListParagraph"/>
    <w:uiPriority w:val="34"/>
    <w:locked/>
    <w:rsid w:val="005579F8"/>
    <w:rPr>
      <w:rFonts w:ascii="Times New Roman" w:hAnsi="Times New Roman" w:cs="Times New Roman"/>
      <w:sz w:val="24"/>
    </w:rPr>
  </w:style>
  <w:style w:type="table" w:styleId="TableGrid">
    <w:name w:val="Table Grid"/>
    <w:basedOn w:val="TableNormal"/>
    <w:uiPriority w:val="59"/>
    <w:rsid w:val="005579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579F8"/>
  </w:style>
  <w:style w:type="character" w:customStyle="1" w:styleId="a">
    <w:name w:val="a"/>
    <w:basedOn w:val="DefaultParagraphFont"/>
    <w:rsid w:val="005579F8"/>
  </w:style>
  <w:style w:type="character" w:customStyle="1" w:styleId="Heading2Char">
    <w:name w:val="Heading 2 Char"/>
    <w:basedOn w:val="DefaultParagraphFont"/>
    <w:link w:val="Heading2"/>
    <w:uiPriority w:val="9"/>
    <w:rsid w:val="00F6175D"/>
    <w:rPr>
      <w:rFonts w:ascii="Times New Roman" w:eastAsia="Times New Roman" w:hAnsi="Times New Roman" w:cs="Times New Roman"/>
      <w:b/>
      <w:bCs/>
      <w:sz w:val="36"/>
      <w:szCs w:val="36"/>
      <w:lang w:val="id-ID" w:eastAsia="id-ID"/>
    </w:rPr>
  </w:style>
  <w:style w:type="character" w:styleId="Strong">
    <w:name w:val="Strong"/>
    <w:basedOn w:val="DefaultParagraphFont"/>
    <w:uiPriority w:val="22"/>
    <w:qFormat/>
    <w:rsid w:val="00F6175D"/>
    <w:rPr>
      <w:b/>
      <w:bCs/>
    </w:rPr>
  </w:style>
  <w:style w:type="character" w:customStyle="1" w:styleId="BalloonTextChar">
    <w:name w:val="Balloon Text Char"/>
    <w:basedOn w:val="DefaultParagraphFont"/>
    <w:link w:val="BalloonText"/>
    <w:uiPriority w:val="99"/>
    <w:semiHidden/>
    <w:rsid w:val="00F6175D"/>
    <w:rPr>
      <w:rFonts w:ascii="Tahoma" w:hAnsi="Tahoma" w:cs="Tahoma"/>
      <w:sz w:val="16"/>
      <w:szCs w:val="16"/>
      <w:lang w:val="id-ID"/>
    </w:rPr>
  </w:style>
  <w:style w:type="paragraph" w:styleId="BalloonText">
    <w:name w:val="Balloon Text"/>
    <w:basedOn w:val="Normal"/>
    <w:link w:val="BalloonTextChar"/>
    <w:uiPriority w:val="99"/>
    <w:semiHidden/>
    <w:unhideWhenUsed/>
    <w:rsid w:val="00F6175D"/>
    <w:pPr>
      <w:spacing w:after="0" w:line="240" w:lineRule="auto"/>
    </w:pPr>
    <w:rPr>
      <w:rFonts w:ascii="Tahoma" w:hAnsi="Tahoma" w:cs="Tahoma"/>
      <w:sz w:val="16"/>
      <w:szCs w:val="16"/>
      <w:lang w:val="id-ID"/>
    </w:rPr>
  </w:style>
  <w:style w:type="character" w:customStyle="1" w:styleId="BalloonTextChar1">
    <w:name w:val="Balloon Text Char1"/>
    <w:basedOn w:val="DefaultParagraphFont"/>
    <w:uiPriority w:val="99"/>
    <w:semiHidden/>
    <w:rsid w:val="00F6175D"/>
    <w:rPr>
      <w:rFonts w:ascii="Segoe UI" w:hAnsi="Segoe UI" w:cs="Segoe UI"/>
      <w:sz w:val="18"/>
      <w:szCs w:val="18"/>
    </w:rPr>
  </w:style>
  <w:style w:type="table" w:customStyle="1" w:styleId="MediumList11">
    <w:name w:val="Medium List 11"/>
    <w:basedOn w:val="TableNormal"/>
    <w:uiPriority w:val="65"/>
    <w:rsid w:val="00F6175D"/>
    <w:pPr>
      <w:spacing w:after="0" w:line="240" w:lineRule="auto"/>
    </w:pPr>
    <w:rPr>
      <w:rFonts w:ascii="Times New Roman" w:hAnsi="Times New Roman" w:cs="Times New Roman"/>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A932AE"/>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823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8233F"/>
    <w:pPr>
      <w:widowControl w:val="0"/>
      <w:spacing w:after="0" w:line="240" w:lineRule="auto"/>
      <w:ind w:left="548"/>
    </w:pPr>
    <w:rPr>
      <w:rFonts w:ascii="Arial" w:eastAsia="Arial" w:hAnsi="Arial"/>
      <w:sz w:val="24"/>
      <w:szCs w:val="24"/>
    </w:rPr>
  </w:style>
  <w:style w:type="character" w:customStyle="1" w:styleId="BodyTextChar">
    <w:name w:val="Body Text Char"/>
    <w:basedOn w:val="DefaultParagraphFont"/>
    <w:link w:val="BodyText"/>
    <w:uiPriority w:val="1"/>
    <w:rsid w:val="0018233F"/>
    <w:rPr>
      <w:rFonts w:ascii="Arial" w:eastAsia="Arial" w:hAnsi="Arial"/>
      <w:sz w:val="24"/>
      <w:szCs w:val="24"/>
    </w:rPr>
  </w:style>
  <w:style w:type="paragraph" w:customStyle="1" w:styleId="TableParagraph">
    <w:name w:val="Table Paragraph"/>
    <w:basedOn w:val="Normal"/>
    <w:uiPriority w:val="1"/>
    <w:qFormat/>
    <w:rsid w:val="0018233F"/>
    <w:pPr>
      <w:widowControl w:val="0"/>
      <w:spacing w:after="0" w:line="240" w:lineRule="auto"/>
    </w:pPr>
  </w:style>
  <w:style w:type="paragraph" w:customStyle="1" w:styleId="Default">
    <w:name w:val="Default"/>
    <w:rsid w:val="00437E49"/>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437E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E49"/>
    <w:rPr>
      <w:sz w:val="20"/>
      <w:szCs w:val="20"/>
    </w:rPr>
  </w:style>
  <w:style w:type="character" w:styleId="FootnoteReference">
    <w:name w:val="footnote reference"/>
    <w:basedOn w:val="DefaultParagraphFont"/>
    <w:uiPriority w:val="99"/>
    <w:semiHidden/>
    <w:unhideWhenUsed/>
    <w:rsid w:val="00437E49"/>
    <w:rPr>
      <w:vertAlign w:val="superscript"/>
    </w:rPr>
  </w:style>
  <w:style w:type="character" w:customStyle="1" w:styleId="Heading7Char">
    <w:name w:val="Heading 7 Char"/>
    <w:basedOn w:val="DefaultParagraphFont"/>
    <w:link w:val="Heading7"/>
    <w:uiPriority w:val="9"/>
    <w:semiHidden/>
    <w:rsid w:val="00B130B9"/>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564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rizaldblogger.blogspot/"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ainamulyana.blogspot.com/2012/02/kinerja-guru.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hyperlink" Target="https://ejurnal.ung.ac.id/index.php/jej/index" TargetMode="External"/><Relationship Id="rId2" Type="http://schemas.openxmlformats.org/officeDocument/2006/relationships/image" Target="media/image1.png"/><Relationship Id="rId1" Type="http://schemas.openxmlformats.org/officeDocument/2006/relationships/hyperlink" Target="https://ejurnal.ung.ac.id/index.php/jej/index" TargetMode="External"/><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08110-74F8-4417-B7D1-D30551316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0</TotalTime>
  <Pages>10</Pages>
  <Words>5474</Words>
  <Characters>3120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36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Asus</cp:lastModifiedBy>
  <cp:revision>21</cp:revision>
  <cp:lastPrinted>2021-01-30T16:08:00Z</cp:lastPrinted>
  <dcterms:created xsi:type="dcterms:W3CDTF">2021-01-30T16:08:00Z</dcterms:created>
  <dcterms:modified xsi:type="dcterms:W3CDTF">2021-11-23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73dbcc-74a5-3cc8-b92e-a890d32d19a5</vt:lpwstr>
  </property>
  <property fmtid="{D5CDD505-2E9C-101B-9397-08002B2CF9AE}" pid="24" name="Mendeley Citation Style_1">
    <vt:lpwstr>http://www.zotero.org/styles/apa</vt:lpwstr>
  </property>
</Properties>
</file>